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8FAAB" w14:textId="34AB02A0" w:rsidR="004F3DBE" w:rsidRPr="003224F7" w:rsidRDefault="00FF14EC" w:rsidP="003224F7">
      <w:pPr>
        <w:ind w:left="720" w:hanging="720"/>
        <w:rPr>
          <w:b/>
          <w:sz w:val="24"/>
          <w:szCs w:val="24"/>
        </w:rPr>
      </w:pPr>
      <w:r w:rsidRPr="003224F7">
        <w:rPr>
          <w:b/>
          <w:sz w:val="24"/>
          <w:szCs w:val="24"/>
        </w:rPr>
        <w:t>The</w:t>
      </w:r>
      <w:r w:rsidR="002F0805" w:rsidRPr="003224F7">
        <w:rPr>
          <w:b/>
          <w:sz w:val="24"/>
          <w:szCs w:val="24"/>
        </w:rPr>
        <w:t xml:space="preserve"> </w:t>
      </w:r>
      <w:r w:rsidR="00A049F3" w:rsidRPr="003224F7">
        <w:rPr>
          <w:b/>
          <w:sz w:val="24"/>
          <w:szCs w:val="24"/>
        </w:rPr>
        <w:t>histor</w:t>
      </w:r>
      <w:r w:rsidRPr="003224F7">
        <w:rPr>
          <w:b/>
          <w:sz w:val="24"/>
          <w:szCs w:val="24"/>
        </w:rPr>
        <w:t>y</w:t>
      </w:r>
      <w:r w:rsidR="00A049F3" w:rsidRPr="003224F7">
        <w:rPr>
          <w:b/>
          <w:sz w:val="24"/>
          <w:szCs w:val="24"/>
        </w:rPr>
        <w:t xml:space="preserve"> </w:t>
      </w:r>
      <w:r w:rsidRPr="003224F7">
        <w:rPr>
          <w:b/>
          <w:sz w:val="24"/>
          <w:szCs w:val="24"/>
        </w:rPr>
        <w:t>and</w:t>
      </w:r>
      <w:r w:rsidR="00B531D5" w:rsidRPr="003224F7">
        <w:rPr>
          <w:b/>
          <w:sz w:val="24"/>
          <w:szCs w:val="24"/>
        </w:rPr>
        <w:t xml:space="preserve"> trajectory of</w:t>
      </w:r>
      <w:r w:rsidR="002F0805" w:rsidRPr="003224F7">
        <w:rPr>
          <w:b/>
          <w:sz w:val="24"/>
          <w:szCs w:val="24"/>
        </w:rPr>
        <w:t xml:space="preserve"> </w:t>
      </w:r>
      <w:r w:rsidR="004811C0" w:rsidRPr="003224F7">
        <w:rPr>
          <w:b/>
          <w:sz w:val="24"/>
          <w:szCs w:val="24"/>
        </w:rPr>
        <w:t>Economic Value Adde</w:t>
      </w:r>
      <w:r w:rsidR="002F0805" w:rsidRPr="003224F7">
        <w:rPr>
          <w:b/>
          <w:sz w:val="24"/>
          <w:szCs w:val="24"/>
        </w:rPr>
        <w:t>d</w:t>
      </w:r>
      <w:r w:rsidR="00AD1769" w:rsidRPr="003224F7">
        <w:rPr>
          <w:b/>
          <w:sz w:val="24"/>
          <w:szCs w:val="24"/>
        </w:rPr>
        <w:t xml:space="preserve"> from a management fashion perspective</w:t>
      </w:r>
    </w:p>
    <w:p w14:paraId="22FFE497" w14:textId="461B6104" w:rsidR="00B85536" w:rsidRDefault="00B85536"/>
    <w:p w14:paraId="2365B5C4" w14:textId="09A215ED" w:rsidR="003224F7" w:rsidRDefault="003224F7" w:rsidP="003224F7">
      <w:r>
        <w:t>Dag Øivind Madsen, Daniel Johanson &amp; Tonny Stenheim</w:t>
      </w:r>
    </w:p>
    <w:p w14:paraId="298819AB" w14:textId="77777777" w:rsidR="000B6453" w:rsidRDefault="000B6453">
      <w:pPr>
        <w:rPr>
          <w:b/>
        </w:rPr>
      </w:pPr>
    </w:p>
    <w:p w14:paraId="61454763" w14:textId="609AB113" w:rsidR="004811C0" w:rsidRDefault="00B85536" w:rsidP="003224F7">
      <w:pPr>
        <w:rPr>
          <w:b/>
        </w:rPr>
      </w:pPr>
      <w:r w:rsidRPr="00B85536">
        <w:rPr>
          <w:b/>
        </w:rPr>
        <w:t>Abstract</w:t>
      </w:r>
    </w:p>
    <w:p w14:paraId="266ACE37" w14:textId="39315792" w:rsidR="008432CE" w:rsidRDefault="00253F9E" w:rsidP="003224F7">
      <w:pPr>
        <w:rPr>
          <w:b/>
        </w:rPr>
      </w:pPr>
      <w:bookmarkStart w:id="0" w:name="_Hlk2868024"/>
      <w:r>
        <w:t>This paper</w:t>
      </w:r>
      <w:r w:rsidR="00D2696B">
        <w:t xml:space="preserve"> </w:t>
      </w:r>
      <w:r w:rsidR="00A049F3">
        <w:t>examine</w:t>
      </w:r>
      <w:r>
        <w:t>s</w:t>
      </w:r>
      <w:r w:rsidR="00A049F3">
        <w:t xml:space="preserve"> the histor</w:t>
      </w:r>
      <w:r>
        <w:t>y and</w:t>
      </w:r>
      <w:r w:rsidR="00A049F3">
        <w:t xml:space="preserve"> trajectory of Economic Value Added (EVA), an accounting concept and calculative technique introduced and popularized by the US-based consulting firm Stern Stewart in the early 1990s. </w:t>
      </w:r>
      <w:r w:rsidR="00FF14EC">
        <w:t>T</w:t>
      </w:r>
      <w:r w:rsidR="00D2696B">
        <w:t xml:space="preserve">he paper applies the lens of management fashion, a theoretical perspective in management and organization studies </w:t>
      </w:r>
      <w:r w:rsidR="00777D97">
        <w:t xml:space="preserve">focusing </w:t>
      </w:r>
      <w:r w:rsidR="00D2696B">
        <w:t>on the macro-level evolution of management concepts and ideas as they rise and fall in popularity</w:t>
      </w:r>
      <w:r w:rsidR="00001B51">
        <w:t xml:space="preserve"> and salience</w:t>
      </w:r>
      <w:r w:rsidR="00D2696B">
        <w:t xml:space="preserve">. </w:t>
      </w:r>
      <w:r w:rsidR="0094386C">
        <w:t xml:space="preserve">The historical popularity trajectory </w:t>
      </w:r>
      <w:r w:rsidR="00EA0C5C">
        <w:t xml:space="preserve">which emerges </w:t>
      </w:r>
      <w:r w:rsidR="0094386C">
        <w:t xml:space="preserve">in </w:t>
      </w:r>
      <w:r w:rsidR="00EA0C5C">
        <w:t xml:space="preserve">the </w:t>
      </w:r>
      <w:r w:rsidR="0094386C">
        <w:t xml:space="preserve">case of EVA is a </w:t>
      </w:r>
      <w:r w:rsidR="006F1636">
        <w:t xml:space="preserve">typical </w:t>
      </w:r>
      <w:r w:rsidR="0094386C">
        <w:t>“rise and fall” story</w:t>
      </w:r>
      <w:r w:rsidR="00EA0C5C">
        <w:t xml:space="preserve"> often seen in the cases of popular management concepts and ideas</w:t>
      </w:r>
      <w:r w:rsidR="0094386C">
        <w:t>.</w:t>
      </w:r>
      <w:r w:rsidR="008432CE">
        <w:t xml:space="preserve"> </w:t>
      </w:r>
      <w:r w:rsidR="00EA0C5C">
        <w:t>During the upswing phase of the 1990s, s</w:t>
      </w:r>
      <w:r w:rsidR="008432CE">
        <w:t>upport</w:t>
      </w:r>
      <w:r w:rsidR="006F1636">
        <w:t>er</w:t>
      </w:r>
      <w:r w:rsidR="008432CE">
        <w:t xml:space="preserve">s </w:t>
      </w:r>
      <w:r w:rsidR="00345D86">
        <w:t xml:space="preserve">and boosters </w:t>
      </w:r>
      <w:r w:rsidR="008432CE">
        <w:t xml:space="preserve">of EVA </w:t>
      </w:r>
      <w:r w:rsidR="00EA0C5C">
        <w:t xml:space="preserve">hyped the concept and </w:t>
      </w:r>
      <w:r w:rsidR="006F1636">
        <w:t>create</w:t>
      </w:r>
      <w:r w:rsidR="00EA0C5C">
        <w:t>d</w:t>
      </w:r>
      <w:r w:rsidR="006F1636">
        <w:t xml:space="preserve"> a </w:t>
      </w:r>
      <w:r w:rsidR="008432CE">
        <w:t>fashion wave</w:t>
      </w:r>
      <w:r w:rsidR="00EA0C5C">
        <w:t>. Since the mid-2000s, there has been a perfect storm of events</w:t>
      </w:r>
      <w:r w:rsidR="00913641">
        <w:t xml:space="preserve">, </w:t>
      </w:r>
      <w:r w:rsidR="00EA0C5C">
        <w:t>which has led the EVA concept to lose out in the marketplace for management concepts and ideas.</w:t>
      </w:r>
    </w:p>
    <w:bookmarkEnd w:id="0"/>
    <w:p w14:paraId="7BEC99C9" w14:textId="1F3B524E" w:rsidR="00991998" w:rsidRDefault="00991998">
      <w:r w:rsidRPr="00991998">
        <w:rPr>
          <w:b/>
        </w:rPr>
        <w:t>Keywords:</w:t>
      </w:r>
      <w:r>
        <w:t xml:space="preserve"> Economic Value Added</w:t>
      </w:r>
      <w:r w:rsidR="00646AF1">
        <w:t>;</w:t>
      </w:r>
      <w:r>
        <w:t xml:space="preserve"> Management Concep</w:t>
      </w:r>
      <w:r w:rsidR="00646AF1">
        <w:t>t;</w:t>
      </w:r>
      <w:r>
        <w:t xml:space="preserve"> Management Fashion</w:t>
      </w:r>
      <w:r w:rsidR="00646AF1">
        <w:t>;</w:t>
      </w:r>
      <w:r w:rsidR="00A44DF8">
        <w:t xml:space="preserve"> </w:t>
      </w:r>
      <w:r w:rsidR="005D347D">
        <w:t xml:space="preserve">Historical </w:t>
      </w:r>
      <w:r w:rsidR="006F1636">
        <w:t>Trajectory</w:t>
      </w:r>
      <w:r w:rsidR="00646AF1">
        <w:t>;</w:t>
      </w:r>
      <w:r w:rsidR="006F1636">
        <w:t xml:space="preserve"> </w:t>
      </w:r>
      <w:r w:rsidR="00A44DF8">
        <w:t>Residual Income</w:t>
      </w:r>
      <w:r w:rsidR="00646AF1">
        <w:t xml:space="preserve">; </w:t>
      </w:r>
      <w:r w:rsidR="006F1636">
        <w:t xml:space="preserve">Shareholder Value Movement </w:t>
      </w:r>
    </w:p>
    <w:p w14:paraId="7D68CA2E" w14:textId="77777777" w:rsidR="000B6453" w:rsidRDefault="000B6453"/>
    <w:p w14:paraId="71090C83" w14:textId="77777777" w:rsidR="000B6453" w:rsidRDefault="000B6453"/>
    <w:p w14:paraId="4B2A7730" w14:textId="1324D4EF" w:rsidR="003321EA" w:rsidRDefault="000B6453">
      <w:pPr>
        <w:rPr>
          <w:rFonts w:asciiTheme="majorHAnsi" w:eastAsiaTheme="majorEastAsia" w:hAnsiTheme="majorHAnsi" w:cstheme="majorBidi"/>
          <w:color w:val="2E74B5" w:themeColor="accent1" w:themeShade="BF"/>
          <w:sz w:val="32"/>
          <w:szCs w:val="32"/>
        </w:rPr>
      </w:pPr>
      <w:r w:rsidRPr="005F5C63">
        <w:rPr>
          <w:b/>
          <w:bCs/>
          <w:u w:val="single"/>
        </w:rPr>
        <w:t>Suggested citation:</w:t>
      </w:r>
      <w:r>
        <w:t xml:space="preserve"> </w:t>
      </w:r>
      <w:r w:rsidRPr="000B6453">
        <w:t>Madsen, D. Ø., Johanson, D., &amp; Stenheim, T. (2020). The history and trajectory of economic value added from a management fashion perspective. </w:t>
      </w:r>
      <w:r w:rsidRPr="005F5C63">
        <w:rPr>
          <w:b/>
          <w:bCs/>
          <w:i/>
          <w:iCs/>
        </w:rPr>
        <w:t>International Journal of Management Concepts and Philosophy</w:t>
      </w:r>
      <w:r w:rsidRPr="000B6453">
        <w:t>, </w:t>
      </w:r>
      <w:r w:rsidRPr="000B6453">
        <w:rPr>
          <w:i/>
          <w:iCs/>
        </w:rPr>
        <w:t>13</w:t>
      </w:r>
      <w:r w:rsidRPr="000B6453">
        <w:t>(1), 51-79</w:t>
      </w:r>
      <w:r w:rsidR="002615A5">
        <w:t xml:space="preserve">, </w:t>
      </w:r>
      <w:hyperlink r:id="rId6" w:history="1">
        <w:r w:rsidR="002615A5" w:rsidRPr="002615A5">
          <w:rPr>
            <w:rStyle w:val="Hyperlink"/>
          </w:rPr>
          <w:t>https://doi.org/10.1504/IJMCP.2020.108809</w:t>
        </w:r>
      </w:hyperlink>
    </w:p>
    <w:p w14:paraId="175F39E0" w14:textId="77777777" w:rsidR="002615A5" w:rsidRDefault="002615A5">
      <w:pPr>
        <w:rPr>
          <w:rFonts w:asciiTheme="majorHAnsi" w:eastAsiaTheme="majorEastAsia" w:hAnsiTheme="majorHAnsi" w:cstheme="majorBidi"/>
          <w:color w:val="2E74B5" w:themeColor="accent1" w:themeShade="BF"/>
          <w:sz w:val="32"/>
          <w:szCs w:val="32"/>
        </w:rPr>
      </w:pPr>
      <w:r>
        <w:br w:type="page"/>
      </w:r>
    </w:p>
    <w:p w14:paraId="0B6202FC" w14:textId="0709A081" w:rsidR="00B85536" w:rsidRDefault="00B85536" w:rsidP="00B85536">
      <w:pPr>
        <w:pStyle w:val="Heading1"/>
      </w:pPr>
      <w:r>
        <w:lastRenderedPageBreak/>
        <w:t>Introduction</w:t>
      </w:r>
    </w:p>
    <w:p w14:paraId="3E176F38" w14:textId="44964776" w:rsidR="00B85536" w:rsidRDefault="00B85536" w:rsidP="00B85536">
      <w:pPr>
        <w:pStyle w:val="Heading2"/>
      </w:pPr>
      <w:r>
        <w:t>Economic Value Added</w:t>
      </w:r>
      <w:r w:rsidR="001B647D">
        <w:t xml:space="preserve"> (EVA)</w:t>
      </w:r>
    </w:p>
    <w:p w14:paraId="53B7A128" w14:textId="5A7C074A" w:rsidR="00FF6621" w:rsidRDefault="00B85536">
      <w:r>
        <w:t>Economic Value Added (EVA)</w:t>
      </w:r>
      <w:r w:rsidR="00434813">
        <w:t xml:space="preserve"> is </w:t>
      </w:r>
      <w:r w:rsidR="005E4388">
        <w:t>a</w:t>
      </w:r>
      <w:r w:rsidR="004950F4">
        <w:t>n accounting concept</w:t>
      </w:r>
      <w:r w:rsidR="00D80859">
        <w:t xml:space="preserve"> and calculative technique which was introduced by the New York-based consulting firm Stern Stewart (</w:t>
      </w:r>
      <w:hyperlink r:id="rId7" w:history="1">
        <w:r w:rsidR="00D80859" w:rsidRPr="00F117A9">
          <w:rPr>
            <w:rStyle w:val="Hyperlink"/>
          </w:rPr>
          <w:t>www.sternstewart.com</w:t>
        </w:r>
      </w:hyperlink>
      <w:r w:rsidR="00D80859">
        <w:t xml:space="preserve">) </w:t>
      </w:r>
      <w:r w:rsidR="004549A9">
        <w:t>during</w:t>
      </w:r>
      <w:r w:rsidR="00D80859">
        <w:t xml:space="preserve"> the early 1990s </w:t>
      </w:r>
      <w:r w:rsidR="00D80859">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D80859">
        <w:fldChar w:fldCharType="separate"/>
      </w:r>
      <w:r w:rsidR="00854904">
        <w:rPr>
          <w:noProof/>
        </w:rPr>
        <w:t>(The Economist, 1997)</w:t>
      </w:r>
      <w:r w:rsidR="00D80859">
        <w:fldChar w:fldCharType="end"/>
      </w:r>
      <w:r w:rsidR="00D80859">
        <w:t xml:space="preserve">. EVA </w:t>
      </w:r>
      <w:r w:rsidR="00467FD9">
        <w:t xml:space="preserve">is </w:t>
      </w:r>
      <w:r w:rsidR="008E3200">
        <w:t xml:space="preserve">an </w:t>
      </w:r>
      <w:r w:rsidR="004950F4">
        <w:t xml:space="preserve">alternative </w:t>
      </w:r>
      <w:r w:rsidR="00925B06">
        <w:t xml:space="preserve">and improved </w:t>
      </w:r>
      <w:r w:rsidR="005E4388">
        <w:t xml:space="preserve">measure of </w:t>
      </w:r>
      <w:r w:rsidR="001A3826">
        <w:t>a firm’s economic profit</w:t>
      </w:r>
      <w:r w:rsidR="00D80859">
        <w:t xml:space="preserve">, and the aim of EVA is to </w:t>
      </w:r>
      <w:r w:rsidR="00925B06">
        <w:t>ensure that managers make decisions that maximize shareholder value</w:t>
      </w:r>
      <w:r w:rsidR="00D80859">
        <w:t xml:space="preserve">. EVA is often considered among the top management tools available to managers </w:t>
      </w:r>
      <w:r w:rsidR="00D80859">
        <w:fldChar w:fldCharType="begin"/>
      </w:r>
      <w:r w:rsidR="00854904">
        <w:instrText xml:space="preserve"> ADDIN EN.CITE &lt;EndNote&gt;&lt;Cite&gt;&lt;Author&gt;Karlöf&lt;/Author&gt;&lt;Year&gt;2005&lt;/Year&gt;&lt;RecNum&gt;4366&lt;/RecNum&gt;&lt;DisplayText&gt;(Birkinshaw &amp;amp; Mark, 2015; Karlöf &amp;amp; Helin Lövingsson, 2005; Rigby, 2005)&lt;/DisplayText&gt;&lt;record&gt;&lt;rec-number&gt;4366&lt;/rec-number&gt;&lt;foreign-keys&gt;&lt;key app="EN" db-id="0sdraaf2br29spe5zt85wxvqr0ffpx0daza0" timestamp="1459547865"&gt;4366&lt;/key&gt;&lt;/foreign-keys&gt;&lt;ref-type name="Journal Article"&gt;17&lt;/ref-type&gt;&lt;contributors&gt;&lt;authors&gt;&lt;author&gt;Karlöf, Bengt&lt;/author&gt;&lt;author&gt;Helin Lövingsson, F&lt;/author&gt;&lt;/authors&gt;&lt;/contributors&gt;&lt;titles&gt;&lt;title&gt;A to Z of Management Concepts and Models&lt;/title&gt;&lt;secondary-title&gt;London, GBR: Thorogood Publishing&lt;/secondary-title&gt;&lt;/titles&gt;&lt;periodical&gt;&lt;full-title&gt;London, GBR: Thorogood Publishing&lt;/full-title&gt;&lt;/periodical&gt;&lt;dates&gt;&lt;year&gt;2005&lt;/year&gt;&lt;/dates&gt;&lt;urls&gt;&lt;/urls&gt;&lt;/record&gt;&lt;/Cite&gt;&lt;Cite&gt;&lt;Author&gt;Birkinshaw&lt;/Author&gt;&lt;Year&gt;2015&lt;/Year&gt;&lt;RecNum&gt;4615&lt;/RecNum&gt;&lt;record&gt;&lt;rec-number&gt;4615&lt;/rec-number&gt;&lt;foreign-keys&gt;&lt;key app="EN" db-id="0sdraaf2br29spe5zt85wxvqr0ffpx0daza0" timestamp="1468075189"&gt;4615&lt;/key&gt;&lt;/foreign-keys&gt;&lt;ref-type name="Book"&gt;6&lt;/ref-type&gt;&lt;contributors&gt;&lt;authors&gt;&lt;author&gt;Birkinshaw, Julian&lt;/author&gt;&lt;author&gt;Mark, Ken&lt;/author&gt;&lt;/authors&gt;&lt;/contributors&gt;&lt;titles&gt;&lt;title&gt;Key MBA models: The 60+ models every manager and business student needs to know&lt;/title&gt;&lt;/titles&gt;&lt;dates&gt;&lt;year&gt;2015&lt;/year&gt;&lt;/dates&gt;&lt;publisher&gt;Pearson Higher Ed&lt;/publisher&gt;&lt;isbn&gt;1292016868&lt;/isbn&gt;&lt;urls&gt;&lt;/urls&gt;&lt;/record&gt;&lt;/Cite&gt;&lt;Cite&gt;&lt;Author&gt;Rigby&lt;/Author&gt;&lt;Year&gt;2005&lt;/Year&gt;&lt;RecNum&gt;6255&lt;/RecNum&gt;&lt;record&gt;&lt;rec-number&gt;6255&lt;/rec-number&gt;&lt;foreign-keys&gt;&lt;key app="EN" db-id="0sdraaf2br29spe5zt85wxvqr0ffpx0daza0" timestamp="1538633329"&gt;6255&lt;/key&gt;&lt;/foreign-keys&gt;&lt;ref-type name="Journal Article"&gt;17&lt;/ref-type&gt;&lt;contributors&gt;&lt;authors&gt;&lt;author&gt;Rigby, Darrell&lt;/author&gt;&lt;/authors&gt;&lt;/contributors&gt;&lt;titles&gt;&lt;title&gt;Management tools 2005&lt;/title&gt;&lt;secondary-title&gt;Bain &amp;amp; Company&lt;/secondary-title&gt;&lt;/titles&gt;&lt;periodical&gt;&lt;full-title&gt;Bain &amp;amp; Company&lt;/full-title&gt;&lt;/periodical&gt;&lt;dates&gt;&lt;year&gt;2005&lt;/year&gt;&lt;/dates&gt;&lt;urls&gt;&lt;/urls&gt;&lt;/record&gt;&lt;/Cite&gt;&lt;/EndNote&gt;</w:instrText>
      </w:r>
      <w:r w:rsidR="00D80859">
        <w:fldChar w:fldCharType="separate"/>
      </w:r>
      <w:r w:rsidR="00854904">
        <w:rPr>
          <w:noProof/>
        </w:rPr>
        <w:t>(Birkinshaw &amp; Mark, 2015; Karlöf &amp; Helin Lövingsson, 2005; Rigby, 2005)</w:t>
      </w:r>
      <w:r w:rsidR="00D80859">
        <w:fldChar w:fldCharType="end"/>
      </w:r>
      <w:r w:rsidR="006F1636">
        <w:t>. D</w:t>
      </w:r>
      <w:r w:rsidR="00191CCB">
        <w:t>uring the last two decade</w:t>
      </w:r>
      <w:r w:rsidR="006F1636">
        <w:t>s</w:t>
      </w:r>
      <w:r w:rsidR="00191CCB">
        <w:t xml:space="preserve"> it has been one of </w:t>
      </w:r>
      <w:r w:rsidR="00D80859">
        <w:t xml:space="preserve">the </w:t>
      </w:r>
      <w:r w:rsidR="00191CCB">
        <w:t xml:space="preserve">most discussed and </w:t>
      </w:r>
      <w:r w:rsidR="008E3200">
        <w:t xml:space="preserve">researched innovations in </w:t>
      </w:r>
      <w:r w:rsidR="004549A9">
        <w:t xml:space="preserve">the fields of </w:t>
      </w:r>
      <w:r w:rsidR="00191CCB">
        <w:t xml:space="preserve">accounting and performance </w:t>
      </w:r>
      <w:r w:rsidR="008E3200">
        <w:t xml:space="preserve">measurement </w:t>
      </w:r>
      <w:r w:rsidR="008E3200">
        <w:fldChar w:fldCharType="begin">
          <w:fldData xml:space="preserve">PEVuZE5vdGU+PENpdGU+PEF1dGhvcj5BeDwvQXV0aG9yPjxZZWFyPjIwMDc8L1llYXI+PFJlY051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</w:fldData>
        </w:fldChar>
      </w:r>
      <w:r w:rsidR="00691439">
        <w:instrText xml:space="preserve"> ADDIN EN.CITE </w:instrText>
      </w:r>
      <w:r w:rsidR="00691439">
        <w:fldChar w:fldCharType="begin">
          <w:fldData xml:space="preserve">PEVuZE5vdGU+PENpdGU+PEF1dGhvcj5BeDwvQXV0aG9yPjxZZWFyPjIwMDc8L1llYXI+PFJlY051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</w:fldData>
        </w:fldChar>
      </w:r>
      <w:r w:rsidR="00691439">
        <w:instrText xml:space="preserve"> ADDIN EN.CITE.DATA </w:instrText>
      </w:r>
      <w:r w:rsidR="00691439">
        <w:fldChar w:fldCharType="end"/>
      </w:r>
      <w:r w:rsidR="008E3200">
        <w:fldChar w:fldCharType="separate"/>
      </w:r>
      <w:r w:rsidR="00854904">
        <w:rPr>
          <w:noProof/>
        </w:rPr>
        <w:t>(Ax &amp; Bjørnenak, 2007; Bontis, Dragonetti, Jacobsen, &amp; Roos, 1999; Ittner &amp; Larcker, 1998)</w:t>
      </w:r>
      <w:r w:rsidR="008E3200">
        <w:fldChar w:fldCharType="end"/>
      </w:r>
      <w:r w:rsidR="00D80859">
        <w:t>.</w:t>
      </w:r>
      <w:r w:rsidR="00191CCB">
        <w:t xml:space="preserve"> Over time</w:t>
      </w:r>
      <w:r w:rsidR="004549A9">
        <w:t>,</w:t>
      </w:r>
      <w:r w:rsidR="00191CCB">
        <w:t xml:space="preserve"> EVA has become a</w:t>
      </w:r>
      <w:r w:rsidR="006F1636">
        <w:t>n established</w:t>
      </w:r>
      <w:r w:rsidR="00191CCB">
        <w:t xml:space="preserve"> part of the body of knowledge in the field of accounting, and </w:t>
      </w:r>
      <w:r w:rsidR="00554CAE">
        <w:t xml:space="preserve">the concept has a </w:t>
      </w:r>
      <w:r w:rsidR="00341658">
        <w:t>“</w:t>
      </w:r>
      <w:r w:rsidR="00341658" w:rsidRPr="00341658">
        <w:t>long-standing pedigree in conventional management accounting thought</w:t>
      </w:r>
      <w:r w:rsidR="00341658">
        <w:t>”</w:t>
      </w:r>
      <w:r w:rsidR="00554CAE" w:rsidRPr="00554CAE">
        <w:t xml:space="preserve"> </w:t>
      </w:r>
      <w:r w:rsidR="00554CAE">
        <w:fldChar w:fldCharType="begin"/>
      </w:r>
      <w:r w:rsidR="00854904">
        <w:instrText xml:space="preserve"> ADDIN EN.CITE &lt;EndNote&gt;&lt;Cite&gt;&lt;Author&gt;Chiwamit&lt;/Author&gt;&lt;Year&gt;2014&lt;/Year&gt;&lt;RecNum&gt;2488&lt;/RecNum&gt;&lt;Suffix&gt;`, p. 145&lt;/Suffix&gt;&lt;DisplayText&gt;(Chiwamit, Modell, &amp;amp; Yang, 2014, p. 145)&lt;/DisplayText&gt;&lt;record&gt;&lt;rec-number&gt;2488&lt;/rec-number&gt;&lt;foreign-keys&gt;&lt;key app="EN" db-id="0sdraaf2br29spe5zt85wxvqr0ffpx0daza0" timestamp="1438846878"&gt;2488&lt;/key&gt;&lt;/foreign-keys&gt;&lt;ref-type name="Journal Article"&gt;17&lt;/ref-type&gt;&lt;contributors&gt;&lt;authors&gt;&lt;author&gt;Chiwamit, Pimsiri&lt;/author&gt;&lt;author&gt;Modell, Sven&lt;/author&gt;&lt;author&gt;Yang, Chun Lei&lt;/author&gt;&lt;/authors&gt;&lt;/contributors&gt;&lt;titles&gt;&lt;title&gt;The societal relevance of management accounting innovations: economic value added and institutional work in the fields of Chinese and Thai state-owned enterprises&lt;/title&gt;&lt;secondary-title&gt;Accounting and Business Research&lt;/secondary-title&gt;&lt;/titles&gt;&lt;periodical&gt;&lt;full-title&gt;Accounting and Business Research&lt;/full-title&gt;&lt;/periodical&gt;&lt;pages&gt;144-180&lt;/pages&gt;&lt;volume&gt;44&lt;/volume&gt;&lt;number&gt;2&lt;/number&gt;&lt;dates&gt;&lt;year&gt;2014&lt;/year&gt;&lt;/dates&gt;&lt;isbn&gt;0001-4788&lt;/isbn&gt;&lt;urls&gt;&lt;/urls&gt;&lt;/record&gt;&lt;/Cite&gt;&lt;/EndNote&gt;</w:instrText>
      </w:r>
      <w:r w:rsidR="00554CAE">
        <w:fldChar w:fldCharType="separate"/>
      </w:r>
      <w:r w:rsidR="00854904">
        <w:rPr>
          <w:noProof/>
        </w:rPr>
        <w:t>(Chiwamit, Modell, &amp; Yang, 2014, p. 145)</w:t>
      </w:r>
      <w:r w:rsidR="00554CAE">
        <w:fldChar w:fldCharType="end"/>
      </w:r>
      <w:r w:rsidR="00554CAE">
        <w:t xml:space="preserve">. </w:t>
      </w:r>
    </w:p>
    <w:p w14:paraId="54060D17" w14:textId="7DA05776" w:rsidR="00925B06" w:rsidRDefault="008E3200">
      <w:r>
        <w:t xml:space="preserve">The </w:t>
      </w:r>
      <w:r w:rsidR="00191CCB">
        <w:t xml:space="preserve">popularization of </w:t>
      </w:r>
      <w:r>
        <w:t xml:space="preserve">EVA </w:t>
      </w:r>
      <w:r w:rsidR="00191CCB">
        <w:t xml:space="preserve">took place in the </w:t>
      </w:r>
      <w:r>
        <w:t>early 1990s</w:t>
      </w:r>
      <w:r w:rsidR="00084C67">
        <w:t xml:space="preserve">, </w:t>
      </w:r>
      <w:r w:rsidR="00191CCB">
        <w:t xml:space="preserve">and in the </w:t>
      </w:r>
      <w:r w:rsidR="004549A9">
        <w:t xml:space="preserve">years that followed </w:t>
      </w:r>
      <w:r w:rsidR="00191CCB">
        <w:t xml:space="preserve">there was </w:t>
      </w:r>
      <w:r w:rsidR="00964125">
        <w:t xml:space="preserve">much </w:t>
      </w:r>
      <w:r w:rsidR="00FF14EC">
        <w:t>hype about</w:t>
      </w:r>
      <w:r w:rsidR="00084C67">
        <w:t xml:space="preserve"> the </w:t>
      </w:r>
      <w:r w:rsidR="00191CCB">
        <w:t xml:space="preserve">promises and </w:t>
      </w:r>
      <w:r w:rsidR="00084C67">
        <w:t>merits of EVA</w:t>
      </w:r>
      <w:r>
        <w:t xml:space="preserve"> in the business </w:t>
      </w:r>
      <w:r w:rsidR="00191CCB">
        <w:t xml:space="preserve">and financial </w:t>
      </w:r>
      <w:r>
        <w:t xml:space="preserve">press </w:t>
      </w:r>
      <w:r w:rsidR="00191CCB">
        <w:t xml:space="preserve">as well as in </w:t>
      </w:r>
      <w:r>
        <w:t>corporate circles</w:t>
      </w:r>
      <w:r w:rsidR="00084C67">
        <w:t>. As a result, EVA</w:t>
      </w:r>
      <w:r w:rsidR="00D80859">
        <w:t xml:space="preserve"> </w:t>
      </w:r>
      <w:r w:rsidR="00191CCB">
        <w:t xml:space="preserve">was referred to as a </w:t>
      </w:r>
      <w:r w:rsidR="00D80859" w:rsidRPr="00D80859">
        <w:t xml:space="preserve">“fashionable, accounting-related instrument of management” </w:t>
      </w:r>
      <w:r w:rsidR="00D80859">
        <w:fldChar w:fldCharType="begin"/>
      </w:r>
      <w:r w:rsidR="00854904">
        <w:instrText xml:space="preserve"> ADDIN EN.CITE &lt;EndNote&gt;&lt;Cite&gt;&lt;Author&gt;Amernic&lt;/Author&gt;&lt;Year&gt;2000&lt;/Year&gt;&lt;RecNum&gt;3641&lt;/RecNum&gt;&lt;DisplayText&gt;(Amernic, Losell, &amp;amp; Craig, 2000)&lt;/DisplayText&gt;&lt;record&gt;&lt;rec-number&gt;3641&lt;/rec-number&gt;&lt;foreign-keys&gt;&lt;key app="EN" db-id="0sdraaf2br29spe5zt85wxvqr0ffpx0daza0" timestamp="1441095805"&gt;3641&lt;/key&gt;&lt;/foreign-keys&gt;&lt;ref-type name="Journal Article"&gt;17&lt;/ref-type&gt;&lt;contributors&gt;&lt;authors&gt;&lt;author&gt;Amernic, J. H.&lt;/author&gt;&lt;author&gt;Losell, D. L.&lt;/author&gt;&lt;author&gt;Craig, R. J.&lt;/author&gt;&lt;/authors&gt;&lt;/contributors&gt;&lt;titles&gt;&lt;title&gt;&amp;apos;Economic value added&amp;apos; as ideology through a critical lens: towards a pedagogy for management fashion?&lt;/title&gt;&lt;secondary-title&gt;Accounting Education&lt;/secondary-title&gt;&lt;/titles&gt;&lt;periodical&gt;&lt;full-title&gt;Accounting Education&lt;/full-title&gt;&lt;/periodical&gt;&lt;pages&gt;343-367&lt;/pages&gt;&lt;volume&gt;9&lt;/volume&gt;&lt;number&gt;4&lt;/number&gt;&lt;dates&gt;&lt;year&gt;2000&lt;/year&gt;&lt;pub-dates&gt;&lt;date&gt;2000/12/01&lt;/date&gt;&lt;/pub-dates&gt;&lt;/dates&gt;&lt;publisher&gt;Routledge&lt;/publisher&gt;&lt;isbn&gt;0963-9284&lt;/isbn&gt;&lt;urls&gt;&lt;related-urls&gt;&lt;url&gt;http://dx.doi.org/10.1080/09639280010033286&lt;/url&gt;&lt;/related-urls&gt;&lt;/urls&gt;&lt;electronic-resource-num&gt;10.1080/09639280010033286&lt;/electronic-resource-num&gt;&lt;access-date&gt;2015/09/01&lt;/access-date&gt;&lt;/record&gt;&lt;/Cite&gt;&lt;/EndNote&gt;</w:instrText>
      </w:r>
      <w:r w:rsidR="00D80859">
        <w:fldChar w:fldCharType="separate"/>
      </w:r>
      <w:r w:rsidR="00854904">
        <w:rPr>
          <w:noProof/>
        </w:rPr>
        <w:t>(Amernic, Losell, &amp; Craig, 2000)</w:t>
      </w:r>
      <w:r w:rsidR="00D80859">
        <w:fldChar w:fldCharType="end"/>
      </w:r>
      <w:r w:rsidR="00D80859">
        <w:t xml:space="preserve">. </w:t>
      </w:r>
      <w:r w:rsidR="00925B06">
        <w:t xml:space="preserve">However, EVA </w:t>
      </w:r>
      <w:r w:rsidR="006F1636">
        <w:t xml:space="preserve">relatively </w:t>
      </w:r>
      <w:r w:rsidR="00191CCB">
        <w:t xml:space="preserve">soon lost some of its </w:t>
      </w:r>
      <w:r w:rsidR="00FF14EC">
        <w:t>appeal</w:t>
      </w:r>
      <w:r w:rsidR="00191CCB">
        <w:t xml:space="preserve"> as it </w:t>
      </w:r>
      <w:r w:rsidR="004549A9">
        <w:t xml:space="preserve">generally </w:t>
      </w:r>
      <w:r w:rsidR="00191CCB">
        <w:t>failed to live up to the overly high expectations</w:t>
      </w:r>
      <w:r w:rsidR="006F1636">
        <w:t xml:space="preserve"> </w:t>
      </w:r>
      <w:r w:rsidR="00FF14EC">
        <w:t>from the business community</w:t>
      </w:r>
      <w:r w:rsidR="00E22385">
        <w:t>. During the 2000s, the concept started to fade in popularity, and after the financial crisis of 2008</w:t>
      </w:r>
      <w:r w:rsidR="00191CCB">
        <w:t>,</w:t>
      </w:r>
      <w:r w:rsidR="00084C67">
        <w:t xml:space="preserve"> the concept started to face strong headwinds</w:t>
      </w:r>
      <w:r w:rsidR="001032A0">
        <w:t xml:space="preserve">. </w:t>
      </w:r>
      <w:r w:rsidR="00CC45C2">
        <w:t>In the early 2010s, EVA was</w:t>
      </w:r>
      <w:r w:rsidR="00084C67">
        <w:t xml:space="preserve"> heavily</w:t>
      </w:r>
      <w:r w:rsidR="00CC45C2">
        <w:t xml:space="preserve"> criticized and scrutinized in </w:t>
      </w:r>
      <w:r w:rsidR="00191CCB">
        <w:t xml:space="preserve">a series of articles in </w:t>
      </w:r>
      <w:r w:rsidR="00CC45C2">
        <w:t xml:space="preserve">the </w:t>
      </w:r>
      <w:r w:rsidR="00191CCB">
        <w:t xml:space="preserve">business </w:t>
      </w:r>
      <w:r w:rsidR="00CC45C2">
        <w:t xml:space="preserve">media </w:t>
      </w:r>
      <w:r w:rsidR="00CC45C2">
        <w:fldChar w:fldCharType="begin">
          <w:fldData xml:space="preserve">PEVuZE5vdGU+PENpdGU+PEF1dGhvcj5EZW5uaW5nPC9BdXRob3I+PFllYXI+MjAxMzwvWWVhcj48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</w:fldData>
        </w:fldChar>
      </w:r>
      <w:r w:rsidR="00854904">
        <w:instrText xml:space="preserve"> ADDIN EN.CITE </w:instrText>
      </w:r>
      <w:r w:rsidR="00854904">
        <w:fldChar w:fldCharType="begin">
          <w:fldData xml:space="preserve">PEVuZE5vdGU+PENpdGU+PEF1dGhvcj5EZW5uaW5nPC9BdXRob3I+PFllYXI+MjAxMzwvWWVhcj48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</w:fldData>
        </w:fldChar>
      </w:r>
      <w:r w:rsidR="00854904">
        <w:instrText xml:space="preserve"> ADDIN EN.CITE.DATA </w:instrText>
      </w:r>
      <w:r w:rsidR="00854904">
        <w:fldChar w:fldCharType="end"/>
      </w:r>
      <w:r w:rsidR="00CC45C2">
        <w:fldChar w:fldCharType="separate"/>
      </w:r>
      <w:r w:rsidR="00854904">
        <w:rPr>
          <w:noProof/>
        </w:rPr>
        <w:t>(Denning, 2011, 2012, 2013; Nocera, 2012; Sanghoee, 2014; Stout, 2012; Yang, 2013)</w:t>
      </w:r>
      <w:r w:rsidR="00CC45C2">
        <w:fldChar w:fldCharType="end"/>
      </w:r>
      <w:r w:rsidR="00CC45C2">
        <w:t xml:space="preserve">. </w:t>
      </w:r>
      <w:r w:rsidR="00191CCB">
        <w:t xml:space="preserve">Over time, the </w:t>
      </w:r>
      <w:r w:rsidR="00925B06">
        <w:t xml:space="preserve">zeitgeist </w:t>
      </w:r>
      <w:r w:rsidR="006F1636">
        <w:t xml:space="preserve">has </w:t>
      </w:r>
      <w:r w:rsidR="00925B06">
        <w:t xml:space="preserve">shifted away from the </w:t>
      </w:r>
      <w:r w:rsidR="00084C67">
        <w:t xml:space="preserve">mantra of </w:t>
      </w:r>
      <w:r w:rsidR="00925B06">
        <w:t>shareholder value maximization towards more stakeholder-oriented management models</w:t>
      </w:r>
      <w:r w:rsidR="00EC1A1E">
        <w:t xml:space="preserve"> </w:t>
      </w:r>
      <w:r w:rsidR="00416665">
        <w:fldChar w:fldCharType="begin"/>
      </w:r>
      <w:r w:rsidR="00854904">
        <w:instrText xml:space="preserve"> ADDIN EN.CITE &lt;EndNote&gt;&lt;Cite&gt;&lt;Author&gt;Allio&lt;/Author&gt;&lt;Year&gt;2011&lt;/Year&gt;&lt;RecNum&gt;6325&lt;/RecNum&gt;&lt;DisplayText&gt;(Allio, 2011; Cooper, 2017)&lt;/DisplayText&gt;&lt;record&gt;&lt;rec-number&gt;6325&lt;/rec-number&gt;&lt;foreign-keys&gt;&lt;key app="EN" db-id="0sdraaf2br29spe5zt85wxvqr0ffpx0daza0" timestamp="1539556148"&gt;6325&lt;/key&gt;&lt;/foreign-keys&gt;&lt;ref-type name="Journal Article"&gt;17&lt;/ref-type&gt;&lt;contributors&gt;&lt;authors&gt;&lt;author&gt;Allio, Robert J&lt;/author&gt;&lt;/authors&gt;&lt;/contributors&gt;&lt;titles&gt;&lt;title&gt;Reinventing management purpose: the radical and virtuous alternatives&lt;/title&gt;&lt;secondary-title&gt;Strategy &amp;amp; Leadership&lt;/secondary-title&gt;&lt;/titles&gt;&lt;periodical&gt;&lt;full-title&gt;Strategy &amp;amp; Leadership&lt;/full-title&gt;&lt;/periodical&gt;&lt;pages&gt;4-11&lt;/pages&gt;&lt;volume&gt;39&lt;/volume&gt;&lt;number&gt;4&lt;/number&gt;&lt;dates&gt;&lt;year&gt;2011&lt;/year&gt;&lt;/dates&gt;&lt;isbn&gt;1087-8572&lt;/isbn&gt;&lt;urls&gt;&lt;/urls&gt;&lt;/record&gt;&lt;/Cite&gt;&lt;Cite&gt;&lt;Author&gt;Cooper&lt;/Author&gt;&lt;Year&gt;2017&lt;/Year&gt;&lt;RecNum&gt;10118&lt;/RecNum&gt;&lt;record&gt;&lt;rec-number&gt;10118&lt;/rec-number&gt;&lt;foreign-keys&gt;&lt;key app="EN" db-id="0sdraaf2br29spe5zt85wxvqr0ffpx0daza0" timestamp="1542899566"&gt;10118&lt;/key&gt;&lt;/foreign-keys&gt;&lt;ref-type name="Book"&gt;6&lt;/ref-type&gt;&lt;contributors&gt;&lt;authors&gt;&lt;author&gt;Cooper, Stuart&lt;/author&gt;&lt;/authors&gt;&lt;/contributors&gt;&lt;titles&gt;&lt;title&gt;Corporate social performance: A stakeholder approach&lt;/title&gt;&lt;/titles&gt;&lt;dates&gt;&lt;year&gt;2017&lt;/year&gt;&lt;/dates&gt;&lt;publisher&gt;Routledge&lt;/publisher&gt;&lt;isbn&gt;135194844X&lt;/isbn&gt;&lt;urls&gt;&lt;/urls&gt;&lt;/record&gt;&lt;/Cite&gt;&lt;/EndNote&gt;</w:instrText>
      </w:r>
      <w:r w:rsidR="00416665">
        <w:fldChar w:fldCharType="separate"/>
      </w:r>
      <w:r w:rsidR="00854904">
        <w:rPr>
          <w:noProof/>
        </w:rPr>
        <w:t>(Allio, 2011; Cooper, 2017)</w:t>
      </w:r>
      <w:r w:rsidR="00416665">
        <w:fldChar w:fldCharType="end"/>
      </w:r>
      <w:r w:rsidR="00084C67">
        <w:t xml:space="preserve"> highlighting </w:t>
      </w:r>
      <w:r w:rsidR="00E22385">
        <w:t>issues such as sustainability and the social responsibility of corporations.</w:t>
      </w:r>
    </w:p>
    <w:p w14:paraId="7B592D32" w14:textId="3D4C2886" w:rsidR="00B85536" w:rsidRDefault="00B85536" w:rsidP="00B85536">
      <w:pPr>
        <w:pStyle w:val="Heading2"/>
      </w:pPr>
      <w:r>
        <w:t>Purpose and contribution</w:t>
      </w:r>
    </w:p>
    <w:p w14:paraId="10EA0B79" w14:textId="5548EF12" w:rsidR="00E22385" w:rsidRDefault="00E22385" w:rsidP="00E22385">
      <w:r>
        <w:t xml:space="preserve">Based on the observations made above, it is rather evident that the popularity of EVA has </w:t>
      </w:r>
      <w:r w:rsidR="00B53DEF">
        <w:t xml:space="preserve">shifted </w:t>
      </w:r>
      <w:r>
        <w:t>over time. The aim of this paper is therefore to piece together the historical origins and evolutionary trajectory of EVA and</w:t>
      </w:r>
      <w:r w:rsidR="00C569D5">
        <w:t xml:space="preserve"> to</w:t>
      </w:r>
      <w:r>
        <w:t xml:space="preserve"> examine in greater details the actors and events contributing to shaping the concept’s </w:t>
      </w:r>
      <w:r w:rsidR="004549A9">
        <w:t xml:space="preserve">evolutionary trajectory. </w:t>
      </w:r>
      <w:r>
        <w:t xml:space="preserve">To accomplish this, the paper draws on management fashion theory </w:t>
      </w:r>
      <w:r>
        <w:fldChar w:fldCharType="begin">
          <w:fldData xml:space="preserve">PEVuZE5vdGU+PENpdGU+PEF1dGhvcj5BYnJhaGFtc29uPC9BdXRob3I+PFllYXI+MTk5NjwvWWVh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</w:fldData>
        </w:fldChar>
      </w:r>
      <w:r w:rsidR="008E67A0">
        <w:instrText xml:space="preserve"> ADDIN EN.CITE </w:instrText>
      </w:r>
      <w:r w:rsidR="008E67A0">
        <w:fldChar w:fldCharType="begin">
          <w:fldData xml:space="preserve">PEVuZE5vdGU+PENpdGU+PEF1dGhvcj5BYnJhaGFtc29uPC9BdXRob3I+PFllYXI+MTk5NjwvWWVh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</w:fldData>
        </w:fldChar>
      </w:r>
      <w:r w:rsidR="008E67A0">
        <w:instrText xml:space="preserve"> ADDIN EN.CITE.DATA </w:instrText>
      </w:r>
      <w:r w:rsidR="008E67A0">
        <w:fldChar w:fldCharType="end"/>
      </w:r>
      <w:r>
        <w:fldChar w:fldCharType="separate"/>
      </w:r>
      <w:r w:rsidR="008E67A0">
        <w:rPr>
          <w:noProof/>
        </w:rPr>
        <w:t>(e.g., Abrahamson, 1996; Abrahamson &amp; Piazza, 2019; Benders &amp; Van Veen, 2001; Kieser, 1997)</w:t>
      </w:r>
      <w:r>
        <w:fldChar w:fldCharType="end"/>
      </w:r>
      <w:r>
        <w:t>, a theoretical perspective in management and organization studies which focuses on understanding</w:t>
      </w:r>
      <w:r w:rsidR="00B53DEF">
        <w:t xml:space="preserve"> </w:t>
      </w:r>
      <w:r>
        <w:t>management</w:t>
      </w:r>
      <w:r w:rsidR="00205ACC">
        <w:t xml:space="preserve"> models</w:t>
      </w:r>
      <w:r w:rsidR="00B53DEF">
        <w:t>’</w:t>
      </w:r>
      <w:r>
        <w:t xml:space="preserve"> rise and fall in popularity and salience over time. The management fashion perspective focuses on the macro-level dynamics of the marketplace for new management concepts and ideas </w:t>
      </w:r>
      <w:r w:rsidR="00937BB3">
        <w:fldChar w:fldCharType="begin"/>
      </w:r>
      <w:r w:rsidR="00E65BF6">
        <w:instrText xml:space="preserve"> ADDIN EN.CITE &lt;EndNote&gt;&lt;Cite&gt;&lt;Author&gt;Perkmann&lt;/Author&gt;&lt;Year&gt;2008&lt;/Year&gt;&lt;RecNum&gt;256&lt;/RecNum&gt;&lt;DisplayText&gt;(Madsen &amp;amp; Slåtten, 2015; Perkmann &amp;amp; Spicer, 2008)&lt;/DisplayText&gt;&lt;record&gt;&lt;rec-number&gt;256&lt;/rec-number&gt;&lt;foreign-keys&gt;&lt;key app="EN" db-id="0sdraaf2br29spe5zt85wxvqr0ffpx0daza0" timestamp="1438846696"&gt;256&lt;/key&gt;&lt;/foreign-keys&gt;&lt;ref-type name="Journal Article"&gt;17&lt;/ref-type&gt;&lt;contributors&gt;&lt;authors&gt;&lt;author&gt;Perkmann, M.&lt;/author&gt;&lt;author&gt;Spicer, A. &lt;/author&gt;&lt;/authors&gt;&lt;/contributors&gt;&lt;titles&gt;&lt;title&gt;How are Management Fashions Institutionalized? The Role of Institutional Work&lt;/title&gt;&lt;secondary-title&gt;Human Relations&lt;/secondary-title&gt;&lt;/titles&gt;&lt;periodical&gt;&lt;full-title&gt;Human Relations&lt;/full-title&gt;&lt;/periodical&gt;&lt;pages&gt;811-844&lt;/pages&gt;&lt;volume&gt;61&lt;/volume&gt;&lt;number&gt;6&lt;/number&gt;&lt;dates&gt;&lt;year&gt;2008&lt;/year&gt;&lt;/dates&gt;&lt;urls&gt;&lt;related-urls&gt;&lt;url&gt;http://sites.google.com/site/andrespicer/FashionHRfinal.doc?attredirects=0&lt;/url&gt;&lt;/related-urls&gt;&lt;/urls&gt;&lt;/record&gt;&lt;/Cite&gt;&lt;Cite&gt;&lt;Author&gt;Madsen&lt;/Author&gt;&lt;Year&gt;2015&lt;/Year&gt;&lt;RecNum&gt;2396&lt;/RecNum&gt;&lt;record&gt;&lt;rec-number&gt;2396&lt;/rec-number&gt;&lt;foreign-keys&gt;&lt;key app="EN" db-id="0sdraaf2br29spe5zt85wxvqr0ffpx0daza0" timestamp="1438846869"&gt;2396&lt;/key&gt;&lt;/foreign-keys&gt;&lt;ref-type name="Journal Article"&gt;17&lt;/ref-type&gt;&lt;contributors&gt;&lt;authors&gt;&lt;author&gt;Madsen, Dag Øivind&lt;/author&gt;&lt;author&gt;Slåtten, Kåre&lt;/author&gt;&lt;/authors&gt;&lt;/contributors&gt;&lt;titles&gt;&lt;title&gt;The Balanced Scorecard: Fashion or Virus?&lt;/title&gt;&lt;secondary-title&gt;Administrative Sciences&lt;/secondary-title&gt;&lt;/titles&gt;&lt;periodical&gt;&lt;full-title&gt;Administrative Sciences&lt;/full-title&gt;&lt;/periodical&gt;&lt;pages&gt;90-124&lt;/pages&gt;&lt;volume&gt;5&lt;/volume&gt;&lt;number&gt;2&lt;/number&gt;&lt;dates&gt;&lt;year&gt;2015&lt;/year&gt;&lt;/dates&gt;&lt;isbn&gt;2076-3387&lt;/isbn&gt;&lt;accession-num&gt;doi:10.3390/admsci5020090&lt;/accession-num&gt;&lt;urls&gt;&lt;related-urls&gt;&lt;url&gt;http://www.mdpi.com/2076-3387/5/2/90&lt;/url&gt;&lt;/related-urls&gt;&lt;/urls&gt;&lt;/record&gt;&lt;/Cite&gt;&lt;/EndNote&gt;</w:instrText>
      </w:r>
      <w:r w:rsidR="00937BB3">
        <w:fldChar w:fldCharType="separate"/>
      </w:r>
      <w:r w:rsidR="00E65BF6">
        <w:rPr>
          <w:noProof/>
        </w:rPr>
        <w:t>(Madsen &amp; Slåtten, 2015; Perkmann &amp; Spicer, 2008)</w:t>
      </w:r>
      <w:r w:rsidR="00937BB3">
        <w:fldChar w:fldCharType="end"/>
      </w:r>
      <w:r w:rsidR="00937BB3">
        <w:t xml:space="preserve">, </w:t>
      </w:r>
      <w:r>
        <w:t>and highlights the roles of the various supply and demand side actors in shaping the evolutionary trajectories of concepts and ideas.</w:t>
      </w:r>
    </w:p>
    <w:p w14:paraId="45605530" w14:textId="0AFDC474" w:rsidR="00D11E6F" w:rsidRDefault="004C4E46">
      <w:r>
        <w:t>Using management fashion as a theoretical lens</w:t>
      </w:r>
      <w:r w:rsidR="00925B06">
        <w:t xml:space="preserve"> in the context of EVA means putting t</w:t>
      </w:r>
      <w:r w:rsidR="00817A18">
        <w:t xml:space="preserve">he </w:t>
      </w:r>
      <w:r w:rsidR="00925B06">
        <w:t xml:space="preserve">spotlight on the different </w:t>
      </w:r>
      <w:r>
        <w:t>supply</w:t>
      </w:r>
      <w:r w:rsidR="001A3826">
        <w:t>-</w:t>
      </w:r>
      <w:r>
        <w:t>side actors involved in the</w:t>
      </w:r>
      <w:r w:rsidR="00925B06">
        <w:t xml:space="preserve"> dissemination and</w:t>
      </w:r>
      <w:r>
        <w:t xml:space="preserve"> popularization of EVA, as well as </w:t>
      </w:r>
      <w:r w:rsidR="00925B06">
        <w:t xml:space="preserve">the </w:t>
      </w:r>
      <w:r w:rsidR="00DF1444">
        <w:t xml:space="preserve">uptake </w:t>
      </w:r>
      <w:r w:rsidR="00925B06">
        <w:t xml:space="preserve">of the concept among </w:t>
      </w:r>
      <w:r>
        <w:t>actors on th</w:t>
      </w:r>
      <w:r w:rsidR="00FE070A">
        <w:t xml:space="preserve">e demand side (i.e. </w:t>
      </w:r>
      <w:r w:rsidR="00084C67">
        <w:t xml:space="preserve">organizations and </w:t>
      </w:r>
      <w:r w:rsidR="00FE070A">
        <w:t xml:space="preserve">managers). </w:t>
      </w:r>
      <w:r w:rsidR="0081061B">
        <w:t xml:space="preserve">Therefore, the </w:t>
      </w:r>
      <w:r w:rsidR="00925B06">
        <w:t xml:space="preserve">focus of the paper is not </w:t>
      </w:r>
      <w:r w:rsidR="00084C67">
        <w:t xml:space="preserve">on </w:t>
      </w:r>
      <w:r w:rsidR="00D958F1">
        <w:t xml:space="preserve">the micro-level </w:t>
      </w:r>
      <w:r w:rsidR="0081061B">
        <w:t xml:space="preserve">(organizational) </w:t>
      </w:r>
      <w:r w:rsidR="00D958F1">
        <w:t xml:space="preserve">implementation of the </w:t>
      </w:r>
      <w:r w:rsidR="00DF1444">
        <w:t xml:space="preserve">EVA </w:t>
      </w:r>
      <w:r w:rsidR="00D958F1">
        <w:t xml:space="preserve">concept, but rather on the </w:t>
      </w:r>
      <w:r w:rsidR="00DF1444">
        <w:t xml:space="preserve">concept’s </w:t>
      </w:r>
      <w:r w:rsidR="00D958F1">
        <w:t xml:space="preserve">macro-level popularity trajectory from inception to the current </w:t>
      </w:r>
      <w:r w:rsidR="00DF1444">
        <w:t>status</w:t>
      </w:r>
      <w:r w:rsidR="00D958F1">
        <w:t xml:space="preserve">, a period spanning </w:t>
      </w:r>
      <w:r w:rsidR="00B53DEF">
        <w:t xml:space="preserve">over </w:t>
      </w:r>
      <w:r w:rsidR="00D958F1">
        <w:t>several decades</w:t>
      </w:r>
      <w:r w:rsidR="00084C67">
        <w:t xml:space="preserve"> (early 1990s to present time)</w:t>
      </w:r>
      <w:r w:rsidR="00D958F1">
        <w:t>.</w:t>
      </w:r>
      <w:r w:rsidR="00720BD4">
        <w:t xml:space="preserve"> </w:t>
      </w:r>
    </w:p>
    <w:p w14:paraId="461B41A8" w14:textId="4FEDDD50" w:rsidR="00FC1571" w:rsidRDefault="007D78E8" w:rsidP="00FC1571">
      <w:r>
        <w:lastRenderedPageBreak/>
        <w:t xml:space="preserve">This paper makes </w:t>
      </w:r>
      <w:r w:rsidR="00237B8E">
        <w:t>two major</w:t>
      </w:r>
      <w:r>
        <w:t xml:space="preserve"> contribution</w:t>
      </w:r>
      <w:r w:rsidR="00FC1571">
        <w:t>s</w:t>
      </w:r>
      <w:r>
        <w:t xml:space="preserve">. First, the paper provides an in-depth study of the historical popularity trajectory of one of the most influential concepts and ideas introduced in the last </w:t>
      </w:r>
      <w:r w:rsidR="00626D3E">
        <w:t xml:space="preserve">few </w:t>
      </w:r>
      <w:r>
        <w:t>decades, taking into account a wide range of contextual factors</w:t>
      </w:r>
      <w:r w:rsidR="00205ACC">
        <w:t>,</w:t>
      </w:r>
      <w:r>
        <w:t xml:space="preserve"> shap</w:t>
      </w:r>
      <w:r w:rsidR="00B53DEF">
        <w:t>ing</w:t>
      </w:r>
      <w:r>
        <w:t xml:space="preserve"> its evolutionary trajectory. </w:t>
      </w:r>
      <w:r w:rsidR="009E360B">
        <w:t xml:space="preserve">Management fads and fashions have been studied </w:t>
      </w:r>
      <w:r w:rsidR="002215E9">
        <w:t xml:space="preserve">from </w:t>
      </w:r>
      <w:r w:rsidR="009E360B">
        <w:t xml:space="preserve">a historical perspective for quite some time, evidenced by an early special issue about management fashion in the </w:t>
      </w:r>
      <w:r w:rsidR="009E360B" w:rsidRPr="00B91024">
        <w:rPr>
          <w:i/>
        </w:rPr>
        <w:t>Journal of Management History</w:t>
      </w:r>
      <w:r w:rsidR="009E360B">
        <w:t xml:space="preserve"> (1999). For example, </w:t>
      </w:r>
      <w:r>
        <w:t xml:space="preserve">it is highly interesting to study the long-term evolution of management concepts and the extent to which they are embraced or resisted </w:t>
      </w:r>
      <w:r>
        <w:fldChar w:fldCharType="begin">
          <w:fldData xml:space="preserve">PEVuZE5vdGU+PENpdGU+PEF1dGhvcj5DYXJzb248L0F1dGhvcj48WWVhcj4xOTk5PC9ZZWFyPjxS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</w:fldData>
        </w:fldChar>
      </w:r>
      <w:r w:rsidR="009E360B">
        <w:instrText xml:space="preserve"> ADDIN EN.CITE </w:instrText>
      </w:r>
      <w:r w:rsidR="009E360B">
        <w:fldChar w:fldCharType="begin">
          <w:fldData xml:space="preserve">PEVuZE5vdGU+PENpdGU+PEF1dGhvcj5DYXJzb248L0F1dGhvcj48WWVhcj4xOTk5PC9ZZWFyPjxS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</w:fldData>
        </w:fldChar>
      </w:r>
      <w:r w:rsidR="009E360B">
        <w:instrText xml:space="preserve"> ADDIN EN.CITE.DATA </w:instrText>
      </w:r>
      <w:r w:rsidR="009E360B">
        <w:fldChar w:fldCharType="end"/>
      </w:r>
      <w:r>
        <w:fldChar w:fldCharType="separate"/>
      </w:r>
      <w:r w:rsidR="009E360B">
        <w:rPr>
          <w:noProof/>
        </w:rPr>
        <w:t>(Carson, Lanier, Carson, &amp; Birkenmeier, 1999; Parker &amp; Ritson, 2005; Spell, 1999; Towill, 2006)</w:t>
      </w:r>
      <w:r>
        <w:fldChar w:fldCharType="end"/>
      </w:r>
      <w:r w:rsidR="00B53DEF">
        <w:t>.</w:t>
      </w:r>
      <w:r w:rsidR="00554CAE">
        <w:t xml:space="preserve"> </w:t>
      </w:r>
      <w:r w:rsidR="00075DB9">
        <w:t xml:space="preserve">The practical contributions of detailed historical investigations of popular concepts and ideas may not be obvious at first sight, but as pointed out by </w:t>
      </w:r>
      <w:r w:rsidR="00075DB9">
        <w:fldChar w:fldCharType="begin"/>
      </w:r>
      <w:r w:rsidR="00075DB9">
        <w:instrText xml:space="preserve"> ADDIN EN.CITE &lt;EndNote&gt;&lt;Cite AuthorYear="1"&gt;&lt;Author&gt;Schwarz&lt;/Author&gt;&lt;Year&gt;2015&lt;/Year&gt;&lt;RecNum&gt;10436&lt;/RecNum&gt;&lt;Suffix&gt;`, p. 499&lt;/Suffix&gt;&lt;DisplayText&gt;Schwarz (2015, p. 499)&lt;/DisplayText&gt;&lt;record&gt;&lt;rec-number&gt;10436&lt;/rec-number&gt;&lt;foreign-keys&gt;&lt;key app="EN" db-id="0sdraaf2br29spe5zt85wxvqr0ffpx0daza0" timestamp="1558625286"&gt;10436&lt;/key&gt;&lt;/foreign-keys&gt;&lt;ref-type name="Journal Article"&gt;17&lt;/ref-type&gt;&lt;contributors&gt;&lt;authors&gt;&lt;author&gt;Schwarz, Colleen&lt;/author&gt;&lt;/authors&gt;&lt;/contributors&gt;&lt;titles&gt;&lt;title&gt;A review of management history from 2010-2014 utilizing a thematic analysis approach&lt;/title&gt;&lt;secondary-title&gt;Journal of Management History&lt;/secondary-title&gt;&lt;/titles&gt;&lt;periodical&gt;&lt;full-title&gt;Journal of Management History&lt;/full-title&gt;&lt;/periodical&gt;&lt;pages&gt;494-504&lt;/pages&gt;&lt;volume&gt;21&lt;/volume&gt;&lt;number&gt;4&lt;/number&gt;&lt;dates&gt;&lt;year&gt;2015&lt;/year&gt;&lt;/dates&gt;&lt;isbn&gt;1751-1348&lt;/isbn&gt;&lt;urls&gt;&lt;/urls&gt;&lt;/record&gt;&lt;/Cite&gt;&lt;/EndNote&gt;</w:instrText>
      </w:r>
      <w:r w:rsidR="00075DB9">
        <w:fldChar w:fldCharType="separate"/>
      </w:r>
      <w:r w:rsidR="00075DB9">
        <w:rPr>
          <w:noProof/>
        </w:rPr>
        <w:t>Schwarz (2015, p. 499)</w:t>
      </w:r>
      <w:r w:rsidR="00075DB9">
        <w:fldChar w:fldCharType="end"/>
      </w:r>
      <w:r w:rsidR="00075DB9">
        <w:t>, it is important to study the evolution of management concepts and ideas since</w:t>
      </w:r>
      <w:r w:rsidR="00075DB9" w:rsidRPr="00B91024">
        <w:rPr>
          <w:i/>
        </w:rPr>
        <w:t xml:space="preserve"> </w:t>
      </w:r>
      <w:r w:rsidR="00075DB9" w:rsidRPr="00003F2D">
        <w:t>“[w]</w:t>
      </w:r>
      <w:r w:rsidR="00075DB9" w:rsidRPr="00B91024">
        <w:t>e can increase our knowledge of</w:t>
      </w:r>
      <w:r w:rsidR="00075DB9" w:rsidRPr="00003F2D">
        <w:t xml:space="preserve"> </w:t>
      </w:r>
      <w:r w:rsidR="00075DB9" w:rsidRPr="00B91024">
        <w:t>these important management concepts by understanding their historical roots and how</w:t>
      </w:r>
      <w:r w:rsidR="00075DB9" w:rsidRPr="00003F2D">
        <w:t xml:space="preserve"> </w:t>
      </w:r>
      <w:r w:rsidR="00075DB9" w:rsidRPr="00B91024">
        <w:t>the ideas surrounding the concepts have evolved over time.</w:t>
      </w:r>
      <w:r w:rsidR="00075DB9" w:rsidRPr="00003F2D">
        <w:t>”</w:t>
      </w:r>
      <w:r w:rsidR="00075DB9">
        <w:t xml:space="preserve"> This </w:t>
      </w:r>
      <w:r w:rsidR="00F60453">
        <w:t>would</w:t>
      </w:r>
      <w:r w:rsidR="00075DB9">
        <w:t xml:space="preserve"> allow managers to become more informed and critical consumers of new concepts such as EVA. </w:t>
      </w:r>
    </w:p>
    <w:p w14:paraId="341FBDCB" w14:textId="6040D7C6" w:rsidR="004527C3" w:rsidRDefault="007D78E8" w:rsidP="009C1A1D">
      <w:pPr>
        <w:pStyle w:val="NoSpacing"/>
      </w:pPr>
      <w:r>
        <w:t xml:space="preserve">Second, </w:t>
      </w:r>
      <w:r w:rsidR="00036C19">
        <w:t>through a detailed case study which pieces together many dispersed studies and literatures, this paper makes a contribution to the EVA literature by providing a more balanced and holistic view of the concept</w:t>
      </w:r>
      <w:r>
        <w:t xml:space="preserve">. </w:t>
      </w:r>
      <w:r w:rsidR="00B53DEF">
        <w:t>T</w:t>
      </w:r>
      <w:r w:rsidR="00DF1444">
        <w:t>o the best of the authors</w:t>
      </w:r>
      <w:r w:rsidR="00AC563F">
        <w:t>’</w:t>
      </w:r>
      <w:r w:rsidR="00DF1444">
        <w:t xml:space="preserve"> knowledge, </w:t>
      </w:r>
      <w:r w:rsidR="00036C19">
        <w:t>a lens such as m</w:t>
      </w:r>
      <w:r w:rsidR="0043379A">
        <w:t xml:space="preserve">anagement fashion perspective has </w:t>
      </w:r>
      <w:r w:rsidR="00DF1444">
        <w:t xml:space="preserve">previously </w:t>
      </w:r>
      <w:r w:rsidR="0043379A">
        <w:t xml:space="preserve">only to a limited extent been utilized in the context of EVA. </w:t>
      </w:r>
      <w:r w:rsidR="00036C19">
        <w:t xml:space="preserve">While the study by </w:t>
      </w:r>
      <w:r w:rsidR="005052AD">
        <w:fldChar w:fldCharType="begin"/>
      </w:r>
      <w:r w:rsidR="00854904">
        <w:instrText xml:space="preserve"> ADDIN EN.CITE &lt;EndNote&gt;&lt;Cite AuthorYear="1"&gt;&lt;Author&gt;Carmona&lt;/Author&gt;&lt;Year&gt;2003&lt;/Year&gt;&lt;RecNum&gt;4510&lt;/RecNum&gt;&lt;DisplayText&gt;Carmona, Deyá, and Gutiérrez (2003)&lt;/DisplayText&gt;&lt;record&gt;&lt;rec-number&gt;4510&lt;/rec-number&gt;&lt;foreign-keys&gt;&lt;key app="EN" db-id="0sdraaf2br29spe5zt85wxvqr0ffpx0daza0" timestamp="1463983025"&gt;4510&lt;/key&gt;&lt;/foreign-keys&gt;&lt;ref-type name="Journal Article"&gt;17&lt;/ref-type&gt;&lt;contributors&gt;&lt;authors&gt;&lt;author&gt;Carmona, Salvador&lt;/author&gt;&lt;author&gt;Deyá, Bartolomé&lt;/author&gt;&lt;author&gt;Gutiérrez, Isabel&lt;/author&gt;&lt;/authors&gt;&lt;/contributors&gt;&lt;titles&gt;&lt;title&gt;El EVA como moda en control de gestión&lt;/title&gt;&lt;secondary-title&gt;Spanish Journal of Finance and Accounting/Revista Española de Financiación y Contabilidad&lt;/secondary-title&gt;&lt;/titles&gt;&lt;periodical&gt;&lt;full-title&gt;Spanish Journal of Finance and Accounting/Revista Española de Financiación y Contabilidad&lt;/full-title&gt;&lt;/periodical&gt;&lt;pages&gt;725-753&lt;/pages&gt;&lt;volume&gt;32&lt;/volume&gt;&lt;number&gt;118&lt;/number&gt;&lt;dates&gt;&lt;year&gt;2003&lt;/year&gt;&lt;/dates&gt;&lt;isbn&gt;0210-2412&lt;/isbn&gt;&lt;urls&gt;&lt;/urls&gt;&lt;/record&gt;&lt;/Cite&gt;&lt;/EndNote&gt;</w:instrText>
      </w:r>
      <w:r w:rsidR="005052AD">
        <w:fldChar w:fldCharType="separate"/>
      </w:r>
      <w:r w:rsidR="00854904">
        <w:rPr>
          <w:noProof/>
        </w:rPr>
        <w:t>Carmona, Deyá, and Gutiérrez (2003)</w:t>
      </w:r>
      <w:r w:rsidR="005052AD">
        <w:fldChar w:fldCharType="end"/>
      </w:r>
      <w:r w:rsidR="00036C19">
        <w:t xml:space="preserve"> in Spanish is an exception, </w:t>
      </w:r>
      <w:r w:rsidR="00B53DEF">
        <w:t>there seems to be a need</w:t>
      </w:r>
      <w:r w:rsidR="0043379A">
        <w:t xml:space="preserve"> for a re-examination of the </w:t>
      </w:r>
      <w:r w:rsidR="00DF1444">
        <w:t xml:space="preserve">historical </w:t>
      </w:r>
      <w:r w:rsidR="0043379A">
        <w:t>trajectory of EVA</w:t>
      </w:r>
      <w:r w:rsidR="00720BD4">
        <w:t xml:space="preserve">. </w:t>
      </w:r>
      <w:r w:rsidR="00DF1444">
        <w:t xml:space="preserve">The findings of this paper also </w:t>
      </w:r>
      <w:r w:rsidR="00D96D75">
        <w:t>relate to o</w:t>
      </w:r>
      <w:r w:rsidR="00D11E6F">
        <w:t xml:space="preserve">ther </w:t>
      </w:r>
      <w:r w:rsidR="00DF1444">
        <w:t xml:space="preserve">current </w:t>
      </w:r>
      <w:r w:rsidR="00095A43">
        <w:t xml:space="preserve">research on EVA </w:t>
      </w:r>
      <w:r w:rsidR="00A51568">
        <w:t xml:space="preserve">inspired </w:t>
      </w:r>
      <w:r w:rsidR="00DF1444">
        <w:t xml:space="preserve">by </w:t>
      </w:r>
      <w:r w:rsidR="00095A43">
        <w:t>sociological and institutional theories, which have studied the implementation</w:t>
      </w:r>
      <w:r w:rsidR="000E4C00">
        <w:t xml:space="preserve">, </w:t>
      </w:r>
      <w:r w:rsidR="00095A43">
        <w:t>acceptance of</w:t>
      </w:r>
      <w:r w:rsidR="00D96D75">
        <w:t>,</w:t>
      </w:r>
      <w:r w:rsidR="000E4C00">
        <w:t xml:space="preserve"> or resistance to</w:t>
      </w:r>
      <w:r w:rsidR="00095A43">
        <w:t xml:space="preserve"> the EVA concept in</w:t>
      </w:r>
      <w:r w:rsidR="000E4C00">
        <w:t xml:space="preserve"> individual</w:t>
      </w:r>
      <w:r w:rsidR="00095A43">
        <w:t xml:space="preserve"> organizations and in broader society </w:t>
      </w:r>
      <w:r w:rsidR="003D6D8E">
        <w:fldChar w:fldCharType="begin">
          <w:fldData xml:space="preserve">PEVuZE5vdGU+PENpdGU+PEF1dGhvcj5DaGl3YW1pdDwvQXV0aG9yPjxZZWFyPjIwMTc8L1llYXI+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==
</w:fldData>
        </w:fldChar>
      </w:r>
      <w:r w:rsidR="00544E94">
        <w:instrText xml:space="preserve"> ADDIN EN.CITE </w:instrText>
      </w:r>
      <w:r w:rsidR="00544E94">
        <w:fldChar w:fldCharType="begin">
          <w:fldData xml:space="preserve">PEVuZE5vdGU+PENpdGU+PEF1dGhvcj5DaGl3YW1pdDwvQXV0aG9yPjxZZWFyPjIwMTc8L1llYXI+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==
</w:fldData>
        </w:fldChar>
      </w:r>
      <w:r w:rsidR="00544E94">
        <w:instrText xml:space="preserve"> ADDIN EN.CITE.DATA </w:instrText>
      </w:r>
      <w:r w:rsidR="00544E94">
        <w:fldChar w:fldCharType="end"/>
      </w:r>
      <w:r w:rsidR="003D6D8E">
        <w:fldChar w:fldCharType="separate"/>
      </w:r>
      <w:r w:rsidR="00544E94">
        <w:rPr>
          <w:noProof/>
        </w:rPr>
        <w:t>(e.g., Chiwamit, Modell, &amp; Scapens, 2017; Chiwamit et al., 2014; Ezzamel &amp; Burns, 2005)</w:t>
      </w:r>
      <w:r w:rsidR="003D6D8E">
        <w:fldChar w:fldCharType="end"/>
      </w:r>
      <w:r w:rsidR="003D6D8E">
        <w:t>.</w:t>
      </w:r>
      <w:r w:rsidR="00095A43">
        <w:t xml:space="preserve"> </w:t>
      </w:r>
    </w:p>
    <w:p w14:paraId="088976A4" w14:textId="4898B5DE" w:rsidR="0090780C" w:rsidRDefault="0090780C" w:rsidP="00CC11A2">
      <w:pPr>
        <w:pStyle w:val="Heading2"/>
      </w:pPr>
      <w:r>
        <w:t>Research approach</w:t>
      </w:r>
    </w:p>
    <w:p w14:paraId="6EFB2D36" w14:textId="11760AFF" w:rsidR="00F95206" w:rsidRDefault="00F95206">
      <w:r>
        <w:t xml:space="preserve">The </w:t>
      </w:r>
      <w:r w:rsidR="00A51568">
        <w:t>paper is historical and explorative in nature. The focus is on constructing</w:t>
      </w:r>
      <w:r w:rsidR="006858D8">
        <w:t xml:space="preserve"> and piecing together</w:t>
      </w:r>
      <w:r w:rsidR="00A51568">
        <w:t xml:space="preserve"> a big-picture historical narrative of the evolutionary trajectory from the EVA concept’s inception to the present time, a period stretching </w:t>
      </w:r>
      <w:r w:rsidR="0073464F">
        <w:t xml:space="preserve">over </w:t>
      </w:r>
      <w:r w:rsidR="00A51568">
        <w:t xml:space="preserve">several decades. Hence, the research approach bears similarities to other studies where researchers have attempted to </w:t>
      </w:r>
      <w:r>
        <w:t xml:space="preserve">craft a “mosaic” </w:t>
      </w:r>
      <w:r w:rsidR="00FE070A">
        <w:fldChar w:fldCharType="begin"/>
      </w:r>
      <w:r w:rsidR="00854904">
        <w:instrText xml:space="preserve"> ADDIN EN.CITE &lt;EndNote&gt;&lt;Cite&gt;&lt;Author&gt;Morrison&lt;/Author&gt;&lt;Year&gt;1991&lt;/Year&gt;&lt;RecNum&gt;2319&lt;/RecNum&gt;&lt;DisplayText&gt;(Morrison &amp;amp; Wensley, 1991)&lt;/DisplayText&gt;&lt;record&gt;&lt;rec-number&gt;2319&lt;/rec-number&gt;&lt;foreign-keys&gt;&lt;key app="EN" db-id="0sdraaf2br29spe5zt85wxvqr0ffpx0daza0" timestamp="1438846862"&gt;2319&lt;/key&gt;&lt;/foreign-keys&gt;&lt;ref-type name="Journal Article"&gt;17&lt;/ref-type&gt;&lt;contributors&gt;&lt;authors&gt;&lt;author&gt;Morrison, Alan&lt;/author&gt;&lt;author&gt;Wensley, Robin&lt;/author&gt;&lt;/authors&gt;&lt;/contributors&gt;&lt;titles&gt;&lt;title&gt;Boxing up or boxed in?: A short history of the Boston Consulting Group share/growth matrix&lt;/title&gt;&lt;secondary-title&gt;Journal of Marketing Management&lt;/secondary-title&gt;&lt;/titles&gt;&lt;periodical&gt;&lt;full-title&gt;Journal of Marketing Management&lt;/full-title&gt;&lt;/periodical&gt;&lt;pages&gt;105-129&lt;/pages&gt;&lt;volume&gt;7&lt;/volume&gt;&lt;number&gt;2&lt;/number&gt;&lt;dates&gt;&lt;year&gt;1991&lt;/year&gt;&lt;/dates&gt;&lt;isbn&gt;0267-257X&lt;/isbn&gt;&lt;urls&gt;&lt;/urls&gt;&lt;/record&gt;&lt;/Cite&gt;&lt;/EndNote&gt;</w:instrText>
      </w:r>
      <w:r w:rsidR="00FE070A">
        <w:fldChar w:fldCharType="separate"/>
      </w:r>
      <w:r w:rsidR="00854904">
        <w:rPr>
          <w:noProof/>
        </w:rPr>
        <w:t>(Morrison &amp; Wensley, 1991)</w:t>
      </w:r>
      <w:r w:rsidR="00FE070A">
        <w:fldChar w:fldCharType="end"/>
      </w:r>
      <w:r w:rsidR="00FE070A">
        <w:t xml:space="preserve"> </w:t>
      </w:r>
      <w:r w:rsidR="000E4C00">
        <w:t xml:space="preserve">or “overall picture” </w:t>
      </w:r>
      <w:r w:rsidR="000E4C00">
        <w:fldChar w:fldCharType="begin"/>
      </w:r>
      <w:r w:rsidR="00854904">
        <w:instrText xml:space="preserve"> ADDIN EN.CITE &lt;EndNote&gt;&lt;Cite&gt;&lt;Author&gt;Nijholt&lt;/Author&gt;&lt;Year&gt;2007&lt;/Year&gt;&lt;RecNum&gt;154&lt;/RecNum&gt;&lt;DisplayText&gt;(Nijholt &amp;amp; Benders, 2007)&lt;/DisplayText&gt;&lt;record&gt;&lt;rec-number&gt;154&lt;/rec-number&gt;&lt;foreign-keys&gt;&lt;key app="EN" db-id="0sdraaf2br29spe5zt85wxvqr0ffpx0daza0" timestamp="1438846688"&gt;154&lt;/key&gt;&lt;/foreign-keys&gt;&lt;ref-type name="Journal Article"&gt;17&lt;/ref-type&gt;&lt;contributors&gt;&lt;authors&gt;&lt;author&gt;Nijholt, J. J. &lt;/author&gt;&lt;author&gt;Benders, J.&lt;/author&gt;&lt;/authors&gt;&lt;/contributors&gt;&lt;titles&gt;&lt;title&gt;Coevolution in management fashions&lt;/title&gt;&lt;secondary-title&gt;Group &amp;amp; Organization Management&lt;/secondary-title&gt;&lt;/titles&gt;&lt;periodical&gt;&lt;full-title&gt;Group &amp;amp; Organization Management&lt;/full-title&gt;&lt;/periodical&gt;&lt;pages&gt;628-652&lt;/pages&gt;&lt;volume&gt;32&lt;/volume&gt;&lt;number&gt;6&lt;/number&gt;&lt;dates&gt;&lt;year&gt;2007&lt;/year&gt;&lt;/dates&gt;&lt;urls&gt;&lt;/urls&gt;&lt;/record&gt;&lt;/Cite&gt;&lt;/EndNote&gt;</w:instrText>
      </w:r>
      <w:r w:rsidR="000E4C00">
        <w:fldChar w:fldCharType="separate"/>
      </w:r>
      <w:r w:rsidR="00854904">
        <w:rPr>
          <w:noProof/>
        </w:rPr>
        <w:t>(Nijholt &amp; Benders, 2007)</w:t>
      </w:r>
      <w:r w:rsidR="000E4C00">
        <w:fldChar w:fldCharType="end"/>
      </w:r>
      <w:r w:rsidR="000E4C00">
        <w:t xml:space="preserve"> </w:t>
      </w:r>
      <w:r>
        <w:t>of</w:t>
      </w:r>
      <w:r w:rsidR="00A51568">
        <w:t xml:space="preserve"> the impact of management concepts and ideas. In this study, the </w:t>
      </w:r>
      <w:r w:rsidR="000E4C00">
        <w:t xml:space="preserve">picture </w:t>
      </w:r>
      <w:r w:rsidR="00A51568">
        <w:t xml:space="preserve">of EVA’s historical popularity trajectory </w:t>
      </w:r>
      <w:r w:rsidR="000E4C00">
        <w:t xml:space="preserve">emerges </w:t>
      </w:r>
      <w:r w:rsidR="00FF103C">
        <w:t xml:space="preserve">as </w:t>
      </w:r>
      <w:r w:rsidR="000E4C00">
        <w:t xml:space="preserve">a result of </w:t>
      </w:r>
      <w:r w:rsidR="00104327">
        <w:t>close reading and</w:t>
      </w:r>
      <w:r>
        <w:t xml:space="preserve"> synthesis of existing studies of EVA carried out in different contexts</w:t>
      </w:r>
      <w:r w:rsidR="00104327">
        <w:t xml:space="preserve"> and at different times</w:t>
      </w:r>
      <w:r>
        <w:t xml:space="preserve">. </w:t>
      </w:r>
      <w:r w:rsidR="000E4C00">
        <w:t xml:space="preserve">Naturally, </w:t>
      </w:r>
      <w:r w:rsidR="00A51568">
        <w:t xml:space="preserve">employing </w:t>
      </w:r>
      <w:r w:rsidR="00156F28">
        <w:t>a</w:t>
      </w:r>
      <w:r w:rsidR="00A51568">
        <w:t xml:space="preserve"> desk research approach comes with limitations, for instance, </w:t>
      </w:r>
      <w:r w:rsidR="000E4C00">
        <w:t xml:space="preserve">related to </w:t>
      </w:r>
      <w:r w:rsidR="006858D8">
        <w:t xml:space="preserve">a </w:t>
      </w:r>
      <w:r w:rsidR="00A51568">
        <w:t>heavy reliance on secondary data. T</w:t>
      </w:r>
      <w:r w:rsidR="000E4C00">
        <w:t xml:space="preserve">hese issues will be </w:t>
      </w:r>
      <w:r w:rsidR="00AA5FD5">
        <w:t xml:space="preserve">discussed </w:t>
      </w:r>
      <w:r w:rsidR="00A51568">
        <w:t xml:space="preserve">in greater detail </w:t>
      </w:r>
      <w:r w:rsidR="000E4C00">
        <w:t xml:space="preserve">towards the end of the paper. </w:t>
      </w:r>
      <w:r w:rsidR="00852044">
        <w:t xml:space="preserve"> </w:t>
      </w:r>
    </w:p>
    <w:p w14:paraId="0197F3E5" w14:textId="19580426" w:rsidR="00B85536" w:rsidRDefault="00F95206" w:rsidP="00EC1A1E">
      <w:pPr>
        <w:pStyle w:val="Heading2"/>
      </w:pPr>
      <w:r>
        <w:t xml:space="preserve"> </w:t>
      </w:r>
      <w:r w:rsidR="00B85536">
        <w:t>Structure</w:t>
      </w:r>
    </w:p>
    <w:p w14:paraId="7B023AF2" w14:textId="2B3CE021" w:rsidR="00B85536" w:rsidRDefault="00720BD4">
      <w:r>
        <w:t xml:space="preserve">The paper is </w:t>
      </w:r>
      <w:r w:rsidR="00F0352D">
        <w:t>organized</w:t>
      </w:r>
      <w:r>
        <w:t xml:space="preserve"> </w:t>
      </w:r>
      <w:r w:rsidR="00156F28">
        <w:t>as follows</w:t>
      </w:r>
      <w:r>
        <w:t xml:space="preserve">. </w:t>
      </w:r>
      <w:r w:rsidR="00B85536">
        <w:t xml:space="preserve">Section 2 </w:t>
      </w:r>
      <w:r w:rsidR="006D46FD">
        <w:t xml:space="preserve">takes a closer look at the historical emergence </w:t>
      </w:r>
      <w:r w:rsidR="00B614A1">
        <w:t xml:space="preserve">and evolution </w:t>
      </w:r>
      <w:r w:rsidR="006D46FD">
        <w:t>of EVA</w:t>
      </w:r>
      <w:r w:rsidR="006858D8">
        <w:t>, both the theoretical foundations which laid the groundwork for the concept as well as the various factors which have shaped its evolutionary trajectory</w:t>
      </w:r>
      <w:r w:rsidR="008E50AF">
        <w:t xml:space="preserve">. </w:t>
      </w:r>
      <w:r w:rsidR="00B85536">
        <w:t xml:space="preserve">Section 3 </w:t>
      </w:r>
      <w:r w:rsidR="00B614A1">
        <w:t xml:space="preserve">provides an analysis of </w:t>
      </w:r>
      <w:r w:rsidR="00A914E5">
        <w:t xml:space="preserve">EVA as a management concept and a management fashion, as well as an analysis </w:t>
      </w:r>
      <w:r w:rsidR="008D10C0">
        <w:t xml:space="preserve">of </w:t>
      </w:r>
      <w:r w:rsidR="00A914E5">
        <w:t>the concept’s key c</w:t>
      </w:r>
      <w:r w:rsidR="008E50AF">
        <w:t>haracteristics</w:t>
      </w:r>
      <w:r w:rsidR="001F43CF">
        <w:t>,</w:t>
      </w:r>
      <w:r w:rsidR="008E50AF">
        <w:t xml:space="preserve"> </w:t>
      </w:r>
      <w:r w:rsidR="00A914E5">
        <w:t>which</w:t>
      </w:r>
      <w:r w:rsidR="006858D8">
        <w:t xml:space="preserve"> made it appealing to consultants and practitioners. In </w:t>
      </w:r>
      <w:r w:rsidR="00B85536">
        <w:t>Section</w:t>
      </w:r>
      <w:r w:rsidR="00B614A1">
        <w:t>s 4 and 5</w:t>
      </w:r>
      <w:r w:rsidR="00CD4BFA">
        <w:t>,</w:t>
      </w:r>
      <w:r w:rsidR="00B614A1">
        <w:t xml:space="preserve"> </w:t>
      </w:r>
      <w:r w:rsidR="006858D8">
        <w:t xml:space="preserve">the focus shifts to an examination of the marketplace for the EVA concept, </w:t>
      </w:r>
      <w:r w:rsidR="00237B8E">
        <w:t>in addressing</w:t>
      </w:r>
      <w:r w:rsidR="006858D8">
        <w:t xml:space="preserve"> the concept’s </w:t>
      </w:r>
      <w:r w:rsidR="00B614A1">
        <w:t>supply and demand side</w:t>
      </w:r>
      <w:r w:rsidR="00577B6A">
        <w:t xml:space="preserve">s. </w:t>
      </w:r>
      <w:r w:rsidR="00D81085">
        <w:t xml:space="preserve">In Section 6 the </w:t>
      </w:r>
      <w:r w:rsidR="00B614A1">
        <w:t xml:space="preserve">paper’s </w:t>
      </w:r>
      <w:r w:rsidR="00D81085">
        <w:t>findings are discuss</w:t>
      </w:r>
      <w:r w:rsidR="00B614A1">
        <w:t>ed</w:t>
      </w:r>
      <w:r w:rsidR="00D81085">
        <w:t xml:space="preserve"> in relation to the literature on </w:t>
      </w:r>
      <w:r w:rsidR="00B614A1">
        <w:t xml:space="preserve">EVA, and more broadly, </w:t>
      </w:r>
      <w:r w:rsidR="006858D8">
        <w:t xml:space="preserve">the literature on </w:t>
      </w:r>
      <w:r w:rsidR="00B614A1">
        <w:t xml:space="preserve">management concepts and ideas. </w:t>
      </w:r>
      <w:r w:rsidR="00D81085">
        <w:t xml:space="preserve">Finally, Section 7 concludes the paper, and </w:t>
      </w:r>
      <w:r w:rsidR="00AA5FD5">
        <w:t>discusses</w:t>
      </w:r>
      <w:r w:rsidR="00B614A1">
        <w:t xml:space="preserve"> </w:t>
      </w:r>
      <w:r w:rsidR="00D81085">
        <w:t xml:space="preserve">limitations and </w:t>
      </w:r>
      <w:r w:rsidR="00B614A1">
        <w:t xml:space="preserve">identifies </w:t>
      </w:r>
      <w:r w:rsidR="00D81085">
        <w:t xml:space="preserve">areas for future research. </w:t>
      </w:r>
    </w:p>
    <w:p w14:paraId="1B65006C" w14:textId="3AC641E4" w:rsidR="00E22385" w:rsidRDefault="00E22385" w:rsidP="005D3FC0">
      <w:pPr>
        <w:pStyle w:val="Heading1"/>
      </w:pPr>
      <w:r>
        <w:lastRenderedPageBreak/>
        <w:t xml:space="preserve">Historical background and theoretical foundation of </w:t>
      </w:r>
      <w:r w:rsidR="001B647D">
        <w:t>EVA</w:t>
      </w:r>
      <w:r w:rsidDel="00E22385">
        <w:t xml:space="preserve"> </w:t>
      </w:r>
    </w:p>
    <w:p w14:paraId="209BA79B" w14:textId="6134565A" w:rsidR="00113CA2" w:rsidRPr="00AC563F" w:rsidRDefault="00113CA2" w:rsidP="00113CA2">
      <w:r>
        <w:t xml:space="preserve">This section focuses on the historical </w:t>
      </w:r>
      <w:r w:rsidR="00885B50">
        <w:t>background and theoretical foundation of EVA.</w:t>
      </w:r>
      <w:r>
        <w:t xml:space="preserve"> In the first part, a brief definition and explanation of EVA is provided</w:t>
      </w:r>
      <w:r w:rsidR="00885B50">
        <w:t>, followed by a sketch of t</w:t>
      </w:r>
      <w:r>
        <w:t>he economic theory foundations of the EVA concept</w:t>
      </w:r>
      <w:r w:rsidR="00885B50">
        <w:t xml:space="preserve">. In the second part, the </w:t>
      </w:r>
      <w:r>
        <w:t>focus shift</w:t>
      </w:r>
      <w:r w:rsidR="00156F28">
        <w:t>s</w:t>
      </w:r>
      <w:r>
        <w:t xml:space="preserve"> from the technical and theoretical ideas underlying the EVA concept, to the various contextual factors shaping the packaging of EVA as a consulting product and service</w:t>
      </w:r>
      <w:r w:rsidR="00885B50">
        <w:t xml:space="preserve">, as well the concept’s </w:t>
      </w:r>
      <w:r>
        <w:t xml:space="preserve">popularity and trajectory over time. </w:t>
      </w:r>
    </w:p>
    <w:p w14:paraId="66ADADD8" w14:textId="6BA958DF" w:rsidR="00113CA2" w:rsidRDefault="001B647D" w:rsidP="00113CA2">
      <w:pPr>
        <w:pStyle w:val="Heading2"/>
      </w:pPr>
      <w:r>
        <w:t>EVA and its economic theory foundations</w:t>
      </w:r>
    </w:p>
    <w:p w14:paraId="71FE1BEF" w14:textId="01FB6F10" w:rsidR="00783AD5" w:rsidRDefault="00113CA2" w:rsidP="00854904">
      <w:pPr>
        <w:rPr>
          <w:rFonts w:eastAsiaTheme="minorEastAsia"/>
        </w:rPr>
      </w:pPr>
      <w:r>
        <w:t xml:space="preserve">EVA is a </w:t>
      </w:r>
      <w:r w:rsidR="0031703F">
        <w:t>concept that is theoretically underpinned by</w:t>
      </w:r>
      <w:r>
        <w:t xml:space="preserve"> the residual income model </w:t>
      </w:r>
      <w:r>
        <w:fldChar w:fldCharType="begin">
          <w:fldData xml:space="preserve">PEVuZE5vdGU+PENpdGU+PEF1dGhvcj5PJmFwb3M7SGFubG9uPC9BdXRob3I+PFllYXI+MjAxNTwv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</w:fldData>
        </w:fldChar>
      </w:r>
      <w:r w:rsidR="00691439">
        <w:instrText xml:space="preserve"> ADDIN EN.CITE </w:instrText>
      </w:r>
      <w:r w:rsidR="00691439">
        <w:fldChar w:fldCharType="begin">
          <w:fldData xml:space="preserve">PEVuZE5vdGU+PENpdGU+PEF1dGhvcj5PJmFwb3M7SGFubG9uPC9BdXRob3I+PFllYXI+MjAxNTwv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</w:fldData>
        </w:fldChar>
      </w:r>
      <w:r w:rsidR="00691439">
        <w:instrText xml:space="preserve"> ADDIN EN.CITE.DATA </w:instrText>
      </w:r>
      <w:r w:rsidR="00691439">
        <w:fldChar w:fldCharType="end"/>
      </w:r>
      <w:r>
        <w:fldChar w:fldCharType="separate"/>
      </w:r>
      <w:r w:rsidR="00854904">
        <w:rPr>
          <w:noProof/>
        </w:rPr>
        <w:t>(Bontis, 2001; Bontis et al., 1999; Chiwamit et al., 2014; O'Hanlon &amp; Peasnell, 1998, 2015)</w:t>
      </w:r>
      <w:r>
        <w:fldChar w:fldCharType="end"/>
      </w:r>
      <w:r w:rsidR="0031703F">
        <w:t xml:space="preserve">. </w:t>
      </w:r>
      <w:r>
        <w:t xml:space="preserve">Residual income is the income generated by a firm after </w:t>
      </w:r>
      <w:r w:rsidR="004460D4">
        <w:t xml:space="preserve">accounting </w:t>
      </w:r>
      <w:r>
        <w:t>for the cost of capital.</w:t>
      </w:r>
      <w:r w:rsidR="00311979">
        <w:t xml:space="preserve"> </w:t>
      </w:r>
      <w:r w:rsidR="006A2FDA">
        <w:t>The residual income for a given period t can be defi</w:t>
      </w:r>
      <w:r w:rsidR="00783AD5">
        <w:t xml:space="preserve">ned as:  </w:t>
      </w:r>
      <m:oMath>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t</m:t>
            </m:r>
          </m:sub>
          <m:sup>
            <m:r>
              <w:rPr>
                <w:rFonts w:ascii="Cambria Math" w:hAnsi="Cambria Math" w:cstheme="minorHAnsi"/>
              </w:rPr>
              <m:t>a</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t</m:t>
            </m:r>
          </m:sub>
        </m:sSub>
        <m:r>
          <w:rPr>
            <w:rFonts w:ascii="Cambria Math" w:hAnsi="Cambria Math" w:cstheme="minorHAnsi"/>
          </w:rPr>
          <m:t>-r</m:t>
        </m:r>
        <m:sSub>
          <m:sSubPr>
            <m:ctrlPr>
              <w:rPr>
                <w:rFonts w:ascii="Cambria Math" w:hAnsi="Cambria Math" w:cstheme="minorHAnsi"/>
                <w:i/>
              </w:rPr>
            </m:ctrlPr>
          </m:sSubPr>
          <m:e>
            <m:r>
              <w:rPr>
                <w:rFonts w:ascii="Cambria Math" w:hAnsi="Cambria Math" w:cstheme="minorHAnsi"/>
              </w:rPr>
              <m:t>BV</m:t>
            </m:r>
          </m:e>
          <m:sub>
            <m:r>
              <w:rPr>
                <w:rFonts w:ascii="Cambria Math" w:hAnsi="Cambria Math" w:cstheme="minorHAnsi"/>
              </w:rPr>
              <m:t>t-1</m:t>
            </m:r>
          </m:sub>
        </m:sSub>
      </m:oMath>
      <w:r w:rsidR="006A2FDA">
        <w:rPr>
          <w:rFonts w:eastAsiaTheme="minorEastAsia"/>
        </w:rPr>
        <w:t xml:space="preserve"> where </w:t>
      </w:r>
      <w:r w:rsidR="006A2FDA" w:rsidRPr="009E28C7">
        <w:rPr>
          <w:rFonts w:eastAsiaTheme="minorEastAsia"/>
          <w:i/>
        </w:rPr>
        <w:t>X</w:t>
      </w:r>
      <w:r w:rsidR="006A2FDA">
        <w:rPr>
          <w:rFonts w:eastAsiaTheme="minorEastAsia"/>
        </w:rPr>
        <w:t xml:space="preserve"> </w:t>
      </w:r>
      <w:r w:rsidR="00783AD5">
        <w:rPr>
          <w:rFonts w:eastAsiaTheme="minorEastAsia"/>
        </w:rPr>
        <w:t>is net earnings in</w:t>
      </w:r>
      <w:r w:rsidR="006A2FDA">
        <w:rPr>
          <w:rFonts w:eastAsiaTheme="minorEastAsia"/>
        </w:rPr>
        <w:t xml:space="preserve"> period </w:t>
      </w:r>
      <w:r w:rsidR="006A2FDA" w:rsidRPr="009E28C7">
        <w:rPr>
          <w:rFonts w:eastAsiaTheme="minorEastAsia"/>
          <w:i/>
        </w:rPr>
        <w:t>t</w:t>
      </w:r>
      <w:r w:rsidR="006A2FDA">
        <w:rPr>
          <w:rFonts w:eastAsiaTheme="minorEastAsia"/>
        </w:rPr>
        <w:t xml:space="preserve">, </w:t>
      </w:r>
      <w:r w:rsidR="006A2FDA" w:rsidRPr="009E28C7">
        <w:rPr>
          <w:rFonts w:eastAsiaTheme="minorEastAsia"/>
          <w:i/>
        </w:rPr>
        <w:t xml:space="preserve">r </w:t>
      </w:r>
      <w:r w:rsidR="006A2FDA">
        <w:rPr>
          <w:rFonts w:eastAsiaTheme="minorEastAsia"/>
        </w:rPr>
        <w:t xml:space="preserve">is the cost of </w:t>
      </w:r>
      <w:r w:rsidR="00783AD5">
        <w:rPr>
          <w:rFonts w:eastAsiaTheme="minorEastAsia"/>
        </w:rPr>
        <w:t xml:space="preserve">equity </w:t>
      </w:r>
      <w:r w:rsidR="006A2FDA">
        <w:rPr>
          <w:rFonts w:eastAsiaTheme="minorEastAsia"/>
        </w:rPr>
        <w:t xml:space="preserve">capital </w:t>
      </w:r>
      <w:r w:rsidR="00783AD5">
        <w:rPr>
          <w:rFonts w:eastAsiaTheme="minorEastAsia"/>
        </w:rPr>
        <w:t xml:space="preserve">and </w:t>
      </w:r>
      <w:r w:rsidR="00783AD5" w:rsidRPr="009E28C7">
        <w:rPr>
          <w:rFonts w:eastAsiaTheme="minorEastAsia"/>
          <w:i/>
        </w:rPr>
        <w:t>BV</w:t>
      </w:r>
      <w:r w:rsidR="00783AD5">
        <w:rPr>
          <w:rFonts w:eastAsiaTheme="minorEastAsia"/>
        </w:rPr>
        <w:t xml:space="preserve"> is the book value of equity at time </w:t>
      </w:r>
      <w:r w:rsidR="00783AD5" w:rsidRPr="009E28C7">
        <w:rPr>
          <w:rFonts w:eastAsiaTheme="minorEastAsia"/>
          <w:i/>
        </w:rPr>
        <w:t>t-1</w:t>
      </w:r>
      <w:r w:rsidR="00783AD5">
        <w:rPr>
          <w:rFonts w:eastAsiaTheme="minorEastAsia"/>
        </w:rPr>
        <w:t xml:space="preserve">. Given clean surplus accounting and the definition of residual income, the basic dividend discount model can be transformed to the residual income model. This model expresses the firm equity value at time </w:t>
      </w:r>
      <w:r w:rsidR="00783AD5" w:rsidRPr="009E28C7">
        <w:rPr>
          <w:rFonts w:eastAsiaTheme="minorEastAsia"/>
          <w:i/>
        </w:rPr>
        <w:t>t</w:t>
      </w:r>
      <w:r w:rsidR="00783AD5">
        <w:rPr>
          <w:rFonts w:eastAsiaTheme="minorEastAsia"/>
        </w:rPr>
        <w:t xml:space="preserve"> as the </w:t>
      </w:r>
      <w:r w:rsidR="009E28C7">
        <w:rPr>
          <w:rFonts w:eastAsiaTheme="minorEastAsia"/>
        </w:rPr>
        <w:t xml:space="preserve">sum of </w:t>
      </w:r>
      <w:r w:rsidR="00783AD5">
        <w:rPr>
          <w:rFonts w:eastAsiaTheme="minorEastAsia"/>
        </w:rPr>
        <w:t xml:space="preserve">book value of equity at time </w:t>
      </w:r>
      <w:r w:rsidR="00783AD5" w:rsidRPr="009E28C7">
        <w:rPr>
          <w:rFonts w:eastAsiaTheme="minorEastAsia"/>
          <w:i/>
        </w:rPr>
        <w:t>t</w:t>
      </w:r>
      <w:r w:rsidR="00783AD5">
        <w:rPr>
          <w:rFonts w:eastAsiaTheme="minorEastAsia"/>
        </w:rPr>
        <w:t xml:space="preserve"> </w:t>
      </w:r>
      <w:r w:rsidR="009E28C7">
        <w:rPr>
          <w:rFonts w:eastAsiaTheme="minorEastAsia"/>
        </w:rPr>
        <w:t>and</w:t>
      </w:r>
      <w:r w:rsidR="00783AD5">
        <w:rPr>
          <w:rFonts w:eastAsiaTheme="minorEastAsia"/>
        </w:rPr>
        <w:t xml:space="preserve"> the present value o</w:t>
      </w:r>
      <w:r w:rsidR="009E28C7">
        <w:rPr>
          <w:rFonts w:eastAsiaTheme="minorEastAsia"/>
        </w:rPr>
        <w:t>f expected residual income (here: over an infinite time horizon):</w:t>
      </w:r>
    </w:p>
    <w:p w14:paraId="4201FF8A" w14:textId="21A5AD56" w:rsidR="00783AD5" w:rsidRPr="009E28C7" w:rsidRDefault="002615A5" w:rsidP="00783AD5">
      <w:pPr>
        <w:rPr>
          <w:rFonts w:eastAsiaTheme="minorEastAsia"/>
        </w:rPr>
      </w:pPr>
      <m:oMathPara>
        <m:oMathParaPr>
          <m:jc m:val="left"/>
        </m:oMathParaP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BV</m:t>
              </m:r>
            </m:e>
            <m:sub>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τ=1</m:t>
              </m:r>
            </m:sub>
            <m:sup>
              <m:r>
                <w:rPr>
                  <w:rFonts w:ascii="Cambria Math" w:hAnsi="Cambria Math" w:cstheme="minorHAnsi"/>
                </w:rPr>
                <m:t>∞</m:t>
              </m:r>
            </m:sup>
            <m:e>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t</m:t>
                  </m:r>
                </m:sub>
              </m:sSub>
              <m:d>
                <m:dPr>
                  <m:begChr m:val="["/>
                  <m:endChr m:val="]"/>
                  <m:ctrlPr>
                    <w:rPr>
                      <w:rFonts w:ascii="Cambria Math" w:hAnsi="Cambria Math" w:cstheme="minorHAnsi"/>
                      <w:i/>
                    </w:rPr>
                  </m:ctrlPr>
                </m:dPr>
                <m:e>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t+τ</m:t>
                          </m:r>
                        </m:sub>
                        <m:sup>
                          <m:r>
                            <w:rPr>
                              <w:rFonts w:ascii="Cambria Math" w:hAnsi="Cambria Math" w:cstheme="minorHAnsi"/>
                            </w:rPr>
                            <m:t>a</m:t>
                          </m:r>
                        </m:sup>
                      </m:sSubSup>
                    </m:num>
                    <m:den>
                      <m:sSup>
                        <m:sSupPr>
                          <m:ctrlPr>
                            <w:rPr>
                              <w:rFonts w:ascii="Cambria Math" w:hAnsi="Cambria Math" w:cstheme="minorHAnsi"/>
                              <w:i/>
                            </w:rPr>
                          </m:ctrlPr>
                        </m:sSupPr>
                        <m:e>
                          <m:r>
                            <w:rPr>
                              <w:rFonts w:ascii="Cambria Math" w:hAnsi="Cambria Math" w:cstheme="minorHAnsi"/>
                            </w:rPr>
                            <m:t>(1+r)</m:t>
                          </m:r>
                        </m:e>
                        <m:sup>
                          <m:r>
                            <w:rPr>
                              <w:rFonts w:ascii="Cambria Math" w:hAnsi="Cambria Math" w:cstheme="minorHAnsi"/>
                            </w:rPr>
                            <m:t>τ</m:t>
                          </m:r>
                        </m:sup>
                      </m:sSup>
                    </m:den>
                  </m:f>
                </m:e>
              </m:d>
            </m:e>
          </m:nary>
        </m:oMath>
      </m:oMathPara>
    </w:p>
    <w:p w14:paraId="278A20CB" w14:textId="1737F7E1" w:rsidR="00E85D2C" w:rsidRDefault="00CD4BFA" w:rsidP="00E85D2C">
      <w:r>
        <w:t>T</w:t>
      </w:r>
      <w:r w:rsidR="007B4128">
        <w:t xml:space="preserve">here are some technical differences between residual income and EVA, </w:t>
      </w:r>
      <w:r>
        <w:t xml:space="preserve">although </w:t>
      </w:r>
      <w:r w:rsidR="007B4128">
        <w:t xml:space="preserve">they are </w:t>
      </w:r>
      <w:r w:rsidR="00B57E42">
        <w:t xml:space="preserve">based on </w:t>
      </w:r>
      <w:r w:rsidR="007B4128">
        <w:t>the same</w:t>
      </w:r>
      <w:r w:rsidR="00B57E42">
        <w:t xml:space="preserve"> conceptual</w:t>
      </w:r>
      <w:r w:rsidR="007B4128">
        <w:t xml:space="preserve"> idea. </w:t>
      </w:r>
      <w:r w:rsidR="00113CA2">
        <w:fldChar w:fldCharType="begin"/>
      </w:r>
      <w:r w:rsidR="00691439">
        <w:instrText xml:space="preserve"> ADDIN EN.CITE &lt;EndNote&gt;&lt;Cite AuthorYear="1"&gt;&lt;Author&gt;Bontis&lt;/Author&gt;&lt;Year&gt;1999&lt;/Year&gt;&lt;RecNum&gt;10261&lt;/RecNum&gt;&lt;Suffix&gt;`, p. 394&lt;/Suffix&gt;&lt;DisplayText&gt;Bontis et al. (1999, p. 394)&lt;/DisplayText&gt;&lt;record&gt;&lt;rec-number&gt;10261&lt;/rec-number&gt;&lt;foreign-keys&gt;&lt;key app="EN" db-id="0sdraaf2br29spe5zt85wxvqr0ffpx0daza0" timestamp="1551370176"&gt;10261&lt;/key&gt;&lt;/foreign-keys&gt;&lt;ref-type name="Journal Article"&gt;17&lt;/ref-type&gt;&lt;contributors&gt;&lt;authors&gt;&lt;author&gt;Bontis, Nick&lt;/author&gt;&lt;author&gt;Dragonetti, Nicola C.&lt;/author&gt;&lt;author&gt;Jacobsen, Kristine&lt;/author&gt;&lt;author&gt;Roos, Göran&lt;/author&gt;&lt;/authors&gt;&lt;/contributors&gt;&lt;titles&gt;&lt;title&gt;The knowledge toolbox: A review of the tools available to measure and manage intangible resources&lt;/title&gt;&lt;secondary-title&gt;European Management Journal&lt;/secondary-title&gt;&lt;/titles&gt;&lt;periodical&gt;&lt;full-title&gt;European Management Journal&lt;/full-title&gt;&lt;/periodical&gt;&lt;pages&gt;391-402&lt;/pages&gt;&lt;volume&gt;17&lt;/volume&gt;&lt;number&gt;4&lt;/number&gt;&lt;dates&gt;&lt;year&gt;1999&lt;/year&gt;&lt;pub-dates&gt;&lt;date&gt;1999/08/01/&lt;/date&gt;&lt;/pub-dates&gt;&lt;/dates&gt;&lt;isbn&gt;0263-2373&lt;/isbn&gt;&lt;urls&gt;&lt;related-urls&gt;&lt;url&gt;http://www.sciencedirect.com/science/article/pii/S0263237399000195&lt;/url&gt;&lt;/related-urls&gt;&lt;/urls&gt;&lt;electronic-resource-num&gt;https://doi.org/10.1016/S0263-2373(99)00019-5&lt;/electronic-resource-num&gt;&lt;/record&gt;&lt;/Cite&gt;&lt;/EndNote&gt;</w:instrText>
      </w:r>
      <w:r w:rsidR="00113CA2">
        <w:fldChar w:fldCharType="separate"/>
      </w:r>
      <w:r w:rsidR="00113CA2">
        <w:rPr>
          <w:noProof/>
        </w:rPr>
        <w:t>Bontis et al. (1999, p. 394)</w:t>
      </w:r>
      <w:r w:rsidR="00113CA2">
        <w:fldChar w:fldCharType="end"/>
      </w:r>
      <w:r w:rsidR="00113CA2">
        <w:t xml:space="preserve"> define EVA as “a comprehensive financial management measurement system that can be used to tie together capital budgeting, financial planning, goal setting, performance measurement, shareholder communication and incentive compensation.” EVA seeks to address some of the limitations of traditional accounting-based performance measures such as Return on Assets (ROA) and Return on Equity (ROE) </w:t>
      </w:r>
      <w:r w:rsidR="00113CA2">
        <w:fldChar w:fldCharType="begin">
          <w:fldData xml:space="preserve">PEVuZE5vdGU+PENpdGU+PEF1dGhvcj5NZXJjaGFudDwvQXV0aG9yPjxZZWFyPjIwMTI8L1llYXI+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</w:fldData>
        </w:fldChar>
      </w:r>
      <w:r w:rsidR="00691439">
        <w:instrText xml:space="preserve"> ADDIN EN.CITE </w:instrText>
      </w:r>
      <w:r w:rsidR="00691439">
        <w:fldChar w:fldCharType="begin">
          <w:fldData xml:space="preserve">PEVuZE5vdGU+PENpdGU+PEF1dGhvcj5NZXJjaGFudDwvQXV0aG9yPjxZZWFyPjIwMTI8L1llYXI+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</w:fldData>
        </w:fldChar>
      </w:r>
      <w:r w:rsidR="00691439">
        <w:instrText xml:space="preserve"> ADDIN EN.CITE.DATA </w:instrText>
      </w:r>
      <w:r w:rsidR="00691439">
        <w:fldChar w:fldCharType="end"/>
      </w:r>
      <w:r w:rsidR="00113CA2">
        <w:fldChar w:fldCharType="separate"/>
      </w:r>
      <w:r w:rsidR="00854904">
        <w:rPr>
          <w:noProof/>
        </w:rPr>
        <w:t>(Bontis et al., 1999; Goldberg, 1999; Merchant &amp; Van der Stede, 2012)</w:t>
      </w:r>
      <w:r w:rsidR="00113CA2">
        <w:fldChar w:fldCharType="end"/>
      </w:r>
      <w:r w:rsidR="00113CA2" w:rsidRPr="00F7311E">
        <w:t xml:space="preserve">. </w:t>
      </w:r>
      <w:r w:rsidR="00505F3B">
        <w:t>T</w:t>
      </w:r>
      <w:r w:rsidR="00DC050A">
        <w:t xml:space="preserve">he construct of </w:t>
      </w:r>
      <w:r w:rsidR="00E85D2C">
        <w:t xml:space="preserve">residual income </w:t>
      </w:r>
      <w:r w:rsidR="001451C0">
        <w:t>and its derivative of EVA are</w:t>
      </w:r>
      <w:r w:rsidR="00E85D2C">
        <w:t xml:space="preserve"> related to developments in academic research.</w:t>
      </w:r>
      <w:r w:rsidR="007C4502">
        <w:t xml:space="preserve"> </w:t>
      </w:r>
      <w:r w:rsidR="008B041C">
        <w:t>Th</w:t>
      </w:r>
      <w:r w:rsidR="001B647D">
        <w:t>e</w:t>
      </w:r>
      <w:r w:rsidR="008B041C">
        <w:t xml:space="preserve"> origin</w:t>
      </w:r>
      <w:r w:rsidR="001B647D">
        <w:t xml:space="preserve"> of the residual income model</w:t>
      </w:r>
      <w:r w:rsidR="008B041C">
        <w:t xml:space="preserve"> dates back more than 200 years, but the model first got its rigor theoretical justification in </w:t>
      </w:r>
      <w:r w:rsidR="008B041C">
        <w:fldChar w:fldCharType="begin"/>
      </w:r>
      <w:r w:rsidR="008B041C">
        <w:instrText xml:space="preserve"> ADDIN EN.CITE &lt;EndNote&gt;&lt;Cite AuthorYear="1"&gt;&lt;Author&gt;Edwards&lt;/Author&gt;&lt;Year&gt;1961&lt;/Year&gt;&lt;RecNum&gt;1931&lt;/RecNum&gt;&lt;DisplayText&gt;Edwards and Bell (1961)&lt;/DisplayText&gt;&lt;record&gt;&lt;rec-number&gt;1931&lt;/rec-number&gt;&lt;foreign-keys&gt;&lt;key app="EN" db-id="0sdraaf2br29spe5zt85wxvqr0ffpx0daza0" timestamp="1438846826"&gt;1931&lt;/key&gt;&lt;/foreign-keys&gt;&lt;ref-type name="Generic"&gt;13&lt;/ref-type&gt;&lt;contributors&gt;&lt;authors&gt;&lt;author&gt;Edwards, E&lt;/author&gt;&lt;author&gt;Bell, P&lt;/author&gt;&lt;/authors&gt;&lt;/contributors&gt;&lt;titles&gt;&lt;title&gt;The theory and management of business income&lt;/title&gt;&lt;/titles&gt;&lt;dates&gt;&lt;year&gt;1961&lt;/year&gt;&lt;/dates&gt;&lt;publisher&gt;University of California Press, Berkeley&lt;/publisher&gt;&lt;urls&gt;&lt;/urls&gt;&lt;/record&gt;&lt;/Cite&gt;&lt;/EndNote&gt;</w:instrText>
      </w:r>
      <w:r w:rsidR="008B041C">
        <w:fldChar w:fldCharType="separate"/>
      </w:r>
      <w:r w:rsidR="008B041C">
        <w:rPr>
          <w:noProof/>
        </w:rPr>
        <w:t>Edwards and Bell (1961)</w:t>
      </w:r>
      <w:r w:rsidR="008B041C">
        <w:fldChar w:fldCharType="end"/>
      </w:r>
      <w:r w:rsidR="008B041C">
        <w:t xml:space="preserve">. </w:t>
      </w:r>
      <w:r w:rsidR="00E85D2C">
        <w:t xml:space="preserve">In the 1970s, there were significant developments in economic contract theory. Economists </w:t>
      </w:r>
      <w:r w:rsidR="001B647D">
        <w:t xml:space="preserve">oriented </w:t>
      </w:r>
      <w:r w:rsidR="00E85D2C">
        <w:t>towards finance</w:t>
      </w:r>
      <w:r w:rsidR="00AC792A">
        <w:t xml:space="preserve">, influenced partly by the </w:t>
      </w:r>
      <w:r w:rsidR="001F63AB">
        <w:t xml:space="preserve">pioneering </w:t>
      </w:r>
      <w:r w:rsidR="00AC792A">
        <w:t xml:space="preserve">work of </w:t>
      </w:r>
      <w:r w:rsidR="00937BB3">
        <w:fldChar w:fldCharType="begin"/>
      </w:r>
      <w:r w:rsidR="00937BB3">
        <w:instrText xml:space="preserve"> ADDIN EN.CITE &lt;EndNote&gt;&lt;Cite AuthorYear="1"&gt;&lt;Author&gt;Coase&lt;/Author&gt;&lt;Year&gt;1937&lt;/Year&gt;&lt;RecNum&gt;2160&lt;/RecNum&gt;&lt;DisplayText&gt;Coase (1937)&lt;/DisplayText&gt;&lt;record&gt;&lt;rec-number&gt;2160&lt;/rec-number&gt;&lt;foreign-keys&gt;&lt;key app="EN" db-id="0sdraaf2br29spe5zt85wxvqr0ffpx0daza0" timestamp="1438846846"&gt;2160&lt;/key&gt;&lt;/foreign-keys&gt;&lt;ref-type name="Journal Article"&gt;17&lt;/ref-type&gt;&lt;contributors&gt;&lt;authors&gt;&lt;author&gt;Coase, Ronald H&lt;/author&gt;&lt;/authors&gt;&lt;/contributors&gt;&lt;titles&gt;&lt;title&gt;The nature of the firm&lt;/title&gt;&lt;secondary-title&gt;Economica&lt;/secondary-title&gt;&lt;/titles&gt;&lt;periodical&gt;&lt;full-title&gt;economica&lt;/full-title&gt;&lt;/periodical&gt;&lt;pages&gt;386-405&lt;/pages&gt;&lt;volume&gt;4&lt;/volume&gt;&lt;number&gt;16&lt;/number&gt;&lt;dates&gt;&lt;year&gt;1937&lt;/year&gt;&lt;/dates&gt;&lt;isbn&gt;1468-0335&lt;/isbn&gt;&lt;urls&gt;&lt;/urls&gt;&lt;/record&gt;&lt;/Cite&gt;&lt;/EndNote&gt;</w:instrText>
      </w:r>
      <w:r w:rsidR="00937BB3">
        <w:fldChar w:fldCharType="separate"/>
      </w:r>
      <w:r w:rsidR="00937BB3">
        <w:rPr>
          <w:noProof/>
        </w:rPr>
        <w:t>Coase (1937)</w:t>
      </w:r>
      <w:r w:rsidR="00937BB3">
        <w:fldChar w:fldCharType="end"/>
      </w:r>
      <w:r w:rsidR="001F63AB">
        <w:t xml:space="preserve"> on the nature of the firm</w:t>
      </w:r>
      <w:r w:rsidR="00AC792A">
        <w:t>,</w:t>
      </w:r>
      <w:r w:rsidR="00E85D2C">
        <w:t xml:space="preserve"> took increased interest in opening up the black box of the firm </w:t>
      </w:r>
      <w:r w:rsidR="00E85D2C">
        <w:fldChar w:fldCharType="begin"/>
      </w:r>
      <w:r w:rsidR="00854904">
        <w:instrText xml:space="preserve"> ADDIN EN.CITE &lt;EndNote&gt;&lt;Cite&gt;&lt;Author&gt;Jensen&lt;/Author&gt;&lt;Year&gt;1976&lt;/Year&gt;&lt;RecNum&gt;1501&lt;/RecNum&gt;&lt;DisplayText&gt;(Alchian &amp;amp; Demsetz, 1972; Jensen &amp;amp; Meckling, 1976)&lt;/DisplayText&gt;&lt;record&gt;&lt;rec-number&gt;1501&lt;/rec-number&gt;&lt;foreign-keys&gt;&lt;key app="EN" db-id="0sdraaf2br29spe5zt85wxvqr0ffpx0daza0" timestamp="1438846789"&gt;1501&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Cite&gt;&lt;Author&gt;Alchian&lt;/Author&gt;&lt;Year&gt;1972&lt;/Year&gt;&lt;RecNum&gt;10387&lt;/RecNum&gt;&lt;record&gt;&lt;rec-number&gt;10387&lt;/rec-number&gt;&lt;foreign-keys&gt;&lt;key app="EN" db-id="0sdraaf2br29spe5zt85wxvqr0ffpx0daza0" timestamp="1555981727"&gt;10387&lt;/key&gt;&lt;/foreign-keys&gt;&lt;ref-type name="Journal Article"&gt;17&lt;/ref-type&gt;&lt;contributors&gt;&lt;authors&gt;&lt;author&gt;Alchian, Armen A.&lt;/author&gt;&lt;author&gt;Demsetz, Harold&lt;/author&gt;&lt;/authors&gt;&lt;/contributors&gt;&lt;titles&gt;&lt;title&gt;Production, Information Costs, and Economic Organization&lt;/title&gt;&lt;secondary-title&gt;The American Economic Review&lt;/secondary-title&gt;&lt;/titles&gt;&lt;periodical&gt;&lt;full-title&gt;The American Economic Review&lt;/full-title&gt;&lt;/periodical&gt;&lt;pages&gt;777-795&lt;/pages&gt;&lt;volume&gt;62&lt;/volume&gt;&lt;number&gt;5&lt;/number&gt;&lt;dates&gt;&lt;year&gt;1972&lt;/year&gt;&lt;/dates&gt;&lt;publisher&gt;American Economic Association&lt;/publisher&gt;&lt;isbn&gt;00028282&lt;/isbn&gt;&lt;urls&gt;&lt;related-urls&gt;&lt;url&gt;http://www.jstor.org/stable/1815199&lt;/url&gt;&lt;/related-urls&gt;&lt;/urls&gt;&lt;custom1&gt;Full publication date: Dec., 1972&lt;/custom1&gt;&lt;/record&gt;&lt;/Cite&gt;&lt;/EndNote&gt;</w:instrText>
      </w:r>
      <w:r w:rsidR="00E85D2C">
        <w:fldChar w:fldCharType="separate"/>
      </w:r>
      <w:r w:rsidR="00854904">
        <w:rPr>
          <w:noProof/>
        </w:rPr>
        <w:t>(Alchian &amp; Demsetz, 1972; Jensen &amp; Meckling, 1976)</w:t>
      </w:r>
      <w:r w:rsidR="00E85D2C">
        <w:fldChar w:fldCharType="end"/>
      </w:r>
      <w:r w:rsidR="00E85D2C">
        <w:t xml:space="preserve">. The emerging view of the firm </w:t>
      </w:r>
      <w:r w:rsidR="001500F6">
        <w:t>w</w:t>
      </w:r>
      <w:r w:rsidR="00E85D2C">
        <w:t>a</w:t>
      </w:r>
      <w:r w:rsidR="001500F6">
        <w:t xml:space="preserve">s a </w:t>
      </w:r>
      <w:r w:rsidR="00E85D2C">
        <w:t xml:space="preserve"> “nexus of contracts” model, where “</w:t>
      </w:r>
      <w:r w:rsidR="00E85D2C" w:rsidRPr="00DF527E">
        <w:t>most organizations are simply legal</w:t>
      </w:r>
      <w:r w:rsidR="00E85D2C">
        <w:t xml:space="preserve"> </w:t>
      </w:r>
      <w:r w:rsidR="00E85D2C" w:rsidRPr="00DF527E">
        <w:t>fictions which serve as a nexus for a set of contracting relationships among i</w:t>
      </w:r>
      <w:r w:rsidR="00E85D2C">
        <w:t>ndivi</w:t>
      </w:r>
      <w:r w:rsidR="00E85D2C" w:rsidRPr="00DF527E">
        <w:t>duals</w:t>
      </w:r>
      <w:r w:rsidR="00E85D2C">
        <w:t xml:space="preserve">” </w:t>
      </w:r>
      <w:r w:rsidR="00E85D2C">
        <w:fldChar w:fldCharType="begin"/>
      </w:r>
      <w:r w:rsidR="00854904">
        <w:instrText xml:space="preserve"> ADDIN EN.CITE &lt;EndNote&gt;&lt;Cite&gt;&lt;Author&gt;Jensen&lt;/Author&gt;&lt;Year&gt;1976&lt;/Year&gt;&lt;RecNum&gt;1501&lt;/RecNum&gt;&lt;Suffix&gt;`, p. 310&lt;/Suffix&gt;&lt;DisplayText&gt;(Jensen &amp;amp; Meckling, 1976, p. 310)&lt;/DisplayText&gt;&lt;record&gt;&lt;rec-number&gt;1501&lt;/rec-number&gt;&lt;foreign-keys&gt;&lt;key app="EN" db-id="0sdraaf2br29spe5zt85wxvqr0ffpx0daza0" timestamp="1438846789"&gt;1501&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E85D2C">
        <w:fldChar w:fldCharType="separate"/>
      </w:r>
      <w:r w:rsidR="00854904">
        <w:rPr>
          <w:noProof/>
        </w:rPr>
        <w:t>(Jensen &amp; Meckling, 1976, p. 310)</w:t>
      </w:r>
      <w:r w:rsidR="00E85D2C">
        <w:fldChar w:fldCharType="end"/>
      </w:r>
      <w:r w:rsidR="00E85D2C">
        <w:t xml:space="preserve">. This reductionist view of the firm assumes a </w:t>
      </w:r>
      <w:r w:rsidR="00E85D2C" w:rsidRPr="00DF527E">
        <w:t xml:space="preserve">behavior </w:t>
      </w:r>
      <w:r w:rsidR="00E85D2C">
        <w:t xml:space="preserve">that is not very different from the </w:t>
      </w:r>
      <w:r w:rsidR="00E85D2C" w:rsidRPr="00DF527E">
        <w:t>behavior of market</w:t>
      </w:r>
      <w:r w:rsidR="00E85D2C">
        <w:t>s. This literature is closely related to and has stimulated some of the work in the research tradition of agency theory. The most relevant branch of agency theory</w:t>
      </w:r>
      <w:r w:rsidR="001F63AB">
        <w:t xml:space="preserve"> </w:t>
      </w:r>
      <w:r w:rsidR="00937BB3">
        <w:fldChar w:fldCharType="begin"/>
      </w:r>
      <w:r w:rsidR="00854904">
        <w:instrText xml:space="preserve"> ADDIN EN.CITE &lt;EndNote&gt;&lt;Cite&gt;&lt;Author&gt;Eisenhardt&lt;/Author&gt;&lt;Year&gt;1989&lt;/Year&gt;&lt;RecNum&gt;10402&lt;/RecNum&gt;&lt;DisplayText&gt;(Bendickson, Muldoon, Liguori, &amp;amp; Davis, 2016; Eisenhardt, 1989)&lt;/DisplayText&gt;&lt;record&gt;&lt;rec-number&gt;10402&lt;/rec-number&gt;&lt;foreign-keys&gt;&lt;key app="EN" db-id="0sdraaf2br29spe5zt85wxvqr0ffpx0daza0" timestamp="1556578399"&gt;10402&lt;/key&gt;&lt;/foreign-keys&gt;&lt;ref-type name="Journal Article"&gt;17&lt;/ref-type&gt;&lt;contributors&gt;&lt;authors&gt;&lt;author&gt;Eisenhardt, Kathleen M&lt;/author&gt;&lt;/authors&gt;&lt;/contributors&gt;&lt;titles&gt;&lt;title&gt;Agency theory: An assessment and review&lt;/title&gt;&lt;secondary-title&gt;Academy of Management Review&lt;/secondary-title&gt;&lt;/titles&gt;&lt;periodical&gt;&lt;full-title&gt;Academy of Management Review&lt;/full-title&gt;&lt;/periodical&gt;&lt;pages&gt;57-74&lt;/pages&gt;&lt;volume&gt;14&lt;/volume&gt;&lt;number&gt;1&lt;/number&gt;&lt;dates&gt;&lt;year&gt;1989&lt;/year&gt;&lt;/dates&gt;&lt;isbn&gt;0363-7425&lt;/isbn&gt;&lt;urls&gt;&lt;/urls&gt;&lt;/record&gt;&lt;/Cite&gt;&lt;Cite&gt;&lt;Author&gt;Bendickson&lt;/Author&gt;&lt;Year&gt;2016&lt;/Year&gt;&lt;RecNum&gt;10437&lt;/RecNum&gt;&lt;record&gt;&lt;rec-number&gt;10437&lt;/rec-number&gt;&lt;foreign-keys&gt;&lt;key app="EN" db-id="0sdraaf2br29spe5zt85wxvqr0ffpx0daza0" timestamp="1558625312"&gt;10437&lt;/key&gt;&lt;/foreign-keys&gt;&lt;ref-type name="Journal Article"&gt;17&lt;/ref-type&gt;&lt;contributors&gt;&lt;authors&gt;&lt;author&gt;Bendickson, Josh&lt;/author&gt;&lt;author&gt;Muldoon, Jeff&lt;/author&gt;&lt;author&gt;Liguori, Eric W&lt;/author&gt;&lt;author&gt;Davis, Phillip E&lt;/author&gt;&lt;/authors&gt;&lt;/contributors&gt;&lt;titles&gt;&lt;title&gt;Agency theory: background and epistemology&lt;/title&gt;&lt;secondary-title&gt;Journal of Management History&lt;/secondary-title&gt;&lt;/titles&gt;&lt;periodical&gt;&lt;full-title&gt;Journal of Management History&lt;/full-title&gt;&lt;/periodical&gt;&lt;pages&gt;437-449&lt;/pages&gt;&lt;volume&gt;22&lt;/volume&gt;&lt;number&gt;4&lt;/number&gt;&lt;dates&gt;&lt;year&gt;2016&lt;/year&gt;&lt;/dates&gt;&lt;isbn&gt;1751-1348&lt;/isbn&gt;&lt;urls&gt;&lt;/urls&gt;&lt;/record&gt;&lt;/Cite&gt;&lt;/EndNote&gt;</w:instrText>
      </w:r>
      <w:r w:rsidR="00937BB3">
        <w:fldChar w:fldCharType="separate"/>
      </w:r>
      <w:r w:rsidR="00854904">
        <w:rPr>
          <w:noProof/>
        </w:rPr>
        <w:t>(Bendickson, Muldoon, Liguori, &amp; Davis, 2016; Eisenhardt, 1989)</w:t>
      </w:r>
      <w:r w:rsidR="00937BB3">
        <w:fldChar w:fldCharType="end"/>
      </w:r>
      <w:r w:rsidR="00E85D2C">
        <w:t xml:space="preserve">, in the context of this paper, is the positive agency </w:t>
      </w:r>
      <w:r w:rsidR="001F63AB">
        <w:t xml:space="preserve">theory </w:t>
      </w:r>
      <w:r w:rsidR="00E85D2C">
        <w:t xml:space="preserve">model, also referred to as the “Rochester model” </w:t>
      </w:r>
      <w:r w:rsidR="00E85D2C">
        <w:fldChar w:fldCharType="begin"/>
      </w:r>
      <w:r w:rsidR="00854904">
        <w:instrText xml:space="preserve"> ADDIN EN.CITE &lt;EndNote&gt;&lt;Cite&gt;&lt;Author&gt;Baiman&lt;/Author&gt;&lt;Year&gt;1990&lt;/Year&gt;&lt;RecNum&gt;10388&lt;/RecNum&gt;&lt;DisplayText&gt;(Baiman, 1990)&lt;/DisplayText&gt;&lt;record&gt;&lt;rec-number&gt;10388&lt;/rec-number&gt;&lt;foreign-keys&gt;&lt;key app="EN" db-id="0sdraaf2br29spe5zt85wxvqr0ffpx0daza0" timestamp="1555981779"&gt;10388&lt;/key&gt;&lt;/foreign-keys&gt;&lt;ref-type name="Journal Article"&gt;17&lt;/ref-type&gt;&lt;contributors&gt;&lt;authors&gt;&lt;author&gt;Baiman, Stanley&lt;/author&gt;&lt;/authors&gt;&lt;/contributors&gt;&lt;titles&gt;&lt;title&gt;Agency research in managerial accounting: A second look&lt;/title&gt;&lt;secondary-title&gt;Accounting, Organizations and Society&lt;/secondary-title&gt;&lt;/titles&gt;&lt;periodical&gt;&lt;full-title&gt;Accounting, Organizations and Society&lt;/full-title&gt;&lt;/periodical&gt;&lt;pages&gt;341-371&lt;/pages&gt;&lt;volume&gt;15&lt;/volume&gt;&lt;number&gt;4&lt;/number&gt;&lt;dates&gt;&lt;year&gt;1990&lt;/year&gt;&lt;/dates&gt;&lt;isbn&gt;0361-3682&lt;/isbn&gt;&lt;urls&gt;&lt;/urls&gt;&lt;/record&gt;&lt;/Cite&gt;&lt;/EndNote&gt;</w:instrText>
      </w:r>
      <w:r w:rsidR="00E85D2C">
        <w:fldChar w:fldCharType="separate"/>
      </w:r>
      <w:r w:rsidR="00854904">
        <w:rPr>
          <w:noProof/>
        </w:rPr>
        <w:t>(Baiman, 1990)</w:t>
      </w:r>
      <w:r w:rsidR="00E85D2C">
        <w:fldChar w:fldCharType="end"/>
      </w:r>
      <w:r w:rsidR="00E85D2C">
        <w:t xml:space="preserve">. The positive agency theory model has important implications for what is understood as the goal of the firm </w:t>
      </w:r>
      <w:r w:rsidR="00E85D2C">
        <w:fldChar w:fldCharType="begin">
          <w:fldData xml:space="preserve">PEVuZE5vdGU+PENpdGU+PEF1dGhvcj5KZW5zZW48L0F1dGhvcj48WWVhcj4xOTc2PC9ZZWFyPjxS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</w:fldData>
        </w:fldChar>
      </w:r>
      <w:r w:rsidR="00854904">
        <w:instrText xml:space="preserve"> ADDIN EN.CITE </w:instrText>
      </w:r>
      <w:r w:rsidR="00854904">
        <w:fldChar w:fldCharType="begin">
          <w:fldData xml:space="preserve">PEVuZE5vdGU+PENpdGU+PEF1dGhvcj5KZW5zZW48L0F1dGhvcj48WWVhcj4xOTc2PC9ZZWFyPjxS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</w:fldData>
        </w:fldChar>
      </w:r>
      <w:r w:rsidR="00854904">
        <w:instrText xml:space="preserve"> ADDIN EN.CITE.DATA </w:instrText>
      </w:r>
      <w:r w:rsidR="00854904">
        <w:fldChar w:fldCharType="end"/>
      </w:r>
      <w:r w:rsidR="00E85D2C">
        <w:fldChar w:fldCharType="separate"/>
      </w:r>
      <w:r w:rsidR="00854904">
        <w:rPr>
          <w:noProof/>
        </w:rPr>
        <w:t>(Fama, 1980; Fama &amp; Jensen, 1983; Jensen &amp; Meckling, 1976)</w:t>
      </w:r>
      <w:r w:rsidR="00E85D2C">
        <w:fldChar w:fldCharType="end"/>
      </w:r>
      <w:r w:rsidR="00E85D2C">
        <w:t xml:space="preserve">. </w:t>
      </w:r>
    </w:p>
    <w:p w14:paraId="7918D77F" w14:textId="58CE9DAB" w:rsidR="00E85D2C" w:rsidRDefault="00E85D2C" w:rsidP="00E85D2C">
      <w:r>
        <w:t xml:space="preserve">The view of the firm as a nexus of contracts means that the firm enters a multitude of contracts with different stakeholders, not limited to shareholders, but also for example creditors, employees, and suppliers. However, positive agency theory argues that shareholders have a unique position as the </w:t>
      </w:r>
      <w:r>
        <w:lastRenderedPageBreak/>
        <w:t xml:space="preserve">residual claimants. The shareholders receive only what is left (the residual) after other stakeholders who contract with the firm have been paid. As expressed by </w:t>
      </w:r>
      <w:r w:rsidR="00937BB3">
        <w:fldChar w:fldCharType="begin"/>
      </w:r>
      <w:r w:rsidR="00937BB3">
        <w:instrText xml:space="preserve"> ADDIN EN.CITE &lt;EndNote&gt;&lt;Cite AuthorYear="1"&gt;&lt;Author&gt;Fama&lt;/Author&gt;&lt;Year&gt;1983&lt;/Year&gt;&lt;RecNum&gt;1645&lt;/RecNum&gt;&lt;Suffix&gt;`, p. 328&lt;/Suffix&gt;&lt;DisplayText&gt;Fama and Jensen (1983, p. 328)&lt;/DisplayText&gt;&lt;record&gt;&lt;rec-number&gt;1645&lt;/rec-number&gt;&lt;foreign-keys&gt;&lt;key app="EN" db-id="0sdraaf2br29spe5zt85wxvqr0ffpx0daza0" timestamp="1438846802"&gt;1645&lt;/key&gt;&lt;/foreign-keys&gt;&lt;ref-type name="Journal Article"&gt;17&lt;/ref-type&gt;&lt;contributors&gt;&lt;authors&gt;&lt;author&gt;Fama, Eugene F&lt;/author&gt;&lt;author&gt;Jensen, Michael C&lt;/author&gt;&lt;/authors&gt;&lt;/contributors&gt;&lt;titles&gt;&lt;title&gt;Agency problems and residual claims&lt;/title&gt;&lt;secondary-title&gt;Journal of Law and Economics&lt;/secondary-title&gt;&lt;/titles&gt;&lt;periodical&gt;&lt;full-title&gt;Journal of law and economics&lt;/full-title&gt;&lt;/periodical&gt;&lt;pages&gt;327-349&lt;/pages&gt;&lt;volume&gt;26&lt;/volume&gt;&lt;number&gt;2&lt;/number&gt;&lt;dates&gt;&lt;year&gt;1983&lt;/year&gt;&lt;/dates&gt;&lt;isbn&gt;0022-2186&lt;/isbn&gt;&lt;urls&gt;&lt;/urls&gt;&lt;/record&gt;&lt;/Cite&gt;&lt;/EndNote&gt;</w:instrText>
      </w:r>
      <w:r w:rsidR="00937BB3">
        <w:fldChar w:fldCharType="separate"/>
      </w:r>
      <w:r w:rsidR="00937BB3">
        <w:rPr>
          <w:noProof/>
        </w:rPr>
        <w:t>Fama and Jensen (1983, p. 328)</w:t>
      </w:r>
      <w:r w:rsidR="00937BB3">
        <w:fldChar w:fldCharType="end"/>
      </w:r>
      <w:r>
        <w:t>:</w:t>
      </w:r>
    </w:p>
    <w:p w14:paraId="4910157A" w14:textId="77777777" w:rsidR="00E85D2C" w:rsidRPr="00505BAE" w:rsidRDefault="00E85D2C" w:rsidP="00E85D2C">
      <w:r>
        <w:tab/>
        <w:t>“The residual risk-</w:t>
      </w:r>
      <w:r w:rsidRPr="00505BAE">
        <w:t xml:space="preserve">the risk of the difference between stochastic inflows of resources </w:t>
      </w:r>
      <w:r>
        <w:t xml:space="preserve">and </w:t>
      </w:r>
      <w:r>
        <w:tab/>
        <w:t>promised payments to agents-</w:t>
      </w:r>
      <w:r w:rsidRPr="00505BAE">
        <w:t>is borne by those who contract fo</w:t>
      </w:r>
      <w:r>
        <w:t xml:space="preserve">r the rights to net cash flows. </w:t>
      </w:r>
      <w:r>
        <w:tab/>
      </w:r>
      <w:r w:rsidRPr="00505BAE">
        <w:t xml:space="preserve">We call </w:t>
      </w:r>
      <w:r>
        <w:tab/>
      </w:r>
      <w:r w:rsidRPr="00505BAE">
        <w:t>these agents the residual claimants or residual risk bearers.</w:t>
      </w:r>
      <w:r>
        <w:t xml:space="preserve">” </w:t>
      </w:r>
    </w:p>
    <w:p w14:paraId="38B07690" w14:textId="77777777" w:rsidR="005D3FC0" w:rsidRDefault="00E85D2C" w:rsidP="005D3FC0">
      <w:r>
        <w:t>The implication is that the shareholders as residual risk bearers should have the decision control rights and set the goal of the firm. The consequential goal becomes to maximize the value of equity (</w:t>
      </w:r>
      <w:r w:rsidR="00A40C0C">
        <w:t>“</w:t>
      </w:r>
      <w:r>
        <w:t>the residual</w:t>
      </w:r>
      <w:r w:rsidR="00A40C0C">
        <w:t>”</w:t>
      </w:r>
      <w:r>
        <w:t xml:space="preserve">). </w:t>
      </w:r>
    </w:p>
    <w:p w14:paraId="5AC08638" w14:textId="4CC314CA" w:rsidR="005D3FC0" w:rsidRDefault="006964E2" w:rsidP="005D3FC0">
      <w:pPr>
        <w:rPr>
          <w:rStyle w:val="CommentReference"/>
        </w:rPr>
      </w:pPr>
      <w:r>
        <w:t xml:space="preserve">These theoretical contributions paved the way for the more popularized notion of “shareholder value” developed by Alfred Rappaport in the </w:t>
      </w:r>
      <w:r w:rsidR="00D33124">
        <w:t xml:space="preserve">classic </w:t>
      </w:r>
      <w:r>
        <w:t xml:space="preserve">book </w:t>
      </w:r>
      <w:r w:rsidRPr="006964E2">
        <w:t>“</w:t>
      </w:r>
      <w:r w:rsidRPr="00C17AED">
        <w:rPr>
          <w:iCs/>
        </w:rPr>
        <w:t xml:space="preserve">Creating </w:t>
      </w:r>
      <w:r w:rsidR="00D33124">
        <w:rPr>
          <w:iCs/>
        </w:rPr>
        <w:t>s</w:t>
      </w:r>
      <w:r w:rsidRPr="00C17AED">
        <w:rPr>
          <w:iCs/>
        </w:rPr>
        <w:t xml:space="preserve">hareholder </w:t>
      </w:r>
      <w:r w:rsidR="00D33124">
        <w:rPr>
          <w:iCs/>
        </w:rPr>
        <w:t>v</w:t>
      </w:r>
      <w:r w:rsidRPr="00C17AED">
        <w:rPr>
          <w:iCs/>
        </w:rPr>
        <w:t>alue</w:t>
      </w:r>
      <w:r>
        <w:rPr>
          <w:iCs/>
        </w:rPr>
        <w:t xml:space="preserve"> – </w:t>
      </w:r>
      <w:r w:rsidR="00D33124">
        <w:rPr>
          <w:iCs/>
        </w:rPr>
        <w:t>t</w:t>
      </w:r>
      <w:r>
        <w:rPr>
          <w:iCs/>
        </w:rPr>
        <w:t xml:space="preserve">he </w:t>
      </w:r>
      <w:r w:rsidR="00D33124">
        <w:rPr>
          <w:iCs/>
        </w:rPr>
        <w:t>n</w:t>
      </w:r>
      <w:r>
        <w:rPr>
          <w:iCs/>
        </w:rPr>
        <w:t xml:space="preserve">ew </w:t>
      </w:r>
      <w:r w:rsidR="00D33124">
        <w:rPr>
          <w:iCs/>
        </w:rPr>
        <w:t>s</w:t>
      </w:r>
      <w:r>
        <w:rPr>
          <w:iCs/>
        </w:rPr>
        <w:t xml:space="preserve">tandard for </w:t>
      </w:r>
      <w:r w:rsidR="00D33124">
        <w:rPr>
          <w:iCs/>
        </w:rPr>
        <w:t>b</w:t>
      </w:r>
      <w:r>
        <w:rPr>
          <w:iCs/>
        </w:rPr>
        <w:t xml:space="preserve">usiness </w:t>
      </w:r>
      <w:r w:rsidR="00D33124">
        <w:rPr>
          <w:iCs/>
        </w:rPr>
        <w:t>p</w:t>
      </w:r>
      <w:r>
        <w:rPr>
          <w:iCs/>
        </w:rPr>
        <w:t>erformance</w:t>
      </w:r>
      <w:r w:rsidRPr="00C17AED">
        <w:rPr>
          <w:iCs/>
        </w:rPr>
        <w:t xml:space="preserve">” </w:t>
      </w:r>
      <w:r w:rsidR="00715CAB">
        <w:rPr>
          <w:iCs/>
        </w:rPr>
        <w:fldChar w:fldCharType="begin"/>
      </w:r>
      <w:r w:rsidR="00854904">
        <w:rPr>
          <w:iCs/>
        </w:rPr>
        <w:instrText xml:space="preserve"> ADDIN EN.CITE &lt;EndNote&gt;&lt;Cite&gt;&lt;Author&gt;Rappaport&lt;/Author&gt;&lt;Year&gt;1999&lt;/Year&gt;&lt;RecNum&gt;10399&lt;/RecNum&gt;&lt;DisplayText&gt;(Rappaport, 1986, 1999)&lt;/DisplayText&gt;&lt;record&gt;&lt;rec-number&gt;10399&lt;/rec-number&gt;&lt;foreign-keys&gt;&lt;key app="EN" db-id="0sdraaf2br29spe5zt85wxvqr0ffpx0daza0" timestamp="1556151213"&gt;10399&lt;/key&gt;&lt;/foreign-keys&gt;&lt;ref-type name="Book"&gt;6&lt;/ref-type&gt;&lt;contributors&gt;&lt;authors&gt;&lt;author&gt;Rappaport, Alfred&lt;/author&gt;&lt;/authors&gt;&lt;/contributors&gt;&lt;titles&gt;&lt;title&gt;Creating shareholder value: a guide for managers and investors&lt;/title&gt;&lt;/titles&gt;&lt;dates&gt;&lt;year&gt;1999&lt;/year&gt;&lt;/dates&gt;&lt;publisher&gt;Simon and Schuster&lt;/publisher&gt;&lt;isbn&gt;0684844567&lt;/isbn&gt;&lt;urls&gt;&lt;/urls&gt;&lt;/record&gt;&lt;/Cite&gt;&lt;Cite&gt;&lt;Author&gt;Rappaport&lt;/Author&gt;&lt;Year&gt;1986&lt;/Year&gt;&lt;RecNum&gt;10398&lt;/RecNum&gt;&lt;record&gt;&lt;rec-number&gt;10398&lt;/rec-number&gt;&lt;foreign-keys&gt;&lt;key app="EN" db-id="0sdraaf2br29spe5zt85wxvqr0ffpx0daza0" timestamp="1556151187"&gt;10398&lt;/key&gt;&lt;/foreign-keys&gt;&lt;ref-type name="Book"&gt;6&lt;/ref-type&gt;&lt;contributors&gt;&lt;authors&gt;&lt;author&gt;Rappaport, Alfred&lt;/author&gt;&lt;/authors&gt;&lt;/contributors&gt;&lt;titles&gt;&lt;title&gt;Creating shareholder value: the new standard for business performance&lt;/title&gt;&lt;/titles&gt;&lt;dates&gt;&lt;year&gt;1986&lt;/year&gt;&lt;/dates&gt;&lt;publisher&gt;Free press&lt;/publisher&gt;&lt;isbn&gt;0029257204&lt;/isbn&gt;&lt;urls&gt;&lt;/urls&gt;&lt;/record&gt;&lt;/Cite&gt;&lt;/EndNote&gt;</w:instrText>
      </w:r>
      <w:r w:rsidR="00715CAB">
        <w:rPr>
          <w:iCs/>
        </w:rPr>
        <w:fldChar w:fldCharType="separate"/>
      </w:r>
      <w:r w:rsidR="00854904">
        <w:rPr>
          <w:iCs/>
          <w:noProof/>
        </w:rPr>
        <w:t>(Rappaport, 1986, 1999)</w:t>
      </w:r>
      <w:r w:rsidR="00715CAB">
        <w:rPr>
          <w:iCs/>
        </w:rPr>
        <w:fldChar w:fldCharType="end"/>
      </w:r>
      <w:r w:rsidR="00715CAB">
        <w:rPr>
          <w:iCs/>
        </w:rPr>
        <w:t xml:space="preserve"> </w:t>
      </w:r>
      <w:r w:rsidR="00D33124">
        <w:rPr>
          <w:iCs/>
        </w:rPr>
        <w:t xml:space="preserve">which </w:t>
      </w:r>
      <w:r w:rsidR="00184645">
        <w:rPr>
          <w:iCs/>
        </w:rPr>
        <w:t>laid the foundation for the Value Based Management movement of the early 1990s (McTaggart et al 1994)</w:t>
      </w:r>
      <w:r w:rsidR="00D33124">
        <w:rPr>
          <w:iCs/>
        </w:rPr>
        <w:t xml:space="preserve">. </w:t>
      </w:r>
      <w:r w:rsidR="00B07C1A">
        <w:rPr>
          <w:iCs/>
        </w:rPr>
        <w:t xml:space="preserve">This book quickly received much attention in the US, and thereafter the interest spread to other Western countries </w:t>
      </w:r>
      <w:r w:rsidR="00B07C1A">
        <w:rPr>
          <w:iCs/>
        </w:rPr>
        <w:fldChar w:fldCharType="begin"/>
      </w:r>
      <w:r w:rsidR="00854904">
        <w:rPr>
          <w:iCs/>
        </w:rPr>
        <w:instrText xml:space="preserve"> ADDIN EN.CITE &lt;EndNote&gt;&lt;Cite&gt;&lt;Author&gt;Zink&lt;/Author&gt;&lt;Year&gt;2007&lt;/Year&gt;&lt;RecNum&gt;5229&lt;/RecNum&gt;&lt;Suffix&gt;`, p. 397&lt;/Suffix&gt;&lt;DisplayText&gt;(Zink, 2007, p. 397)&lt;/DisplayText&gt;&lt;record&gt;&lt;rec-number&gt;5229&lt;/rec-number&gt;&lt;foreign-keys&gt;&lt;key app="EN" db-id="0sdraaf2br29spe5zt85wxvqr0ffpx0daza0" timestamp="1487909559"&gt;5229&lt;/key&gt;&lt;/foreign-keys&gt;&lt;ref-type name="Journal Article"&gt;17&lt;/ref-type&gt;&lt;contributors&gt;&lt;authors&gt;&lt;author&gt;Zink, Klaus J.&lt;/author&gt;&lt;/authors&gt;&lt;/contributors&gt;&lt;titles&gt;&lt;title&gt;From total quality management to corporate sustainability based on a stakeholder management&lt;/title&gt;&lt;secondary-title&gt;Journal of Management History&lt;/secondary-title&gt;&lt;/titles&gt;&lt;periodical&gt;&lt;full-title&gt;Journal of Management History&lt;/full-title&gt;&lt;/periodical&gt;&lt;pages&gt;394-401&lt;/pages&gt;&lt;volume&gt;13&lt;/volume&gt;&lt;number&gt;4&lt;/number&gt;&lt;keywords&gt;&lt;keyword&gt;Total quality management,Sustainable development,Corporate strategy,Stakeholder analysis&lt;/keyword&gt;&lt;/keywords&gt;&lt;dates&gt;&lt;year&gt;2007&lt;/year&gt;&lt;/dates&gt;&lt;urls&gt;&lt;related-urls&gt;&lt;url&gt;http://www.emeraldinsight.com/doi/abs/10.1108/17511340710819615&lt;/url&gt;&lt;/related-urls&gt;&lt;/urls&gt;&lt;electronic-resource-num&gt;doi:10.1108/17511340710819615&lt;/electronic-resource-num&gt;&lt;/record&gt;&lt;/Cite&gt;&lt;/EndNote&gt;</w:instrText>
      </w:r>
      <w:r w:rsidR="00B07C1A">
        <w:rPr>
          <w:iCs/>
        </w:rPr>
        <w:fldChar w:fldCharType="separate"/>
      </w:r>
      <w:r w:rsidR="00854904">
        <w:rPr>
          <w:iCs/>
          <w:noProof/>
        </w:rPr>
        <w:t>(Zink, 2007, p. 397)</w:t>
      </w:r>
      <w:r w:rsidR="00B07C1A">
        <w:rPr>
          <w:iCs/>
        </w:rPr>
        <w:fldChar w:fldCharType="end"/>
      </w:r>
      <w:r w:rsidR="00B07C1A">
        <w:rPr>
          <w:iCs/>
        </w:rPr>
        <w:t xml:space="preserve">. </w:t>
      </w:r>
      <w:r w:rsidR="00D33124">
        <w:rPr>
          <w:iCs/>
        </w:rPr>
        <w:t xml:space="preserve">Another strong proponent and booster of the shareholder value movement was </w:t>
      </w:r>
      <w:r w:rsidR="00D33124">
        <w:t xml:space="preserve">G. Bennett Stewart who introduced the </w:t>
      </w:r>
      <w:r w:rsidR="008F2B6A">
        <w:rPr>
          <w:iCs/>
        </w:rPr>
        <w:t xml:space="preserve">EVA concept </w:t>
      </w:r>
      <w:r w:rsidR="00D33124">
        <w:rPr>
          <w:iCs/>
        </w:rPr>
        <w:t>i</w:t>
      </w:r>
      <w:r w:rsidR="008F2B6A">
        <w:rPr>
          <w:iCs/>
        </w:rPr>
        <w:t>n</w:t>
      </w:r>
      <w:r w:rsidR="00D33124">
        <w:rPr>
          <w:iCs/>
        </w:rPr>
        <w:t xml:space="preserve"> </w:t>
      </w:r>
      <w:r w:rsidR="008F2B6A">
        <w:rPr>
          <w:iCs/>
        </w:rPr>
        <w:t xml:space="preserve">the </w:t>
      </w:r>
      <w:r w:rsidR="00D33124">
        <w:rPr>
          <w:iCs/>
        </w:rPr>
        <w:t xml:space="preserve">book </w:t>
      </w:r>
      <w:r w:rsidR="008F2B6A">
        <w:t xml:space="preserve">“The Quest for Value” </w:t>
      </w:r>
      <w:r w:rsidR="00715CAB">
        <w:fldChar w:fldCharType="begin"/>
      </w:r>
      <w:r w:rsidR="00854904">
        <w:instrText xml:space="preserve"> ADDIN EN.CITE &lt;EndNote&gt;&lt;Cite&gt;&lt;Author&gt;Stewart&lt;/Author&gt;&lt;Year&gt;1991&lt;/Year&gt;&lt;RecNum&gt;1940&lt;/RecNum&gt;&lt;DisplayText&gt;(Stewart, 1991)&lt;/DisplayText&gt;&lt;record&gt;&lt;rec-number&gt;1940&lt;/rec-number&gt;&lt;foreign-keys&gt;&lt;key app="EN" db-id="0sdraaf2br29spe5zt85wxvqr0ffpx0daza0" timestamp="1438846827"&gt;1940&lt;/key&gt;&lt;/foreign-keys&gt;&lt;ref-type name="Book"&gt;6&lt;/ref-type&gt;&lt;contributors&gt;&lt;authors&gt;&lt;author&gt;Stewart, G. Bennett&lt;/author&gt;&lt;/authors&gt;&lt;/contributors&gt;&lt;titles&gt;&lt;title&gt;The Quest for Value&lt;/title&gt;&lt;/titles&gt;&lt;dates&gt;&lt;year&gt;1991&lt;/year&gt;&lt;/dates&gt;&lt;pub-location&gt;New York&lt;/pub-location&gt;&lt;publisher&gt;HarperCollins&lt;/publisher&gt;&lt;isbn&gt;0887304184&lt;/isbn&gt;&lt;urls&gt;&lt;/urls&gt;&lt;/record&gt;&lt;/Cite&gt;&lt;/EndNote&gt;</w:instrText>
      </w:r>
      <w:r w:rsidR="00715CAB">
        <w:fldChar w:fldCharType="separate"/>
      </w:r>
      <w:r w:rsidR="00854904">
        <w:rPr>
          <w:noProof/>
        </w:rPr>
        <w:t>(Stewart, 1991)</w:t>
      </w:r>
      <w:r w:rsidR="00715CAB">
        <w:fldChar w:fldCharType="end"/>
      </w:r>
      <w:r w:rsidR="008B041C">
        <w:rPr>
          <w:rStyle w:val="CommentReference"/>
        </w:rPr>
        <w:t>.</w:t>
      </w:r>
    </w:p>
    <w:p w14:paraId="3B393295" w14:textId="49647985" w:rsidR="008E50AF" w:rsidRPr="008E50AF" w:rsidRDefault="001B647D" w:rsidP="005D3FC0">
      <w:pPr>
        <w:pStyle w:val="Heading2"/>
      </w:pPr>
      <w:r>
        <w:t>Evolution and trajectory of EVA</w:t>
      </w:r>
    </w:p>
    <w:p w14:paraId="5421B062" w14:textId="3CA89747" w:rsidR="00113CA2" w:rsidRDefault="00C63A8A" w:rsidP="00113CA2">
      <w:r>
        <w:t xml:space="preserve">Based on the discussion in the previous section, it becomes evident that EVA emerged as a concept in the early 1990s. However, it has been </w:t>
      </w:r>
      <w:r w:rsidR="00113CA2">
        <w:t xml:space="preserve">pointed out by several commentators that </w:t>
      </w:r>
      <w:r w:rsidR="00113CA2" w:rsidRPr="00282F77">
        <w:t xml:space="preserve">EVA </w:t>
      </w:r>
      <w:r>
        <w:t>was not</w:t>
      </w:r>
      <w:r w:rsidR="00113CA2" w:rsidRPr="00282F77">
        <w:t xml:space="preserve"> a new concept</w:t>
      </w:r>
      <w:r>
        <w:t>.</w:t>
      </w:r>
      <w:r w:rsidR="00113CA2" w:rsidRPr="00282F77">
        <w:t xml:space="preserve"> </w:t>
      </w:r>
      <w:r w:rsidR="00113CA2">
        <w:t xml:space="preserve">According to </w:t>
      </w:r>
      <w:r w:rsidR="00113CA2">
        <w:rPr>
          <w:shd w:val="clear" w:color="auto" w:fill="FFFFFF"/>
        </w:rPr>
        <w:fldChar w:fldCharType="begin"/>
      </w:r>
      <w:r w:rsidR="00113CA2">
        <w:rPr>
          <w:shd w:val="clear" w:color="auto" w:fill="FFFFFF"/>
        </w:rPr>
        <w:instrText xml:space="preserve"> ADDIN EN.CITE &lt;EndNote&gt;&lt;Cite AuthorYear="1"&gt;&lt;Author&gt;Worthington&lt;/Author&gt;&lt;Year&gt;2001&lt;/Year&gt;&lt;RecNum&gt;3930&lt;/RecNum&gt;&lt;DisplayText&gt;Worthington and West (2001)&lt;/DisplayText&gt;&lt;record&gt;&lt;rec-number&gt;3930&lt;/rec-number&gt;&lt;foreign-keys&gt;&lt;key app="EN" db-id="0sdraaf2br29spe5zt85wxvqr0ffpx0daza0" timestamp="1450086058"&gt;3930&lt;/key&gt;&lt;/foreign-keys&gt;&lt;ref-type name="Journal Article"&gt;17&lt;/ref-type&gt;&lt;contributors&gt;&lt;authors&gt;&lt;author&gt;Worthington, Andrew C&lt;/author&gt;&lt;author&gt;West, Tracey&lt;/author&gt;&lt;/authors&gt;&lt;/contributors&gt;&lt;titles&gt;&lt;title&gt;Economic value-added: A review of the theoretical and empirical literature&lt;/title&gt;&lt;secondary-title&gt;Asian Review of Accounting&lt;/secondary-title&gt;&lt;/titles&gt;&lt;periodical&gt;&lt;full-title&gt;Asian Review of Accounting&lt;/full-title&gt;&lt;/periodical&gt;&lt;pages&gt;67-86&lt;/pages&gt;&lt;volume&gt;9&lt;/volume&gt;&lt;number&gt;1&lt;/number&gt;&lt;dates&gt;&lt;year&gt;2001&lt;/year&gt;&lt;/dates&gt;&lt;isbn&gt;1321-7348&lt;/isbn&gt;&lt;urls&gt;&lt;/urls&gt;&lt;/record&gt;&lt;/Cite&gt;&lt;/EndNote&gt;</w:instrText>
      </w:r>
      <w:r w:rsidR="00113CA2">
        <w:rPr>
          <w:shd w:val="clear" w:color="auto" w:fill="FFFFFF"/>
        </w:rPr>
        <w:fldChar w:fldCharType="separate"/>
      </w:r>
      <w:r w:rsidR="00113CA2">
        <w:rPr>
          <w:noProof/>
          <w:shd w:val="clear" w:color="auto" w:fill="FFFFFF"/>
        </w:rPr>
        <w:t>Worthington and West (2001)</w:t>
      </w:r>
      <w:r w:rsidR="00113CA2">
        <w:rPr>
          <w:shd w:val="clear" w:color="auto" w:fill="FFFFFF"/>
        </w:rPr>
        <w:fldChar w:fldCharType="end"/>
      </w:r>
      <w:r w:rsidR="00113CA2">
        <w:rPr>
          <w:shd w:val="clear" w:color="auto" w:fill="FFFFFF"/>
        </w:rPr>
        <w:t xml:space="preserve"> </w:t>
      </w:r>
      <w:r w:rsidR="00113CA2">
        <w:t xml:space="preserve">EVA is </w:t>
      </w:r>
      <w:r w:rsidR="00113CA2">
        <w:rPr>
          <w:shd w:val="clear" w:color="auto" w:fill="FFFFFF"/>
        </w:rPr>
        <w:t>“a trade</w:t>
      </w:r>
      <w:r w:rsidR="00113CA2">
        <w:rPr>
          <w:rFonts w:ascii="Cambria Math" w:hAnsi="Cambria Math" w:cs="Cambria Math"/>
          <w:shd w:val="clear" w:color="auto" w:fill="FFFFFF"/>
        </w:rPr>
        <w:t>‐</w:t>
      </w:r>
      <w:r w:rsidR="00113CA2">
        <w:rPr>
          <w:shd w:val="clear" w:color="auto" w:fill="FFFFFF"/>
        </w:rPr>
        <w:t xml:space="preserve">marked variant of residual income.” </w:t>
      </w:r>
      <w:r w:rsidR="00113CA2" w:rsidRPr="00282F77">
        <w:t xml:space="preserve">As pointed out by </w:t>
      </w:r>
      <w:r w:rsidR="00113CA2" w:rsidRPr="00282F77">
        <w:fldChar w:fldCharType="begin"/>
      </w:r>
      <w:r w:rsidR="00113CA2">
        <w:instrText xml:space="preserve"> ADDIN EN.CITE &lt;EndNote&gt;&lt;Cite AuthorYear="1"&gt;&lt;Author&gt;Vélez-Pareja&lt;/Author&gt;&lt;Year&gt;2001&lt;/Year&gt;&lt;RecNum&gt;6256&lt;/RecNum&gt;&lt;Suffix&gt;`, p. 20&lt;/Suffix&gt;&lt;DisplayText&gt;Vélez-Pareja (2001, p. 20)&lt;/DisplayText&gt;&lt;record&gt;&lt;rec-number&gt;6256&lt;/rec-number&gt;&lt;foreign-keys&gt;&lt;key app="EN" db-id="0sdraaf2br29spe5zt85wxvqr0ffpx0daza0" timestamp="1538633529"&gt;6256&lt;/key&gt;&lt;/foreign-keys&gt;&lt;ref-type name="Journal Article"&gt;17&lt;/ref-type&gt;&lt;contributors&gt;&lt;authors&gt;&lt;author&gt;Vélez-Pareja, Ignacio&lt;/author&gt;&lt;/authors&gt;&lt;/contributors&gt;&lt;titles&gt;&lt;title&gt;Value creation and its measurement: a critical look at EVA&lt;/title&gt;&lt;/titles&gt;&lt;dates&gt;&lt;year&gt;2001&lt;/year&gt;&lt;/dates&gt;&lt;urls&gt;&lt;related-urls&gt;&lt;url&gt;https://papers.ssrn.com/sol3/papers.cfm?abstract_id=163466&lt;/url&gt;&lt;/related-urls&gt;&lt;/urls&gt;&lt;/record&gt;&lt;/Cite&gt;&lt;/EndNote&gt;</w:instrText>
      </w:r>
      <w:r w:rsidR="00113CA2" w:rsidRPr="00282F77">
        <w:fldChar w:fldCharType="separate"/>
      </w:r>
      <w:r w:rsidR="00113CA2">
        <w:rPr>
          <w:noProof/>
        </w:rPr>
        <w:t>Vélez-Pareja (2001, p. 20)</w:t>
      </w:r>
      <w:r w:rsidR="00113CA2" w:rsidRPr="00282F77">
        <w:fldChar w:fldCharType="end"/>
      </w:r>
      <w:r w:rsidR="00113CA2" w:rsidRPr="00282F77">
        <w:t xml:space="preserve"> “it has been commercialized so much that as with other fashions in management, many people think that it is a new theory and that it is a panacea. It is not.” </w:t>
      </w:r>
      <w:r w:rsidR="00113CA2" w:rsidRPr="00282F77">
        <w:fldChar w:fldCharType="begin"/>
      </w:r>
      <w:r w:rsidR="00113CA2" w:rsidRPr="00282F77">
        <w:instrText xml:space="preserve"> ADDIN EN.CITE &lt;EndNote&gt;&lt;Cite AuthorYear="1"&gt;&lt;Author&gt;Tham&lt;/Author&gt;&lt;Year&gt;2001&lt;/Year&gt;&lt;RecNum&gt;6257&lt;/RecNum&gt;&lt;DisplayText&gt;Tham (2001)&lt;/DisplayText&gt;&lt;record&gt;&lt;rec-number&gt;6257&lt;/rec-number&gt;&lt;foreign-keys&gt;&lt;key app="EN" db-id="0sdraaf2br29spe5zt85wxvqr0ffpx0daza0" timestamp="1538633880"&gt;6257&lt;/key&gt;&lt;/foreign-keys&gt;&lt;ref-type name="Journal Article"&gt;17&lt;/ref-type&gt;&lt;contributors&gt;&lt;authors&gt;&lt;author&gt;Tham, Joseph&lt;/author&gt;&lt;/authors&gt;&lt;/contributors&gt;&lt;titles&gt;&lt;title&gt;The unbearable lightness of EVA in valuation&lt;/title&gt;&lt;/titles&gt;&lt;dates&gt;&lt;year&gt;2001&lt;/year&gt;&lt;/dates&gt;&lt;urls&gt;&lt;/urls&gt;&lt;/record&gt;&lt;/Cite&gt;&lt;/EndNote&gt;</w:instrText>
      </w:r>
      <w:r w:rsidR="00113CA2" w:rsidRPr="00282F77">
        <w:fldChar w:fldCharType="separate"/>
      </w:r>
      <w:r w:rsidR="00113CA2" w:rsidRPr="00282F77">
        <w:rPr>
          <w:noProof/>
        </w:rPr>
        <w:t>Tham (2001)</w:t>
      </w:r>
      <w:r w:rsidR="00113CA2" w:rsidRPr="00282F77">
        <w:fldChar w:fldCharType="end"/>
      </w:r>
      <w:r w:rsidR="00113CA2" w:rsidRPr="00282F77">
        <w:t xml:space="preserve"> cites a quote by </w:t>
      </w:r>
      <w:r w:rsidR="00113CA2" w:rsidRPr="00282F77">
        <w:fldChar w:fldCharType="begin"/>
      </w:r>
      <w:r w:rsidR="00113CA2" w:rsidRPr="00282F77">
        <w:instrText xml:space="preserve"> ADDIN EN.CITE &lt;EndNote&gt;&lt;Cite AuthorYear="1"&gt;&lt;Author&gt;Young&lt;/Author&gt;&lt;Year&gt;2001&lt;/Year&gt;&lt;RecNum&gt;1893&lt;/RecNum&gt;&lt;Suffix&gt;`, p. 5&lt;/Suffix&gt;&lt;DisplayText&gt;Young and O&amp;apos;Byrne (2001, p. 5)&lt;/DisplayText&gt;&lt;record&gt;&lt;rec-number&gt;1893&lt;/rec-number&gt;&lt;foreign-keys&gt;&lt;key app="EN" db-id="0sdraaf2br29spe5zt85wxvqr0ffpx0daza0" timestamp="1438846823"&gt;1893&lt;/key&gt;&lt;/foreign-keys&gt;&lt;ref-type name="Book"&gt;6&lt;/ref-type&gt;&lt;contributors&gt;&lt;authors&gt;&lt;author&gt;Young, S David&lt;/author&gt;&lt;author&gt;O&amp;apos;Byrne, Stephen F&lt;/author&gt;&lt;/authors&gt;&lt;/contributors&gt;&lt;titles&gt;&lt;title&gt;EVA® and value-based management&lt;/title&gt;&lt;/titles&gt;&lt;dates&gt;&lt;year&gt;2001&lt;/year&gt;&lt;/dates&gt;&lt;publisher&gt;McGraw-Hill New York&lt;/publisher&gt;&lt;isbn&gt;0071364390&lt;/isbn&gt;&lt;urls&gt;&lt;/urls&gt;&lt;/record&gt;&lt;/Cite&gt;&lt;/EndNote&gt;</w:instrText>
      </w:r>
      <w:r w:rsidR="00113CA2" w:rsidRPr="00282F77">
        <w:fldChar w:fldCharType="separate"/>
      </w:r>
      <w:r w:rsidR="00113CA2" w:rsidRPr="00282F77">
        <w:rPr>
          <w:noProof/>
        </w:rPr>
        <w:t>Young and O'Byrne (2001, p. 5)</w:t>
      </w:r>
      <w:r w:rsidR="00113CA2" w:rsidRPr="00282F77">
        <w:fldChar w:fldCharType="end"/>
      </w:r>
      <w:r w:rsidR="00113CA2" w:rsidRPr="00282F77">
        <w:t xml:space="preserve"> in which the authors state that the “basic ideas behind EVA are not new.</w:t>
      </w:r>
      <w:r w:rsidR="00113CA2">
        <w:t>”</w:t>
      </w:r>
      <w:r w:rsidR="00113CA2" w:rsidRPr="00282F77">
        <w:t xml:space="preserve"> </w:t>
      </w:r>
      <w:r w:rsidR="00113CA2">
        <w:t xml:space="preserve">Similarly, </w:t>
      </w:r>
      <w:r w:rsidR="00113CA2">
        <w:fldChar w:fldCharType="begin"/>
      </w:r>
      <w:r w:rsidR="00691439">
        <w:instrText xml:space="preserve"> ADDIN EN.CITE &lt;EndNote&gt;&lt;Cite AuthorYear="1"&gt;&lt;Author&gt;Bontis&lt;/Author&gt;&lt;Year&gt;1999&lt;/Year&gt;&lt;RecNum&gt;10261&lt;/RecNum&gt;&lt;DisplayText&gt;Bontis et al. (1999)&lt;/DisplayText&gt;&lt;record&gt;&lt;rec-number&gt;10261&lt;/rec-number&gt;&lt;foreign-keys&gt;&lt;key app="EN" db-id="0sdraaf2br29spe5zt85wxvqr0ffpx0daza0" timestamp="1551370176"&gt;10261&lt;/key&gt;&lt;/foreign-keys&gt;&lt;ref-type name="Journal Article"&gt;17&lt;/ref-type&gt;&lt;contributors&gt;&lt;authors&gt;&lt;author&gt;Bontis, Nick&lt;/author&gt;&lt;author&gt;Dragonetti, Nicola C.&lt;/author&gt;&lt;author&gt;Jacobsen, Kristine&lt;/author&gt;&lt;author&gt;Roos, Göran&lt;/author&gt;&lt;/authors&gt;&lt;/contributors&gt;&lt;titles&gt;&lt;title&gt;The knowledge toolbox: A review of the tools available to measure and manage intangible resources&lt;/title&gt;&lt;secondary-title&gt;European Management Journal&lt;/secondary-title&gt;&lt;/titles&gt;&lt;periodical&gt;&lt;full-title&gt;European Management Journal&lt;/full-title&gt;&lt;/periodical&gt;&lt;pages&gt;391-402&lt;/pages&gt;&lt;volume&gt;17&lt;/volume&gt;&lt;number&gt;4&lt;/number&gt;&lt;dates&gt;&lt;year&gt;1999&lt;/year&gt;&lt;pub-dates&gt;&lt;date&gt;1999/08/01/&lt;/date&gt;&lt;/pub-dates&gt;&lt;/dates&gt;&lt;isbn&gt;0263-2373&lt;/isbn&gt;&lt;urls&gt;&lt;related-urls&gt;&lt;url&gt;http://www.sciencedirect.com/science/article/pii/S0263237399000195&lt;/url&gt;&lt;/related-urls&gt;&lt;/urls&gt;&lt;electronic-resource-num&gt;https://doi.org/10.1016/S0263-2373(99)00019-5&lt;/electronic-resource-num&gt;&lt;/record&gt;&lt;/Cite&gt;&lt;/EndNote&gt;</w:instrText>
      </w:r>
      <w:r w:rsidR="00113CA2">
        <w:fldChar w:fldCharType="separate"/>
      </w:r>
      <w:r w:rsidR="00113CA2">
        <w:rPr>
          <w:noProof/>
        </w:rPr>
        <w:t>Bontis et al. (1999)</w:t>
      </w:r>
      <w:r w:rsidR="00113CA2">
        <w:fldChar w:fldCharType="end"/>
      </w:r>
      <w:r w:rsidR="00113CA2">
        <w:t xml:space="preserve"> write that EVA “is certainly not an outright revolution” and that the underlying ideas where used by Alfred Sloan of General Motors as far back as the 1920s. </w:t>
      </w:r>
    </w:p>
    <w:p w14:paraId="2B788EA6" w14:textId="0F1B3DD2" w:rsidR="00113CA2" w:rsidRPr="0054465A" w:rsidRDefault="00113CA2" w:rsidP="00113CA2">
      <w:r>
        <w:t xml:space="preserve">Therefore, it can be argued that “EVA is </w:t>
      </w:r>
      <w:r w:rsidRPr="00282F77">
        <w:t>essentially a repackaging of sound financial management and corporate finance principles that have been around a long time</w:t>
      </w:r>
      <w:r>
        <w:t xml:space="preserve">” </w:t>
      </w:r>
      <w:r>
        <w:fldChar w:fldCharType="begin"/>
      </w:r>
      <w:r w:rsidR="00854904">
        <w:instrText xml:space="preserve"> ADDIN EN.CITE &lt;EndNote&gt;&lt;Cite&gt;&lt;Author&gt;Young&lt;/Author&gt;&lt;Year&gt;2001&lt;/Year&gt;&lt;RecNum&gt;1893&lt;/RecNum&gt;&lt;Suffix&gt;`, p. 5`, cited in Tham`, 2001&lt;/Suffix&gt;&lt;DisplayText&gt;(Young &amp;amp; O&amp;apos;Byrne, 2001, p. 5, cited in Tham, 2001)&lt;/DisplayText&gt;&lt;record&gt;&lt;rec-number&gt;1893&lt;/rec-number&gt;&lt;foreign-keys&gt;&lt;key app="EN" db-id="0sdraaf2br29spe5zt85wxvqr0ffpx0daza0" timestamp="1438846823"&gt;1893&lt;/key&gt;&lt;/foreign-keys&gt;&lt;ref-type name="Book"&gt;6&lt;/ref-type&gt;&lt;contributors&gt;&lt;authors&gt;&lt;author&gt;Young, S David&lt;/author&gt;&lt;author&gt;O&amp;apos;Byrne, Stephen F&lt;/author&gt;&lt;/authors&gt;&lt;/contributors&gt;&lt;titles&gt;&lt;title&gt;EVA® and value-based management&lt;/title&gt;&lt;/titles&gt;&lt;dates&gt;&lt;year&gt;2001&lt;/year&gt;&lt;/dates&gt;&lt;publisher&gt;McGraw-Hill New York&lt;/publisher&gt;&lt;isbn&gt;0071364390&lt;/isbn&gt;&lt;urls&gt;&lt;/urls&gt;&lt;/record&gt;&lt;/Cite&gt;&lt;/EndNote&gt;</w:instrText>
      </w:r>
      <w:r>
        <w:fldChar w:fldCharType="separate"/>
      </w:r>
      <w:r w:rsidR="00854904">
        <w:rPr>
          <w:noProof/>
        </w:rPr>
        <w:t>(Young &amp; O'Byrne, 2001, p. 5, cited in Tham, 2001)</w:t>
      </w:r>
      <w:r>
        <w:fldChar w:fldCharType="end"/>
      </w:r>
      <w:r>
        <w:t>.</w:t>
      </w:r>
      <w:r w:rsidR="00C63A8A">
        <w:t xml:space="preserve"> As the earlier discussion in 2.</w:t>
      </w:r>
      <w:r w:rsidR="00573307">
        <w:t>1</w:t>
      </w:r>
      <w:r w:rsidR="00C63A8A">
        <w:t xml:space="preserve"> showed, EVA is largely based on theoretical concepts and ideas</w:t>
      </w:r>
      <w:r w:rsidR="0063285C">
        <w:t>,</w:t>
      </w:r>
      <w:r w:rsidR="00C63A8A">
        <w:t xml:space="preserve"> which has circulated and been part of the orthodoxy in economics and finance academia for decades</w:t>
      </w:r>
      <w:r w:rsidR="00C63A8A" w:rsidRPr="00282F77">
        <w:t xml:space="preserve">. </w:t>
      </w:r>
      <w:r>
        <w:rPr>
          <w:shd w:val="clear" w:color="auto" w:fill="FFFFFF"/>
        </w:rPr>
        <w:t xml:space="preserve">As the prominent management guru Peter </w:t>
      </w:r>
      <w:r>
        <w:rPr>
          <w:shd w:val="clear" w:color="auto" w:fill="FFFFFF"/>
        </w:rPr>
        <w:fldChar w:fldCharType="begin"/>
      </w:r>
      <w:r>
        <w:rPr>
          <w:shd w:val="clear" w:color="auto" w:fill="FFFFFF"/>
        </w:rPr>
        <w:instrText xml:space="preserve"> ADDIN EN.CITE &lt;EndNote&gt;&lt;Cite AuthorYear="1"&gt;&lt;Author&gt;Drucker&lt;/Author&gt;&lt;Year&gt;1995&lt;/Year&gt;&lt;RecNum&gt;6269&lt;/RecNum&gt;&lt;DisplayText&gt;Drucker (1995)&lt;/DisplayText&gt;&lt;record&gt;&lt;rec-number&gt;6269&lt;/rec-number&gt;&lt;foreign-keys&gt;&lt;key app="EN" db-id="0sdraaf2br29spe5zt85wxvqr0ffpx0daza0" timestamp="1538682170"&gt;6269&lt;/key&gt;&lt;/foreign-keys&gt;&lt;ref-type name="Journal Article"&gt;17&lt;/ref-type&gt;&lt;contributors&gt;&lt;authors&gt;&lt;author&gt;Drucker, Peter F&lt;/author&gt;&lt;/authors&gt;&lt;/contributors&gt;&lt;titles&gt;&lt;title&gt;The Information Executives Truly Need&lt;/title&gt;&lt;secondary-title&gt;Harvard Business Review&lt;/secondary-title&gt;&lt;/titles&gt;&lt;periodical&gt;&lt;full-title&gt;Harvard Business Review&lt;/full-title&gt;&lt;/periodical&gt;&lt;number&gt;January-February &lt;/number&gt;&lt;dates&gt;&lt;year&gt;1995&lt;/year&gt;&lt;/dates&gt;&lt;urls&gt;&lt;/urls&gt;&lt;/record&gt;&lt;/Cite&gt;&lt;/EndNote&gt;</w:instrText>
      </w:r>
      <w:r>
        <w:rPr>
          <w:shd w:val="clear" w:color="auto" w:fill="FFFFFF"/>
        </w:rPr>
        <w:fldChar w:fldCharType="separate"/>
      </w:r>
      <w:r>
        <w:rPr>
          <w:noProof/>
          <w:shd w:val="clear" w:color="auto" w:fill="FFFFFF"/>
        </w:rPr>
        <w:t>Drucker (1995)</w:t>
      </w:r>
      <w:r>
        <w:rPr>
          <w:shd w:val="clear" w:color="auto" w:fill="FFFFFF"/>
        </w:rPr>
        <w:fldChar w:fldCharType="end"/>
      </w:r>
      <w:r>
        <w:rPr>
          <w:shd w:val="clear" w:color="auto" w:fill="FFFFFF"/>
        </w:rPr>
        <w:t xml:space="preserve"> pointed out in Harvard Business Review article: </w:t>
      </w:r>
    </w:p>
    <w:p w14:paraId="4B053120" w14:textId="77777777" w:rsidR="00113CA2" w:rsidRPr="00282F77" w:rsidRDefault="00113CA2" w:rsidP="00113CA2">
      <w:pPr>
        <w:spacing w:line="240" w:lineRule="auto"/>
        <w:ind w:left="720"/>
      </w:pPr>
      <w:r w:rsidRPr="00282F77">
        <w:rPr>
          <w:shd w:val="clear" w:color="auto" w:fill="FFFFFF"/>
        </w:rPr>
        <w:t>“EVA is based on something we have known for a long time: what we generally call profits, the money left to service equity, is usually not profit at all. Until a business returns a profit that is greater than its cost of capital, it operates at a loss. Never mind that it pays taxes as if it had a genuine profit. The enterprise still returns less to the economy than it devours in resources. It does not cover its full costs unless the reported profit exceeds the cost of capital. Until then, it does not create wealth; it destroys it.” </w:t>
      </w:r>
    </w:p>
    <w:p w14:paraId="213A62A8" w14:textId="2A53A81C" w:rsidR="00113CA2" w:rsidRPr="00282F77" w:rsidRDefault="00113CA2" w:rsidP="00113CA2">
      <w:r>
        <w:t xml:space="preserve">Even the consulting firm Stern Stewart admitted that EVA is not entirely new. </w:t>
      </w:r>
      <w:r w:rsidRPr="00282F77">
        <w:t xml:space="preserve">Joel M. Stern </w:t>
      </w:r>
      <w:r>
        <w:t xml:space="preserve">wrote </w:t>
      </w:r>
      <w:r w:rsidRPr="00282F77">
        <w:t xml:space="preserve">in the foreword to the book “EVA: The Real Key to Creating Wealth” </w:t>
      </w:r>
      <w:r w:rsidRPr="00282F77">
        <w:fldChar w:fldCharType="begin"/>
      </w:r>
      <w:r w:rsidR="00854904">
        <w:instrText xml:space="preserve"> ADDIN EN.CITE &lt;EndNote&gt;&lt;Cite&gt;&lt;Author&gt;Ehrbar&lt;/Author&gt;&lt;Year&gt;1998&lt;/Year&gt;&lt;RecNum&gt;6270&lt;/RecNum&gt;&lt;DisplayText&gt;(Ehrbar, 1998)&lt;/DisplayText&gt;&lt;record&gt;&lt;rec-number&gt;6270&lt;/rec-number&gt;&lt;foreign-keys&gt;&lt;key app="EN" db-id="0sdraaf2br29spe5zt85wxvqr0ffpx0daza0" timestamp="1538682273"&gt;6270&lt;/key&gt;&lt;/foreign-keys&gt;&lt;ref-type name="Book"&gt;6&lt;/ref-type&gt;&lt;contributors&gt;&lt;authors&gt;&lt;author&gt;Ehrbar, Al&lt;/author&gt;&lt;/authors&gt;&lt;/contributors&gt;&lt;titles&gt;&lt;title&gt;EVA: The real key to creating wealth&lt;/title&gt;&lt;/titles&gt;&lt;dates&gt;&lt;year&gt;1998&lt;/year&gt;&lt;/dates&gt;&lt;publisher&gt;John Wiley &amp;amp; Sons&lt;/publisher&gt;&lt;isbn&gt;0471298603&lt;/isbn&gt;&lt;urls&gt;&lt;/urls&gt;&lt;/record&gt;&lt;/Cite&gt;&lt;/EndNote&gt;</w:instrText>
      </w:r>
      <w:r w:rsidRPr="00282F77">
        <w:fldChar w:fldCharType="separate"/>
      </w:r>
      <w:r w:rsidR="00854904">
        <w:rPr>
          <w:noProof/>
        </w:rPr>
        <w:t>(Ehrbar, 1998)</w:t>
      </w:r>
      <w:r w:rsidRPr="00282F77">
        <w:fldChar w:fldCharType="end"/>
      </w:r>
      <w:r w:rsidRPr="00282F77">
        <w:t xml:space="preserve"> that “EVA, as a measure of performance, has been part of the economist’s tool kit for more than 200 years.” </w:t>
      </w:r>
      <w:r>
        <w:t xml:space="preserve"> </w:t>
      </w:r>
    </w:p>
    <w:p w14:paraId="57E78C30" w14:textId="561E95CB" w:rsidR="00113CA2" w:rsidRDefault="00113CA2" w:rsidP="00113CA2">
      <w:r>
        <w:lastRenderedPageBreak/>
        <w:t xml:space="preserve">According to </w:t>
      </w:r>
      <w:r>
        <w:fldChar w:fldCharType="begin"/>
      </w:r>
      <w:r>
        <w:instrText xml:space="preserve"> ADDIN EN.CITE &lt;EndNote&gt;&lt;Cite AuthorYear="1"&gt;&lt;Author&gt;Chen&lt;/Author&gt;&lt;Year&gt;1997&lt;/Year&gt;&lt;RecNum&gt;1930&lt;/RecNum&gt;&lt;DisplayText&gt;Chen and Dodd (1997)&lt;/DisplayText&gt;&lt;record&gt;&lt;rec-number&gt;1930&lt;/rec-number&gt;&lt;foreign-keys&gt;&lt;key app="EN" db-id="0sdraaf2br29spe5zt85wxvqr0ffpx0daza0" timestamp="1438846826"&gt;1930&lt;/key&gt;&lt;/foreign-keys&gt;&lt;ref-type name="Journal Article"&gt;17&lt;/ref-type&gt;&lt;contributors&gt;&lt;authors&gt;&lt;author&gt;Chen, Shimin&lt;/author&gt;&lt;author&gt;Dodd, James L&lt;/author&gt;&lt;/authors&gt;&lt;/contributors&gt;&lt;titles&gt;&lt;title&gt;Economic value added (EVA™): An empirical examination of a new corporate performance measure&lt;/title&gt;&lt;secondary-title&gt;Journal of Managerial Issues&lt;/secondary-title&gt;&lt;/titles&gt;&lt;periodical&gt;&lt;full-title&gt;Journal of Managerial Issues&lt;/full-title&gt;&lt;/periodical&gt;&lt;pages&gt;318-333&lt;/pages&gt;&lt;volume&gt;9&lt;/volume&gt;&lt;number&gt;3&lt;/number&gt;&lt;dates&gt;&lt;year&gt;1997&lt;/year&gt;&lt;/dates&gt;&lt;isbn&gt;1045-3695&lt;/isbn&gt;&lt;urls&gt;&lt;/urls&gt;&lt;/record&gt;&lt;/Cite&gt;&lt;/EndNote&gt;</w:instrText>
      </w:r>
      <w:r>
        <w:fldChar w:fldCharType="separate"/>
      </w:r>
      <w:r>
        <w:rPr>
          <w:noProof/>
        </w:rPr>
        <w:t>Chen and Dodd (1997)</w:t>
      </w:r>
      <w:r>
        <w:fldChar w:fldCharType="end"/>
      </w:r>
      <w:r>
        <w:t xml:space="preserve">, the first appearance of the term EVA can be traced back to an article by Finegan from 1989 </w:t>
      </w:r>
      <w:r>
        <w:fldChar w:fldCharType="begin"/>
      </w:r>
      <w:r w:rsidR="00854904">
        <w:instrText xml:space="preserve"> ADDIN EN.CITE &lt;EndNote&gt;&lt;Cite&gt;&lt;Author&gt;Finegan&lt;/Author&gt;&lt;Year&gt;1989&lt;/Year&gt;&lt;RecNum&gt;6324&lt;/RecNum&gt;&lt;DisplayText&gt;(Finegan, 1989)&lt;/DisplayText&gt;&lt;record&gt;&lt;rec-number&gt;6324&lt;/rec-number&gt;&lt;foreign-keys&gt;&lt;key app="EN" db-id="0sdraaf2br29spe5zt85wxvqr0ffpx0daza0" timestamp="1539554631"&gt;6324&lt;/key&gt;&lt;/foreign-keys&gt;&lt;ref-type name="Journal Article"&gt;17&lt;/ref-type&gt;&lt;contributors&gt;&lt;authors&gt;&lt;author&gt;Finegan, P. T&lt;/author&gt;&lt;/authors&gt;&lt;/contributors&gt;&lt;titles&gt;&lt;title&gt;Financial Incentives Resolve the Shareholder-Value Puzzle&lt;/title&gt;&lt;secondary-title&gt;Corporate Cashflow&lt;/secondary-title&gt;&lt;/titles&gt;&lt;periodical&gt;&lt;full-title&gt;CORPORATE CASHFLOW&lt;/full-title&gt;&lt;/periodical&gt;&lt;pages&gt;27-32&lt;/pages&gt;&lt;number&gt;October&lt;/number&gt;&lt;dates&gt;&lt;year&gt;1989&lt;/year&gt;&lt;/dates&gt;&lt;urls&gt;&lt;/urls&gt;&lt;/record&gt;&lt;/Cite&gt;&lt;/EndNote&gt;</w:instrText>
      </w:r>
      <w:r>
        <w:fldChar w:fldCharType="separate"/>
      </w:r>
      <w:r w:rsidR="00854904">
        <w:rPr>
          <w:noProof/>
        </w:rPr>
        <w:t>(Finegan, 1989)</w:t>
      </w:r>
      <w:r>
        <w:fldChar w:fldCharType="end"/>
      </w:r>
      <w:r>
        <w:t xml:space="preserve">. A few years later, there was an influential article about EVA in Fortune Magazine titled </w:t>
      </w:r>
      <w:r w:rsidRPr="00500718">
        <w:t>“The</w:t>
      </w:r>
      <w:r>
        <w:t xml:space="preserve"> </w:t>
      </w:r>
      <w:r w:rsidRPr="00500718">
        <w:t>Real Key to Creating Wealth”</w:t>
      </w:r>
      <w:r>
        <w:t xml:space="preserve"> </w:t>
      </w:r>
      <w:r>
        <w:fldChar w:fldCharType="begin"/>
      </w:r>
      <w:r w:rsidR="00854904">
        <w:instrText xml:space="preserve"> ADDIN EN.CITE &lt;EndNote&gt;&lt;Cite&gt;&lt;Author&gt;Tully&lt;/Author&gt;&lt;Year&gt;1993&lt;/Year&gt;&lt;RecNum&gt;6031&lt;/RecNum&gt;&lt;DisplayText&gt;(Tully, 1993)&lt;/DisplayText&gt;&lt;record&gt;&lt;rec-number&gt;6031&lt;/rec-number&gt;&lt;foreign-keys&gt;&lt;key app="EN" db-id="0sdraaf2br29spe5zt85wxvqr0ffpx0daza0" timestamp="1525766692"&gt;6031&lt;/key&gt;&lt;/foreign-keys&gt;&lt;ref-type name="Journal Article"&gt;17&lt;/ref-type&gt;&lt;contributors&gt;&lt;authors&gt;&lt;author&gt;Tully, Shawn&lt;/author&gt;&lt;/authors&gt;&lt;/contributors&gt;&lt;titles&gt;&lt;title&gt;The real key to creating wealth&lt;/title&gt;&lt;secondary-title&gt;Fortune&lt;/secondary-title&gt;&lt;/titles&gt;&lt;periodical&gt;&lt;full-title&gt;Fortune&lt;/full-title&gt;&lt;/periodical&gt;&lt;pages&gt;38-44&lt;/pages&gt;&lt;volume&gt;128&lt;/volume&gt;&lt;number&gt;6&lt;/number&gt;&lt;dates&gt;&lt;year&gt;1993&lt;/year&gt;&lt;/dates&gt;&lt;urls&gt;&lt;/urls&gt;&lt;/record&gt;&lt;/Cite&gt;&lt;/EndNote&gt;</w:instrText>
      </w:r>
      <w:r>
        <w:fldChar w:fldCharType="separate"/>
      </w:r>
      <w:r w:rsidR="00854904">
        <w:rPr>
          <w:noProof/>
        </w:rPr>
        <w:t>(Tully, 1993)</w:t>
      </w:r>
      <w:r>
        <w:fldChar w:fldCharType="end"/>
      </w:r>
      <w:r>
        <w:t xml:space="preserve">, which later became the inspiration for the subtitle of a book about EVA called “EVA: The Real Key to Creating Wealth” </w:t>
      </w:r>
      <w:r>
        <w:fldChar w:fldCharType="begin"/>
      </w:r>
      <w:r w:rsidR="00854904">
        <w:instrText xml:space="preserve"> ADDIN EN.CITE &lt;EndNote&gt;&lt;Cite&gt;&lt;Author&gt;Ehrbar&lt;/Author&gt;&lt;Year&gt;1998&lt;/Year&gt;&lt;RecNum&gt;6270&lt;/RecNum&gt;&lt;DisplayText&gt;(Ehrbar, 1998)&lt;/DisplayText&gt;&lt;record&gt;&lt;rec-number&gt;6270&lt;/rec-number&gt;&lt;foreign-keys&gt;&lt;key app="EN" db-id="0sdraaf2br29spe5zt85wxvqr0ffpx0daza0" timestamp="1538682273"&gt;6270&lt;/key&gt;&lt;/foreign-keys&gt;&lt;ref-type name="Book"&gt;6&lt;/ref-type&gt;&lt;contributors&gt;&lt;authors&gt;&lt;author&gt;Ehrbar, Al&lt;/author&gt;&lt;/authors&gt;&lt;/contributors&gt;&lt;titles&gt;&lt;title&gt;EVA: The real key to creating wealth&lt;/title&gt;&lt;/titles&gt;&lt;dates&gt;&lt;year&gt;1998&lt;/year&gt;&lt;/dates&gt;&lt;publisher&gt;John Wiley &amp;amp; Sons&lt;/publisher&gt;&lt;isbn&gt;0471298603&lt;/isbn&gt;&lt;urls&gt;&lt;/urls&gt;&lt;/record&gt;&lt;/Cite&gt;&lt;/EndNote&gt;</w:instrText>
      </w:r>
      <w:r>
        <w:fldChar w:fldCharType="separate"/>
      </w:r>
      <w:r w:rsidR="00854904">
        <w:rPr>
          <w:noProof/>
        </w:rPr>
        <w:t>(Ehrbar, 1998)</w:t>
      </w:r>
      <w:r>
        <w:fldChar w:fldCharType="end"/>
      </w:r>
      <w:r>
        <w:t xml:space="preserve">. The prominent finance professor Michael Jensen is cited in </w:t>
      </w:r>
      <w:r>
        <w:fldChar w:fldCharType="begin"/>
      </w:r>
      <w:r>
        <w:instrText xml:space="preserve"> ADDIN EN.CITE &lt;EndNote&gt;&lt;Cite AuthorYear="1"&gt;&lt;Author&gt;Kiechel&lt;/Author&gt;&lt;Year&gt;2010&lt;/Year&gt;&lt;RecNum&gt;4915&lt;/RecNum&gt;&lt;Suffix&gt;`, p. 214&lt;/Suffix&gt;&lt;DisplayText&gt;Kiechel (2010, p. 214)&lt;/DisplayText&gt;&lt;record&gt;&lt;rec-number&gt;4915&lt;/rec-number&gt;&lt;foreign-keys&gt;&lt;key app="EN" db-id="0sdraaf2br29spe5zt85wxvqr0ffpx0daza0" timestamp="1475435631"&gt;4915&lt;/key&gt;&lt;/foreign-keys&gt;&lt;ref-type name="Book"&gt;6&lt;/ref-type&gt;&lt;contributors&gt;&lt;authors&gt;&lt;author&gt;Kiechel, Walter&lt;/author&gt;&lt;/authors&gt;&lt;/contributors&gt;&lt;titles&gt;&lt;title&gt;The lords of strategy: The secret intellectual history of the new corporate world&lt;/title&gt;&lt;/titles&gt;&lt;dates&gt;&lt;year&gt;2010&lt;/year&gt;&lt;/dates&gt;&lt;publisher&gt;Harvard Business Press&lt;/publisher&gt;&lt;isbn&gt;1591397820&lt;/isbn&gt;&lt;urls&gt;&lt;/urls&gt;&lt;/record&gt;&lt;/Cite&gt;&lt;/EndNote&gt;</w:instrText>
      </w:r>
      <w:r>
        <w:fldChar w:fldCharType="separate"/>
      </w:r>
      <w:r>
        <w:rPr>
          <w:noProof/>
        </w:rPr>
        <w:t>Kiechel (2010, p. 214)</w:t>
      </w:r>
      <w:r>
        <w:fldChar w:fldCharType="end"/>
      </w:r>
      <w:r>
        <w:t xml:space="preserve"> as having said that </w:t>
      </w:r>
      <w:r w:rsidRPr="009F302B">
        <w:t xml:space="preserve">“The </w:t>
      </w:r>
      <w:r w:rsidRPr="000C54FF">
        <w:t>Fortune</w:t>
      </w:r>
      <w:r w:rsidRPr="009F302B">
        <w:t xml:space="preserve"> stor</w:t>
      </w:r>
      <w:r>
        <w:t>y</w:t>
      </w:r>
      <w:r w:rsidRPr="009F302B">
        <w:t xml:space="preserve"> really put EVA on the map as the leading management tool.”</w:t>
      </w:r>
    </w:p>
    <w:p w14:paraId="68FA0060" w14:textId="20253A93" w:rsidR="00113CA2" w:rsidRDefault="00113CA2" w:rsidP="00113CA2">
      <w:r>
        <w:t xml:space="preserve">As pointed out by </w:t>
      </w:r>
      <w:r>
        <w:fldChar w:fldCharType="begin"/>
      </w:r>
      <w:r>
        <w:instrText xml:space="preserve"> ADDIN EN.CITE &lt;EndNote&gt;&lt;Cite AuthorYear="1"&gt;&lt;Author&gt;Grant&lt;/Author&gt;&lt;Year&gt;2003&lt;/Year&gt;&lt;RecNum&gt;4587&lt;/RecNum&gt;&lt;DisplayText&gt;Grant (2003)&lt;/DisplayText&gt;&lt;record&gt;&lt;rec-number&gt;4587&lt;/rec-number&gt;&lt;foreign-keys&gt;&lt;key app="EN" db-id="0sdraaf2br29spe5zt85wxvqr0ffpx0daza0" timestamp="1467919198"&gt;4587&lt;/key&gt;&lt;/foreign-keys&gt;&lt;ref-type name="Book"&gt;6&lt;/ref-type&gt;&lt;contributors&gt;&lt;authors&gt;&lt;author&gt;Grant, James L&lt;/author&gt;&lt;/authors&gt;&lt;/contributors&gt;&lt;titles&gt;&lt;title&gt;Foundations of economic value added&lt;/title&gt;&lt;/titles&gt;&lt;volume&gt;99&lt;/volume&gt;&lt;dates&gt;&lt;year&gt;2003&lt;/year&gt;&lt;/dates&gt;&lt;publisher&gt;John Wiley &amp;amp; Sons&lt;/publisher&gt;&lt;isbn&gt;0471234834&lt;/isbn&gt;&lt;urls&gt;&lt;/urls&gt;&lt;/record&gt;&lt;/Cite&gt;&lt;/EndNote&gt;</w:instrText>
      </w:r>
      <w:r>
        <w:fldChar w:fldCharType="separate"/>
      </w:r>
      <w:r>
        <w:rPr>
          <w:noProof/>
        </w:rPr>
        <w:t>Grant (2003)</w:t>
      </w:r>
      <w:r>
        <w:fldChar w:fldCharType="end"/>
      </w:r>
      <w:r>
        <w:t xml:space="preserve">, the concept of EVA was developed over a long period of time. Joel Stern published articles about the limitations of accounting profits as early as during the 1970s. About a decade later EVA was launched and commercialized by Joel Stern and G. Bennett Stewart III </w:t>
      </w:r>
      <w:r>
        <w:fldChar w:fldCharType="begin"/>
      </w:r>
      <w:r w:rsidR="00854904">
        <w:instrText xml:space="preserve"> ADDIN EN.CITE &lt;EndNote&gt;&lt;Cite&gt;&lt;Author&gt;Grant&lt;/Author&gt;&lt;Year&gt;2003&lt;/Year&gt;&lt;RecNum&gt;4587&lt;/RecNum&gt;&lt;DisplayText&gt;(Grant, 2003)&lt;/DisplayText&gt;&lt;record&gt;&lt;rec-number&gt;4587&lt;/rec-number&gt;&lt;foreign-keys&gt;&lt;key app="EN" db-id="0sdraaf2br29spe5zt85wxvqr0ffpx0daza0" timestamp="1467919198"&gt;4587&lt;/key&gt;&lt;/foreign-keys&gt;&lt;ref-type name="Book"&gt;6&lt;/ref-type&gt;&lt;contributors&gt;&lt;authors&gt;&lt;author&gt;Grant, James L&lt;/author&gt;&lt;/authors&gt;&lt;/contributors&gt;&lt;titles&gt;&lt;title&gt;Foundations of economic value added&lt;/title&gt;&lt;/titles&gt;&lt;volume&gt;99&lt;/volume&gt;&lt;dates&gt;&lt;year&gt;2003&lt;/year&gt;&lt;/dates&gt;&lt;publisher&gt;John Wiley &amp;amp; Sons&lt;/publisher&gt;&lt;isbn&gt;0471234834&lt;/isbn&gt;&lt;urls&gt;&lt;/urls&gt;&lt;/record&gt;&lt;/Cite&gt;&lt;/EndNote&gt;</w:instrText>
      </w:r>
      <w:r>
        <w:fldChar w:fldCharType="separate"/>
      </w:r>
      <w:r w:rsidR="00854904">
        <w:rPr>
          <w:noProof/>
        </w:rPr>
        <w:t>(Grant, 2003)</w:t>
      </w:r>
      <w:r>
        <w:fldChar w:fldCharType="end"/>
      </w:r>
      <w:r>
        <w:t xml:space="preserve">. In the words of </w:t>
      </w:r>
      <w:r>
        <w:fldChar w:fldCharType="begin"/>
      </w:r>
      <w:r>
        <w:instrText xml:space="preserve"> ADDIN EN.CITE &lt;EndNote&gt;&lt;Cite AuthorYear="1"&gt;&lt;Author&gt;Grant&lt;/Author&gt;&lt;Year&gt;1996&lt;/Year&gt;&lt;RecNum&gt;4588&lt;/RecNum&gt;&lt;Suffix&gt;`, p. 41&lt;/Suffix&gt;&lt;DisplayText&gt;Grant (1996, p. 41)&lt;/DisplayText&gt;&lt;record&gt;&lt;rec-number&gt;4588&lt;/rec-number&gt;&lt;foreign-keys&gt;&lt;key app="EN" db-id="0sdraaf2br29spe5zt85wxvqr0ffpx0daza0" timestamp="1467919257"&gt;4588&lt;/key&gt;&lt;/foreign-keys&gt;&lt;ref-type name="Journal Article"&gt;17&lt;/ref-type&gt;&lt;contributors&gt;&lt;authors&gt;&lt;author&gt;Grant, James L&lt;/author&gt;&lt;/authors&gt;&lt;/contributors&gt;&lt;titles&gt;&lt;title&gt;Foundations of EVA™ for investment managers&lt;/title&gt;&lt;secondary-title&gt;The Journal of Portfolio Management&lt;/secondary-title&gt;&lt;/titles&gt;&lt;periodical&gt;&lt;full-title&gt;The Journal of Portfolio Management&lt;/full-title&gt;&lt;/periodical&gt;&lt;pages&gt;41-48&lt;/pages&gt;&lt;volume&gt;23&lt;/volume&gt;&lt;number&gt;1&lt;/number&gt;&lt;dates&gt;&lt;year&gt;1996&lt;/year&gt;&lt;/dates&gt;&lt;isbn&gt;0095-4918&lt;/isbn&gt;&lt;urls&gt;&lt;/urls&gt;&lt;/record&gt;&lt;/Cite&gt;&lt;/EndNote&gt;</w:instrText>
      </w:r>
      <w:r>
        <w:fldChar w:fldCharType="separate"/>
      </w:r>
      <w:r>
        <w:rPr>
          <w:noProof/>
        </w:rPr>
        <w:t>Grant (1996, p. 41)</w:t>
      </w:r>
      <w:r>
        <w:fldChar w:fldCharType="end"/>
      </w:r>
      <w:r>
        <w:t xml:space="preserve">, EVA was “hatched by Stern Stewart during the 1980s.” </w:t>
      </w:r>
      <w:r>
        <w:fldChar w:fldCharType="begin"/>
      </w:r>
      <w:r w:rsidR="00691439">
        <w:instrText xml:space="preserve"> ADDIN EN.CITE &lt;EndNote&gt;&lt;Cite AuthorYear="1"&gt;&lt;Author&gt;Bontis&lt;/Author&gt;&lt;Year&gt;1999&lt;/Year&gt;&lt;RecNum&gt;10261&lt;/RecNum&gt;&lt;DisplayText&gt;Bontis et al. (1999)&lt;/DisplayText&gt;&lt;record&gt;&lt;rec-number&gt;10261&lt;/rec-number&gt;&lt;foreign-keys&gt;&lt;key app="EN" db-id="0sdraaf2br29spe5zt85wxvqr0ffpx0daza0" timestamp="1551370176"&gt;10261&lt;/key&gt;&lt;/foreign-keys&gt;&lt;ref-type name="Journal Article"&gt;17&lt;/ref-type&gt;&lt;contributors&gt;&lt;authors&gt;&lt;author&gt;Bontis, Nick&lt;/author&gt;&lt;author&gt;Dragonetti, Nicola C.&lt;/author&gt;&lt;author&gt;Jacobsen, Kristine&lt;/author&gt;&lt;author&gt;Roos, Göran&lt;/author&gt;&lt;/authors&gt;&lt;/contributors&gt;&lt;titles&gt;&lt;title&gt;The knowledge toolbox: A review of the tools available to measure and manage intangible resources&lt;/title&gt;&lt;secondary-title&gt;European Management Journal&lt;/secondary-title&gt;&lt;/titles&gt;&lt;periodical&gt;&lt;full-title&gt;European Management Journal&lt;/full-title&gt;&lt;/periodical&gt;&lt;pages&gt;391-402&lt;/pages&gt;&lt;volume&gt;17&lt;/volume&gt;&lt;number&gt;4&lt;/number&gt;&lt;dates&gt;&lt;year&gt;1999&lt;/year&gt;&lt;pub-dates&gt;&lt;date&gt;1999/08/01/&lt;/date&gt;&lt;/pub-dates&gt;&lt;/dates&gt;&lt;isbn&gt;0263-2373&lt;/isbn&gt;&lt;urls&gt;&lt;related-urls&gt;&lt;url&gt;http://www.sciencedirect.com/science/article/pii/S0263237399000195&lt;/url&gt;&lt;/related-urls&gt;&lt;/urls&gt;&lt;electronic-resource-num&gt;https://doi.org/10.1016/S0263-2373(99)00019-5&lt;/electronic-resource-num&gt;&lt;/record&gt;&lt;/Cite&gt;&lt;/EndNote&gt;</w:instrText>
      </w:r>
      <w:r>
        <w:fldChar w:fldCharType="separate"/>
      </w:r>
      <w:r>
        <w:rPr>
          <w:noProof/>
        </w:rPr>
        <w:t>Bontis et al. (1999)</w:t>
      </w:r>
      <w:r>
        <w:fldChar w:fldCharType="end"/>
      </w:r>
      <w:r>
        <w:t xml:space="preserve"> argue that EVA was introduced in the late 1980s, while a textbook on performance measurement argues that EVA was developed during the 1990s </w:t>
      </w:r>
      <w:r>
        <w:fldChar w:fldCharType="begin"/>
      </w:r>
      <w:r w:rsidR="00854904">
        <w:instrText xml:space="preserve"> ADDIN EN.CITE &lt;EndNote&gt;&lt;Cite&gt;&lt;Author&gt;Smith&lt;/Author&gt;&lt;Year&gt;2005&lt;/Year&gt;&lt;RecNum&gt;10262&lt;/RecNum&gt;&lt;Suffix&gt;`, p. 9&lt;/Suffix&gt;&lt;DisplayText&gt;(Smith, 2005, p. 9)&lt;/DisplayText&gt;&lt;record&gt;&lt;rec-number&gt;10262&lt;/rec-number&gt;&lt;foreign-keys&gt;&lt;key app="EN" db-id="0sdraaf2br29spe5zt85wxvqr0ffpx0daza0" timestamp="1551370218"&gt;10262&lt;/key&gt;&lt;/foreign-keys&gt;&lt;ref-type name="Book"&gt;6&lt;/ref-type&gt;&lt;contributors&gt;&lt;authors&gt;&lt;author&gt;Smith, Malcolm&lt;/author&gt;&lt;/authors&gt;&lt;/contributors&gt;&lt;titles&gt;&lt;title&gt;Performance measurement and management: a strategic approach to management accounting&lt;/title&gt;&lt;/titles&gt;&lt;dates&gt;&lt;year&gt;2005&lt;/year&gt;&lt;/dates&gt;&lt;publisher&gt;Sage&lt;/publisher&gt;&lt;isbn&gt;1848606095&lt;/isbn&gt;&lt;urls&gt;&lt;/urls&gt;&lt;/record&gt;&lt;/Cite&gt;&lt;/EndNote&gt;</w:instrText>
      </w:r>
      <w:r>
        <w:fldChar w:fldCharType="separate"/>
      </w:r>
      <w:r w:rsidR="00854904">
        <w:rPr>
          <w:noProof/>
        </w:rPr>
        <w:t>(Smith, 2005, p. 9)</w:t>
      </w:r>
      <w:r>
        <w:fldChar w:fldCharType="end"/>
      </w:r>
      <w:r>
        <w:t xml:space="preserve">. However, it was not until the 1990s that EVA got its big break and became widely diffused and popularized in Corporate America. In the words of </w:t>
      </w:r>
      <w:r>
        <w:fldChar w:fldCharType="begin"/>
      </w:r>
      <w:r>
        <w:instrText xml:space="preserve"> ADDIN EN.CITE &lt;EndNote&gt;&lt;Cite AuthorYear="1"&gt;&lt;Author&gt;Tortella&lt;/Author&gt;&lt;Year&gt;2003&lt;/Year&gt;&lt;RecNum&gt;1939&lt;/RecNum&gt;&lt;DisplayText&gt;Tortella and Brusco (2003)&lt;/DisplayText&gt;&lt;record&gt;&lt;rec-number&gt;1939&lt;/rec-number&gt;&lt;foreign-keys&gt;&lt;key app="EN" db-id="0sdraaf2br29spe5zt85wxvqr0ffpx0daza0" timestamp="1438846827"&gt;1939&lt;/key&gt;&lt;/foreign-keys&gt;&lt;ref-type name="Journal Article"&gt;17&lt;/ref-type&gt;&lt;contributors&gt;&lt;authors&gt;&lt;author&gt;Tortella, Bartolomé Deyá&lt;/author&gt;&lt;author&gt;Brusco, Sandro&lt;/author&gt;&lt;/authors&gt;&lt;/contributors&gt;&lt;titles&gt;&lt;title&gt;The Economic Value Added (EVA): an analysis of market reaction&lt;/title&gt;&lt;secondary-title&gt;Advances in Accounting&lt;/secondary-title&gt;&lt;/titles&gt;&lt;periodical&gt;&lt;full-title&gt;Advances in Accounting&lt;/full-title&gt;&lt;/periodical&gt;&lt;pages&gt;265-290&lt;/pages&gt;&lt;volume&gt;20&lt;/volume&gt;&lt;dates&gt;&lt;year&gt;2003&lt;/year&gt;&lt;/dates&gt;&lt;urls&gt;&lt;/urls&gt;&lt;/record&gt;&lt;/Cite&gt;&lt;/EndNote&gt;</w:instrText>
      </w:r>
      <w:r>
        <w:fldChar w:fldCharType="separate"/>
      </w:r>
      <w:r>
        <w:rPr>
          <w:noProof/>
        </w:rPr>
        <w:t>Tortella and Brusco (2003)</w:t>
      </w:r>
      <w:r>
        <w:fldChar w:fldCharType="end"/>
      </w:r>
      <w:r>
        <w:t xml:space="preserve"> </w:t>
      </w:r>
      <w:r w:rsidRPr="00282F77">
        <w:t>“</w:t>
      </w:r>
      <w:r w:rsidR="001F63AB">
        <w:t>[t]</w:t>
      </w:r>
      <w:r w:rsidRPr="00282F77">
        <w:t>his management technique appears in the 80s, but it is in the 90s when it spreads widely among firms</w:t>
      </w:r>
      <w:r>
        <w:t>.</w:t>
      </w:r>
      <w:r w:rsidRPr="00282F77">
        <w:t>”</w:t>
      </w:r>
      <w:r>
        <w:t xml:space="preserve"> </w:t>
      </w:r>
    </w:p>
    <w:p w14:paraId="4809F6CA" w14:textId="793B760C" w:rsidR="00113CA2" w:rsidRDefault="00113CA2" w:rsidP="00113CA2">
      <w:r w:rsidRPr="00282F77">
        <w:t xml:space="preserve">During the 1990s, using a singular performance metric such as EVA relatively quickly gained legitimacy </w:t>
      </w:r>
      <w:r>
        <w:t xml:space="preserve">and popularity </w:t>
      </w:r>
      <w:r w:rsidRPr="00282F77">
        <w:t>in the business community, particularly in the U</w:t>
      </w:r>
      <w:r>
        <w:t>nited States</w:t>
      </w:r>
      <w:r w:rsidRPr="00282F77">
        <w:t xml:space="preserve">. </w:t>
      </w:r>
      <w:r>
        <w:t>Accounting and finance s</w:t>
      </w:r>
      <w:r w:rsidRPr="00282F77">
        <w:t xml:space="preserve">cholars have explained the rapid legitimization </w:t>
      </w:r>
      <w:r>
        <w:t xml:space="preserve">of the concept </w:t>
      </w:r>
      <w:r w:rsidRPr="00282F77">
        <w:t xml:space="preserve">by pointing to the fact that the EVA model offered a new way of looking at corporate profitability. For example, </w:t>
      </w:r>
      <w:r w:rsidRPr="00282F77">
        <w:fldChar w:fldCharType="begin"/>
      </w:r>
      <w:r w:rsidRPr="00282F77">
        <w:instrText xml:space="preserve"> ADDIN EN.CITE &lt;EndNote&gt;&lt;Cite AuthorYear="1"&gt;&lt;Author&gt;Grant&lt;/Author&gt;&lt;Year&gt;2003&lt;/Year&gt;&lt;RecNum&gt;4587&lt;/RecNum&gt;&lt;Suffix&gt;`, p. 2&lt;/Suffix&gt;&lt;DisplayText&gt;Grant (2003, p. 2)&lt;/DisplayText&gt;&lt;record&gt;&lt;rec-number&gt;4587&lt;/rec-number&gt;&lt;foreign-keys&gt;&lt;key app="EN" db-id="0sdraaf2br29spe5zt85wxvqr0ffpx0daza0" timestamp="1467919198"&gt;4587&lt;/key&gt;&lt;/foreign-keys&gt;&lt;ref-type name="Book"&gt;6&lt;/ref-type&gt;&lt;contributors&gt;&lt;authors&gt;&lt;author&gt;Grant, James L&lt;/author&gt;&lt;/authors&gt;&lt;/contributors&gt;&lt;titles&gt;&lt;title&gt;Foundations of economic value added&lt;/title&gt;&lt;/titles&gt;&lt;volume&gt;99&lt;/volume&gt;&lt;dates&gt;&lt;year&gt;2003&lt;/year&gt;&lt;/dates&gt;&lt;publisher&gt;John Wiley &amp;amp; Sons&lt;/publisher&gt;&lt;isbn&gt;0471234834&lt;/isbn&gt;&lt;urls&gt;&lt;/urls&gt;&lt;/record&gt;&lt;/Cite&gt;&lt;/EndNote&gt;</w:instrText>
      </w:r>
      <w:r w:rsidRPr="00282F77">
        <w:fldChar w:fldCharType="separate"/>
      </w:r>
      <w:r w:rsidRPr="00282F77">
        <w:rPr>
          <w:noProof/>
        </w:rPr>
        <w:t>Grant (2003, p. 2)</w:t>
      </w:r>
      <w:r w:rsidRPr="00282F77">
        <w:fldChar w:fldCharType="end"/>
      </w:r>
      <w:r w:rsidRPr="00282F77">
        <w:t xml:space="preserve"> noted that EVA gained “early acceptance from the corporate community because of its innovative way of looking at the firm’s real profitability</w:t>
      </w:r>
      <w:r>
        <w:t>.</w:t>
      </w:r>
      <w:r w:rsidRPr="00282F77">
        <w:t xml:space="preserve">” </w:t>
      </w:r>
      <w:r>
        <w:t xml:space="preserve">During the late 1990s, it was noted that the concept was growing in popularity </w:t>
      </w:r>
      <w:r>
        <w:fldChar w:fldCharType="begin"/>
      </w:r>
      <w:r w:rsidR="00854904">
        <w:instrText xml:space="preserve"> ADDIN EN.CITE &lt;EndNote&gt;&lt;Cite&gt;&lt;Author&gt;Young&lt;/Author&gt;&lt;Year&gt;1997&lt;/Year&gt;&lt;RecNum&gt;1745&lt;/RecNum&gt;&lt;DisplayText&gt;(Young, 1997)&lt;/DisplayText&gt;&lt;record&gt;&lt;rec-number&gt;1745&lt;/rec-number&gt;&lt;foreign-keys&gt;&lt;key app="EN" db-id="0sdraaf2br29spe5zt85wxvqr0ffpx0daza0" timestamp="1438846810"&gt;1745&lt;/key&gt;&lt;/foreign-keys&gt;&lt;ref-type name="Journal Article"&gt;17&lt;/ref-type&gt;&lt;contributors&gt;&lt;authors&gt;&lt;author&gt;Young, David&lt;/author&gt;&lt;/authors&gt;&lt;/contributors&gt;&lt;titles&gt;&lt;title&gt;Economic value added: A primer for European managers&lt;/title&gt;&lt;secondary-title&gt;European Management Journal&lt;/secondary-title&gt;&lt;/titles&gt;&lt;periodical&gt;&lt;full-title&gt;European Management Journal&lt;/full-title&gt;&lt;/periodical&gt;&lt;pages&gt;335-343&lt;/pages&gt;&lt;volume&gt;15&lt;/volume&gt;&lt;number&gt;4&lt;/number&gt;&lt;dates&gt;&lt;year&gt;1997&lt;/year&gt;&lt;/dates&gt;&lt;isbn&gt;0263-2373&lt;/isbn&gt;&lt;urls&gt;&lt;/urls&gt;&lt;/record&gt;&lt;/Cite&gt;&lt;/EndNote&gt;</w:instrText>
      </w:r>
      <w:r>
        <w:fldChar w:fldCharType="separate"/>
      </w:r>
      <w:r w:rsidR="00854904">
        <w:rPr>
          <w:noProof/>
        </w:rPr>
        <w:t>(Young, 1997)</w:t>
      </w:r>
      <w:r>
        <w:fldChar w:fldCharType="end"/>
      </w:r>
      <w:r>
        <w:t xml:space="preserve">. In the early 2000, </w:t>
      </w:r>
      <w:r>
        <w:fldChar w:fldCharType="begin"/>
      </w:r>
      <w:r>
        <w:instrText xml:space="preserve"> ADDIN EN.CITE &lt;EndNote&gt;&lt;Cite AuthorYear="1"&gt;&lt;Author&gt;Kramer&lt;/Author&gt;&lt;Year&gt;2001&lt;/Year&gt;&lt;RecNum&gt;6266&lt;/RecNum&gt;&lt;DisplayText&gt;Kramer and Peters (2001)&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fldChar w:fldCharType="separate"/>
      </w:r>
      <w:r>
        <w:rPr>
          <w:noProof/>
        </w:rPr>
        <w:t>Kramer and Peters (2001)</w:t>
      </w:r>
      <w:r>
        <w:fldChar w:fldCharType="end"/>
      </w:r>
      <w:r>
        <w:t xml:space="preserve"> observed that interest in EVA among practitioners “increased dramatically over the last decade.” Looking back, it is safe to say that the 1990s was the decade of EVA.</w:t>
      </w:r>
      <w:r w:rsidRPr="00536655">
        <w:t xml:space="preserve"> </w:t>
      </w:r>
    </w:p>
    <w:p w14:paraId="414D7488" w14:textId="69940B83" w:rsidR="00113CA2" w:rsidRDefault="00113CA2" w:rsidP="00113CA2">
      <w:r>
        <w:t xml:space="preserve">What were some of the driving forces behind the widespread interest in EVA? Some researchers point out that during the 1990s, EVA was heavily touted by supporters in corporate and journalistic circles. In particular, the business and financial press played a big role in generating much buzz and hype around EVA. </w:t>
      </w:r>
      <w:r w:rsidRPr="00EC1A1E">
        <w:t xml:space="preserve">In the words of </w:t>
      </w:r>
      <w:r w:rsidRPr="00EC1A1E">
        <w:fldChar w:fldCharType="begin"/>
      </w:r>
      <w:r w:rsidRPr="00EC1A1E">
        <w:instrText xml:space="preserve"> ADDIN EN.CITE &lt;EndNote&gt;&lt;Cite AuthorYear="1"&gt;&lt;Author&gt;Weaver&lt;/Author&gt;&lt;Year&gt;2001&lt;/Year&gt;&lt;RecNum&gt;1744&lt;/RecNum&gt;&lt;Suffix&gt;`, p. 7&lt;/Suffix&gt;&lt;DisplayText&gt;Weaver (2001, p. 7)&lt;/DisplayText&gt;&lt;record&gt;&lt;rec-number&gt;1744&lt;/rec-number&gt;&lt;foreign-keys&gt;&lt;key app="EN" db-id="0sdraaf2br29spe5zt85wxvqr0ffpx0daza0" timestamp="1438846810"&gt;1744&lt;/key&gt;&lt;/foreign-keys&gt;&lt;ref-type name="Journal Article"&gt;17&lt;/ref-type&gt;&lt;contributors&gt;&lt;authors&gt;&lt;author&gt;Weaver, Samuel&lt;/author&gt;&lt;/authors&gt;&lt;/contributors&gt;&lt;titles&gt;&lt;title&gt;Measuring Economic Value Added: A Survey of the Practices of EVA (R) Proponents&lt;/title&gt;&lt;secondary-title&gt;Journal of Applied Finance&lt;/secondary-title&gt;&lt;/titles&gt;&lt;periodical&gt;&lt;full-title&gt;Journal of Applied Finance&lt;/full-title&gt;&lt;/periodical&gt;&lt;volume&gt;11&lt;/volume&gt;&lt;dates&gt;&lt;year&gt;2001&lt;/year&gt;&lt;/dates&gt;&lt;urls&gt;&lt;/urls&gt;&lt;/record&gt;&lt;/Cite&gt;&lt;/EndNote&gt;</w:instrText>
      </w:r>
      <w:r w:rsidRPr="00EC1A1E">
        <w:fldChar w:fldCharType="separate"/>
      </w:r>
      <w:r w:rsidRPr="00EC1A1E">
        <w:rPr>
          <w:noProof/>
        </w:rPr>
        <w:t>Weaver (2001, p. 7)</w:t>
      </w:r>
      <w:r w:rsidRPr="00EC1A1E">
        <w:fldChar w:fldCharType="end"/>
      </w:r>
      <w:r w:rsidRPr="00EC1A1E">
        <w:t xml:space="preserve">, EVA was “heralded by consultants, the popular business press, a number of companies, and a few investment analysts.” </w:t>
      </w:r>
      <w:r w:rsidRPr="00EC1A1E">
        <w:fldChar w:fldCharType="begin"/>
      </w:r>
      <w:r w:rsidRPr="00EC1A1E">
        <w:instrText xml:space="preserve"> ADDIN EN.CITE &lt;EndNote&gt;&lt;Cite AuthorYear="1"&gt;&lt;Author&gt;Kramer&lt;/Author&gt;&lt;Year&gt;2001&lt;/Year&gt;&lt;RecNum&gt;6266&lt;/RecNum&gt;&lt;DisplayText&gt;Kramer and Peters (2001)&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rsidRPr="00EC1A1E">
        <w:fldChar w:fldCharType="separate"/>
      </w:r>
      <w:r w:rsidRPr="00EC1A1E">
        <w:rPr>
          <w:noProof/>
        </w:rPr>
        <w:t>Kramer and Peters (2001)</w:t>
      </w:r>
      <w:r w:rsidRPr="00EC1A1E">
        <w:fldChar w:fldCharType="end"/>
      </w:r>
      <w:r w:rsidRPr="00EC1A1E">
        <w:t xml:space="preserve"> cite </w:t>
      </w:r>
      <w:r w:rsidRPr="00EC1A1E">
        <w:fldChar w:fldCharType="begin"/>
      </w:r>
      <w:r w:rsidR="00E65BF6">
        <w:instrText xml:space="preserve"> ADDIN EN.CITE &lt;EndNote&gt;&lt;Cite AuthorYear="1"&gt;&lt;Author&gt;Blair&lt;/Author&gt;&lt;Year&gt;1997&lt;/Year&gt;&lt;RecNum&gt;6267&lt;/RecNum&gt;&lt;DisplayText&gt;Blair (1997)&lt;/DisplayText&gt;&lt;record&gt;&lt;rec-number&gt;6267&lt;/rec-number&gt;&lt;foreign-keys&gt;&lt;key app="EN" db-id="0sdraaf2br29spe5zt85wxvqr0ffpx0daza0" timestamp="1538681432"&gt;6267&lt;/key&gt;&lt;/foreign-keys&gt;&lt;ref-type name="Journal Article"&gt;17&lt;/ref-type&gt;&lt;contributors&gt;&lt;authors&gt;&lt;author&gt;Blair, Alistair&lt;/author&gt;&lt;/authors&gt;&lt;/contributors&gt;&lt;titles&gt;&lt;title&gt;EVA Fever: Readers of the business pages know about economic value added&lt;/title&gt;&lt;secondary-title&gt;Management Today - London&lt;/secondary-title&gt;&lt;/titles&gt;&lt;periodical&gt;&lt;full-title&gt;Management Today - London&lt;/full-title&gt;&lt;/periodical&gt;&lt;pages&gt;42-45&lt;/pages&gt;&lt;dates&gt;&lt;year&gt;1997&lt;/year&gt;&lt;/dates&gt;&lt;isbn&gt;0025-1925&lt;/isbn&gt;&lt;urls&gt;&lt;/urls&gt;&lt;/record&gt;&lt;/Cite&gt;&lt;/EndNote&gt;</w:instrText>
      </w:r>
      <w:r w:rsidRPr="00EC1A1E">
        <w:fldChar w:fldCharType="separate"/>
      </w:r>
      <w:r w:rsidRPr="00EC1A1E">
        <w:rPr>
          <w:noProof/>
        </w:rPr>
        <w:t>Blair (1997)</w:t>
      </w:r>
      <w:r w:rsidRPr="00EC1A1E">
        <w:fldChar w:fldCharType="end"/>
      </w:r>
      <w:r w:rsidRPr="00EC1A1E">
        <w:t xml:space="preserve"> who stated that “</w:t>
      </w:r>
      <w:r w:rsidR="001F63AB">
        <w:t>[t]</w:t>
      </w:r>
      <w:r w:rsidRPr="00EC1A1E">
        <w:t>he aggressive marketing of EVA hypes it into absurdity from time to time.”</w:t>
      </w:r>
      <w:r>
        <w:t xml:space="preserve"> </w:t>
      </w:r>
    </w:p>
    <w:p w14:paraId="537C5461" w14:textId="2EEA97EA" w:rsidR="00113CA2" w:rsidRDefault="00113CA2" w:rsidP="00113CA2">
      <w:r>
        <w:t xml:space="preserve">In particular a Fortune Magazine article titled “The real key to creating wealth” published in 1993 </w:t>
      </w:r>
      <w:r>
        <w:fldChar w:fldCharType="begin"/>
      </w:r>
      <w:r w:rsidR="00854904">
        <w:instrText xml:space="preserve"> ADDIN EN.CITE &lt;EndNote&gt;&lt;Cite&gt;&lt;Author&gt;Tully&lt;/Author&gt;&lt;Year&gt;1993&lt;/Year&gt;&lt;RecNum&gt;6031&lt;/RecNum&gt;&lt;DisplayText&gt;(Tully, 1993)&lt;/DisplayText&gt;&lt;record&gt;&lt;rec-number&gt;6031&lt;/rec-number&gt;&lt;foreign-keys&gt;&lt;key app="EN" db-id="0sdraaf2br29spe5zt85wxvqr0ffpx0daza0" timestamp="1525766692"&gt;6031&lt;/key&gt;&lt;/foreign-keys&gt;&lt;ref-type name="Journal Article"&gt;17&lt;/ref-type&gt;&lt;contributors&gt;&lt;authors&gt;&lt;author&gt;Tully, Shawn&lt;/author&gt;&lt;/authors&gt;&lt;/contributors&gt;&lt;titles&gt;&lt;title&gt;The real key to creating wealth&lt;/title&gt;&lt;secondary-title&gt;Fortune&lt;/secondary-title&gt;&lt;/titles&gt;&lt;periodical&gt;&lt;full-title&gt;Fortune&lt;/full-title&gt;&lt;/periodical&gt;&lt;pages&gt;38-44&lt;/pages&gt;&lt;volume&gt;128&lt;/volume&gt;&lt;number&gt;6&lt;/number&gt;&lt;dates&gt;&lt;year&gt;1993&lt;/year&gt;&lt;/dates&gt;&lt;urls&gt;&lt;/urls&gt;&lt;/record&gt;&lt;/Cite&gt;&lt;/EndNote&gt;</w:instrText>
      </w:r>
      <w:r>
        <w:fldChar w:fldCharType="separate"/>
      </w:r>
      <w:r w:rsidR="00854904">
        <w:rPr>
          <w:noProof/>
        </w:rPr>
        <w:t>(Tully, 1993)</w:t>
      </w:r>
      <w:r>
        <w:fldChar w:fldCharType="end"/>
      </w:r>
      <w:r>
        <w:t xml:space="preserve"> generated much attention around the concept </w:t>
      </w:r>
      <w:r>
        <w:fldChar w:fldCharType="begin"/>
      </w:r>
      <w:r w:rsidR="00854904">
        <w:instrText xml:space="preserve"> ADDIN EN.CITE &lt;EndNote&gt;&lt;Cite&gt;&lt;Author&gt;Dodd&lt;/Author&gt;&lt;Year&gt;1996&lt;/Year&gt;&lt;RecNum&gt;1929&lt;/RecNum&gt;&lt;DisplayText&gt;(Dodd &amp;amp; Chen, 1996)&lt;/DisplayText&gt;&lt;record&gt;&lt;rec-number&gt;1929&lt;/rec-number&gt;&lt;foreign-keys&gt;&lt;key app="EN" db-id="0sdraaf2br29spe5zt85wxvqr0ffpx0daza0" timestamp="1438846826"&gt;1929&lt;/key&gt;&lt;/foreign-keys&gt;&lt;ref-type name="Journal Article"&gt;17&lt;/ref-type&gt;&lt;contributors&gt;&lt;authors&gt;&lt;author&gt;Dodd, James L&lt;/author&gt;&lt;author&gt;Chen, Shimin&lt;/author&gt;&lt;/authors&gt;&lt;/contributors&gt;&lt;titles&gt;&lt;title&gt;EVA: A new panacea&lt;/title&gt;&lt;secondary-title&gt;Business and Economic Review&lt;/secondary-title&gt;&lt;/titles&gt;&lt;periodical&gt;&lt;full-title&gt;Business and Economic Review&lt;/full-title&gt;&lt;/periodical&gt;&lt;pages&gt;26-28&lt;/pages&gt;&lt;volume&gt;42&lt;/volume&gt;&lt;number&gt;4&lt;/number&gt;&lt;dates&gt;&lt;year&gt;1996&lt;/year&gt;&lt;/dates&gt;&lt;urls&gt;&lt;/urls&gt;&lt;/record&gt;&lt;/Cite&gt;&lt;/EndNote&gt;</w:instrText>
      </w:r>
      <w:r>
        <w:fldChar w:fldCharType="separate"/>
      </w:r>
      <w:r w:rsidR="00854904">
        <w:rPr>
          <w:noProof/>
        </w:rPr>
        <w:t>(Dodd &amp; Chen, 1996)</w:t>
      </w:r>
      <w:r>
        <w:fldChar w:fldCharType="end"/>
      </w:r>
      <w:r>
        <w:t xml:space="preserve">. In this article, EVA was referred to as </w:t>
      </w:r>
      <w:r w:rsidRPr="00EC1A1E">
        <w:t xml:space="preserve">"today's hottest financial idea and getting hotter" </w:t>
      </w:r>
      <w:r w:rsidRPr="00EC1A1E">
        <w:fldChar w:fldCharType="begin"/>
      </w:r>
      <w:r w:rsidR="00854904">
        <w:instrText xml:space="preserve"> ADDIN EN.CITE &lt;EndNote&gt;&lt;Cite&gt;&lt;Author&gt;Tully&lt;/Author&gt;&lt;Year&gt;1993&lt;/Year&gt;&lt;RecNum&gt;6031&lt;/RecNum&gt;&lt;DisplayText&gt;(Tully, 1993)&lt;/DisplayText&gt;&lt;record&gt;&lt;rec-number&gt;6031&lt;/rec-number&gt;&lt;foreign-keys&gt;&lt;key app="EN" db-id="0sdraaf2br29spe5zt85wxvqr0ffpx0daza0" timestamp="1525766692"&gt;6031&lt;/key&gt;&lt;/foreign-keys&gt;&lt;ref-type name="Journal Article"&gt;17&lt;/ref-type&gt;&lt;contributors&gt;&lt;authors&gt;&lt;author&gt;Tully, Shawn&lt;/author&gt;&lt;/authors&gt;&lt;/contributors&gt;&lt;titles&gt;&lt;title&gt;The real key to creating wealth&lt;/title&gt;&lt;secondary-title&gt;Fortune&lt;/secondary-title&gt;&lt;/titles&gt;&lt;periodical&gt;&lt;full-title&gt;Fortune&lt;/full-title&gt;&lt;/periodical&gt;&lt;pages&gt;38-44&lt;/pages&gt;&lt;volume&gt;128&lt;/volume&gt;&lt;number&gt;6&lt;/number&gt;&lt;dates&gt;&lt;year&gt;1993&lt;/year&gt;&lt;/dates&gt;&lt;urls&gt;&lt;/urls&gt;&lt;/record&gt;&lt;/Cite&gt;&lt;/EndNote&gt;</w:instrText>
      </w:r>
      <w:r w:rsidRPr="00EC1A1E">
        <w:fldChar w:fldCharType="separate"/>
      </w:r>
      <w:r w:rsidR="00854904">
        <w:rPr>
          <w:noProof/>
        </w:rPr>
        <w:t>(Tully, 1993)</w:t>
      </w:r>
      <w:r w:rsidRPr="00EC1A1E">
        <w:fldChar w:fldCharType="end"/>
      </w:r>
      <w:r w:rsidRPr="00EC1A1E">
        <w:t xml:space="preserve">. </w:t>
      </w:r>
      <w:r>
        <w:t xml:space="preserve">Fortune Magazine kept pushing the EVA concept, and to this point it has been pointed out that the magazine held the EVA concept up as a “holy grail” </w:t>
      </w:r>
      <w:r>
        <w:fldChar w:fldCharType="begin"/>
      </w:r>
      <w:r w:rsidR="00854904">
        <w:instrText xml:space="preserve"> ADDIN EN.CITE &lt;EndNote&gt;&lt;Cite&gt;&lt;Author&gt;Cordeiro&lt;/Author&gt;&lt;Year&gt;2001&lt;/Year&gt;&lt;RecNum&gt;6259&lt;/RecNum&gt;&lt;DisplayText&gt;(Cordeiro &amp;amp; Kent Jr, 2001)&lt;/DisplayText&gt;&lt;record&gt;&lt;rec-number&gt;6259&lt;/rec-number&gt;&lt;foreign-keys&gt;&lt;key app="EN" db-id="0sdraaf2br29spe5zt85wxvqr0ffpx0daza0" timestamp="1538634361"&gt;6259&lt;/key&gt;&lt;/foreign-keys&gt;&lt;ref-type name="Journal Article"&gt;17&lt;/ref-type&gt;&lt;contributors&gt;&lt;authors&gt;&lt;author&gt;Cordeiro, James J&lt;/author&gt;&lt;author&gt;Kent Jr, D Donald&lt;/author&gt;&lt;/authors&gt;&lt;/contributors&gt;&lt;titles&gt;&lt;title&gt;Do EVA™ adopters outperform their industry peers? Evidence from security analyst earnings forecasts&lt;/title&gt;&lt;secondary-title&gt;American Business Review&lt;/secondary-title&gt;&lt;/titles&gt;&lt;periodical&gt;&lt;full-title&gt;American Business Review&lt;/full-title&gt;&lt;/periodical&gt;&lt;dates&gt;&lt;year&gt;2001&lt;/year&gt;&lt;/dates&gt;&lt;urls&gt;&lt;/urls&gt;&lt;/record&gt;&lt;/Cite&gt;&lt;/EndNote&gt;</w:instrText>
      </w:r>
      <w:r>
        <w:fldChar w:fldCharType="separate"/>
      </w:r>
      <w:r w:rsidR="00854904">
        <w:rPr>
          <w:noProof/>
        </w:rPr>
        <w:t>(Cordeiro &amp; Kent Jr, 2001)</w:t>
      </w:r>
      <w:r>
        <w:fldChar w:fldCharType="end"/>
      </w:r>
      <w:r>
        <w:t xml:space="preserve">. As </w:t>
      </w:r>
      <w:r>
        <w:fldChar w:fldCharType="begin"/>
      </w:r>
      <w:r>
        <w:instrText xml:space="preserve"> ADDIN EN.CITE &lt;EndNote&gt;&lt;Cite AuthorYear="1"&gt;&lt;Author&gt;Chen&lt;/Author&gt;&lt;Year&gt;1997&lt;/Year&gt;&lt;RecNum&gt;1930&lt;/RecNum&gt;&lt;DisplayText&gt;Chen and Dodd (1997)&lt;/DisplayText&gt;&lt;record&gt;&lt;rec-number&gt;1930&lt;/rec-number&gt;&lt;foreign-keys&gt;&lt;key app="EN" db-id="0sdraaf2br29spe5zt85wxvqr0ffpx0daza0" timestamp="1438846826"&gt;1930&lt;/key&gt;&lt;/foreign-keys&gt;&lt;ref-type name="Journal Article"&gt;17&lt;/ref-type&gt;&lt;contributors&gt;&lt;authors&gt;&lt;author&gt;Chen, Shimin&lt;/author&gt;&lt;author&gt;Dodd, James L&lt;/author&gt;&lt;/authors&gt;&lt;/contributors&gt;&lt;titles&gt;&lt;title&gt;Economic value added (EVA™): An empirical examination of a new corporate performance measure&lt;/title&gt;&lt;secondary-title&gt;Journal of Managerial Issues&lt;/secondary-title&gt;&lt;/titles&gt;&lt;periodical&gt;&lt;full-title&gt;Journal of Managerial Issues&lt;/full-title&gt;&lt;/periodical&gt;&lt;pages&gt;318-333&lt;/pages&gt;&lt;volume&gt;9&lt;/volume&gt;&lt;number&gt;3&lt;/number&gt;&lt;dates&gt;&lt;year&gt;1997&lt;/year&gt;&lt;/dates&gt;&lt;isbn&gt;1045-3695&lt;/isbn&gt;&lt;urls&gt;&lt;/urls&gt;&lt;/record&gt;&lt;/Cite&gt;&lt;/EndNote&gt;</w:instrText>
      </w:r>
      <w:r>
        <w:fldChar w:fldCharType="separate"/>
      </w:r>
      <w:r>
        <w:rPr>
          <w:noProof/>
        </w:rPr>
        <w:t>Chen and Dodd (1997)</w:t>
      </w:r>
      <w:r>
        <w:fldChar w:fldCharType="end"/>
      </w:r>
      <w:r>
        <w:t xml:space="preserve"> </w:t>
      </w:r>
      <w:r w:rsidR="00A12535">
        <w:t>expressed</w:t>
      </w:r>
      <w:r>
        <w:t xml:space="preserve">, in the aftermath of the 1993 Fortune article, </w:t>
      </w:r>
      <w:r w:rsidRPr="00EC66C4">
        <w:t>“</w:t>
      </w:r>
      <w:r w:rsidRPr="009A6977">
        <w:t>a flurry of papers have been published telling successful EVA stories and promoting EVA adoption.”</w:t>
      </w:r>
      <w:r>
        <w:t xml:space="preserve"> Articles advocating for replacing conventional performance measures with EVA were published in the popular press, practitioner-oriented journals and magazines, as well as in academic journals in the fields of accounting and finance. </w:t>
      </w:r>
      <w:r>
        <w:fldChar w:fldCharType="begin"/>
      </w:r>
      <w:r>
        <w:instrText xml:space="preserve"> ADDIN EN.CITE &lt;EndNote&gt;&lt;Cite AuthorYear="1"&gt;&lt;Author&gt;Chen&lt;/Author&gt;&lt;Year&gt;1998&lt;/Year&gt;&lt;RecNum&gt;10083&lt;/RecNum&gt;&lt;DisplayText&gt;Chen and Dodd (1998)&lt;/DisplayText&gt;&lt;record&gt;&lt;rec-number&gt;10083&lt;/rec-number&gt;&lt;foreign-keys&gt;&lt;key app="EN" db-id="0sdraaf2br29spe5zt85wxvqr0ffpx0daza0" timestamp="1540255102"&gt;10083&lt;/key&gt;&lt;/foreign-keys&gt;&lt;ref-type name="Conference Proceedings"&gt;10&lt;/ref-type&gt;&lt;contributors&gt;&lt;authors&gt;&lt;author&gt;Chen, Shimin&lt;/author&gt;&lt;author&gt;Dodd, James L&lt;/author&gt;&lt;/authors&gt;&lt;/contributors&gt;&lt;titles&gt;&lt;title&gt;Usefulness of operating income, residual income, and EVA: A value-relevance perspective&lt;/title&gt;&lt;secondary-title&gt;Working Paper presented at MBAA Conference&lt;/secondary-title&gt;&lt;/titles&gt;&lt;dates&gt;&lt;year&gt;1998&lt;/year&gt;&lt;/dates&gt;&lt;urls&gt;&lt;/urls&gt;&lt;/record&gt;&lt;/Cite&gt;&lt;/EndNote&gt;</w:instrText>
      </w:r>
      <w:r>
        <w:fldChar w:fldCharType="separate"/>
      </w:r>
      <w:r>
        <w:rPr>
          <w:noProof/>
        </w:rPr>
        <w:t>Chen and Dodd (1998)</w:t>
      </w:r>
      <w:r>
        <w:fldChar w:fldCharType="end"/>
      </w:r>
      <w:r>
        <w:t xml:space="preserve"> provide an extensive list of EVA-oriented articles published </w:t>
      </w:r>
      <w:r w:rsidR="002F77BA">
        <w:t>from</w:t>
      </w:r>
      <w:r>
        <w:t xml:space="preserve"> the early </w:t>
      </w:r>
      <w:r w:rsidR="002F77BA">
        <w:t xml:space="preserve">1990s </w:t>
      </w:r>
      <w:r>
        <w:t>to mid-1990s.</w:t>
      </w:r>
    </w:p>
    <w:p w14:paraId="63BDF84F" w14:textId="6664F1FE" w:rsidR="00113CA2" w:rsidRDefault="00113CA2" w:rsidP="00113CA2">
      <w:r>
        <w:t xml:space="preserve">Another key factor fueling the rise of EVA, was the concept’s high degree of compatibility with the dominant </w:t>
      </w:r>
      <w:r w:rsidRPr="00282F77">
        <w:t xml:space="preserve">zeitgeist of the 1990s, </w:t>
      </w:r>
      <w:r>
        <w:t xml:space="preserve">which </w:t>
      </w:r>
      <w:r w:rsidRPr="00282F77">
        <w:t xml:space="preserve">particularly in the Anglo-American part of the world </w:t>
      </w:r>
      <w:r>
        <w:t xml:space="preserve">was </w:t>
      </w:r>
      <w:r>
        <w:lastRenderedPageBreak/>
        <w:t xml:space="preserve">centered around the notion and mantra of maximizing </w:t>
      </w:r>
      <w:r w:rsidRPr="00282F77">
        <w:t>shareholder value</w:t>
      </w:r>
      <w:r>
        <w:t xml:space="preserve"> </w:t>
      </w:r>
      <w:r w:rsidRPr="00282F77">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Pr="00282F77">
        <w:fldChar w:fldCharType="separate"/>
      </w:r>
      <w:r w:rsidR="00854904">
        <w:rPr>
          <w:noProof/>
        </w:rPr>
        <w:t>(The Economist, 1997)</w:t>
      </w:r>
      <w:r w:rsidRPr="00282F77">
        <w:fldChar w:fldCharType="end"/>
      </w:r>
      <w:r w:rsidRPr="00282F77">
        <w:t xml:space="preserve">. </w:t>
      </w:r>
      <w:r>
        <w:t>Therefore, EVA was highly appealing to managers of North</w:t>
      </w:r>
      <w:r w:rsidR="00286BA6">
        <w:t xml:space="preserve"> </w:t>
      </w:r>
      <w:r>
        <w:t xml:space="preserve">American companies during this time. As pointed out by </w:t>
      </w:r>
      <w:r>
        <w:fldChar w:fldCharType="begin"/>
      </w:r>
      <w:r>
        <w:instrText xml:space="preserve"> ADDIN EN.CITE &lt;EndNote&gt;&lt;Cite AuthorYear="1"&gt;&lt;Author&gt;Kieser&lt;/Author&gt;&lt;Year&gt;1997&lt;/Year&gt;&lt;RecNum&gt;94&lt;/RecNum&gt;&lt;DisplayText&gt;Kieser (1997)&lt;/DisplayText&gt;&lt;record&gt;&lt;rec-number&gt;94&lt;/rec-number&gt;&lt;foreign-keys&gt;&lt;key app="EN" db-id="0sdraaf2br29spe5zt85wxvqr0ffpx0daza0" timestamp="1438846684"&gt;94&lt;/key&gt;&lt;/foreign-keys&gt;&lt;ref-type name="Journal Article"&gt;17&lt;/ref-type&gt;&lt;contributors&gt;&lt;authors&gt;&lt;author&gt;Kieser, A. 1997&lt;/author&gt;&lt;/authors&gt;&lt;/contributors&gt;&lt;titles&gt;&lt;title&gt;Rhetoric and myth in management fashion&lt;/title&gt;&lt;secondary-title&gt;Organization&lt;/secondary-title&gt;&lt;/titles&gt;&lt;periodical&gt;&lt;full-title&gt;Organization&lt;/full-title&gt;&lt;/periodical&gt;&lt;pages&gt;49-74&lt;/pages&gt;&lt;volume&gt;4&lt;/volume&gt;&lt;number&gt;1&lt;/number&gt;&lt;dates&gt;&lt;year&gt;1997&lt;/year&gt;&lt;/dates&gt;&lt;urls&gt;&lt;/urls&gt;&lt;/record&gt;&lt;/Cite&gt;&lt;/EndNote&gt;</w:instrText>
      </w:r>
      <w:r>
        <w:fldChar w:fldCharType="separate"/>
      </w:r>
      <w:r>
        <w:rPr>
          <w:noProof/>
        </w:rPr>
        <w:t>Kieser (1997)</w:t>
      </w:r>
      <w:r>
        <w:fldChar w:fldCharType="end"/>
      </w:r>
      <w:r>
        <w:t xml:space="preserve">, timing plays a key role in the popularization of management concepts, and concepts which are in tune with the times tend to stand a better chance of attracting the attention of managers and becoming fashionable. During the 1990s, managers were facing a new challenging competitive environment </w:t>
      </w:r>
      <w:r>
        <w:fldChar w:fldCharType="begin"/>
      </w:r>
      <w:r w:rsidR="00854904">
        <w:instrText xml:space="preserve"> ADDIN EN.CITE &lt;EndNote&gt;&lt;Cite&gt;&lt;Author&gt;Hamel&lt;/Author&gt;&lt;Year&gt;1994&lt;/Year&gt;&lt;RecNum&gt;110&lt;/RecNum&gt;&lt;DisplayText&gt;(Hamel &amp;amp; Prahalad, 1994)&lt;/DisplayText&gt;&lt;record&gt;&lt;rec-number&gt;110&lt;/rec-number&gt;&lt;foreign-keys&gt;&lt;key app="EN" db-id="0sdraaf2br29spe5zt85wxvqr0ffpx0daza0" timestamp="1438846685"&gt;110&lt;/key&gt;&lt;/foreign-keys&gt;&lt;ref-type name="Book"&gt;6&lt;/ref-type&gt;&lt;contributors&gt;&lt;authors&gt;&lt;author&gt;Hamel, G. &lt;/author&gt;&lt;author&gt;Prahalad, C. K.&lt;/author&gt;&lt;/authors&gt;&lt;/contributors&gt;&lt;titles&gt;&lt;title&gt;Competing for the future&lt;/title&gt;&lt;/titles&gt;&lt;dates&gt;&lt;year&gt;1994&lt;/year&gt;&lt;/dates&gt;&lt;pub-location&gt;Boston, Mass.&lt;/pub-location&gt;&lt;publisher&gt;Harvard Business School Press&lt;/publisher&gt;&lt;urls&gt;&lt;/urls&gt;&lt;/record&gt;&lt;/Cite&gt;&lt;/EndNote&gt;</w:instrText>
      </w:r>
      <w:r>
        <w:fldChar w:fldCharType="separate"/>
      </w:r>
      <w:r w:rsidR="00854904">
        <w:rPr>
          <w:noProof/>
        </w:rPr>
        <w:t>(Hamel &amp; Prahalad, 1994)</w:t>
      </w:r>
      <w:r>
        <w:fldChar w:fldCharType="end"/>
      </w:r>
      <w:r>
        <w:t xml:space="preserve"> and were under increased pressure to deliver results for shareholders. As a result, there was a number of shareholder value models introduced during this time period, but EVA became most well-known of these </w:t>
      </w:r>
      <w:r>
        <w:fldChar w:fldCharType="begin"/>
      </w:r>
      <w:r w:rsidR="00854904">
        <w:instrText xml:space="preserve"> ADDIN EN.CITE &lt;EndNote&gt;&lt;Cite&gt;&lt;Author&gt;Cooper&lt;/Author&gt;&lt;Year&gt;2017&lt;/Year&gt;&lt;RecNum&gt;10118&lt;/RecNum&gt;&lt;DisplayText&gt;(Cooper, 2017)&lt;/DisplayText&gt;&lt;record&gt;&lt;rec-number&gt;10118&lt;/rec-number&gt;&lt;foreign-keys&gt;&lt;key app="EN" db-id="0sdraaf2br29spe5zt85wxvqr0ffpx0daza0" timestamp="1542899566"&gt;10118&lt;/key&gt;&lt;/foreign-keys&gt;&lt;ref-type name="Book"&gt;6&lt;/ref-type&gt;&lt;contributors&gt;&lt;authors&gt;&lt;author&gt;Cooper, Stuart&lt;/author&gt;&lt;/authors&gt;&lt;/contributors&gt;&lt;titles&gt;&lt;title&gt;Corporate social performance: A stakeholder approach&lt;/title&gt;&lt;/titles&gt;&lt;dates&gt;&lt;year&gt;2017&lt;/year&gt;&lt;/dates&gt;&lt;publisher&gt;Routledge&lt;/publisher&gt;&lt;isbn&gt;135194844X&lt;/isbn&gt;&lt;urls&gt;&lt;/urls&gt;&lt;/record&gt;&lt;/Cite&gt;&lt;/EndNote&gt;</w:instrText>
      </w:r>
      <w:r>
        <w:fldChar w:fldCharType="separate"/>
      </w:r>
      <w:r w:rsidR="00854904">
        <w:rPr>
          <w:noProof/>
        </w:rPr>
        <w:t>(Cooper, 2017)</w:t>
      </w:r>
      <w:r>
        <w:fldChar w:fldCharType="end"/>
      </w:r>
      <w:r>
        <w:t>. Therefore, several authors have argued that EVA was tied in with the broader shareholder value movement</w:t>
      </w:r>
      <w:r w:rsidR="0063285C">
        <w:t>,</w:t>
      </w:r>
      <w:r>
        <w:t xml:space="preserve"> which was highly influential during the 1990s </w:t>
      </w:r>
      <w:r>
        <w:fldChar w:fldCharType="begin">
          <w:fldData xml:space="preserve">PEVuZE5vdGU+PENpdGU+PEF1dGhvcj5Lb2xsZXI8L0F1dGhvcj48WWVhcj4xOTk0PC9ZZWFyPjxS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</w:fldData>
        </w:fldChar>
      </w:r>
      <w:r w:rsidR="00854904">
        <w:instrText xml:space="preserve"> ADDIN EN.CITE </w:instrText>
      </w:r>
      <w:r w:rsidR="00854904">
        <w:fldChar w:fldCharType="begin">
          <w:fldData xml:space="preserve">PEVuZE5vdGU+PENpdGU+PEF1dGhvcj5Lb2xsZXI8L0F1dGhvcj48WWVhcj4xOTk0PC9ZZWFyPjxS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</w:fldData>
        </w:fldChar>
      </w:r>
      <w:r w:rsidR="00854904">
        <w:instrText xml:space="preserve"> ADDIN EN.CITE.DATA </w:instrText>
      </w:r>
      <w:r w:rsidR="00854904">
        <w:fldChar w:fldCharType="end"/>
      </w:r>
      <w:r>
        <w:fldChar w:fldCharType="separate"/>
      </w:r>
      <w:r w:rsidR="00854904">
        <w:rPr>
          <w:noProof/>
        </w:rPr>
        <w:t>(Koller, 1994; Malmi &amp; Ikäheimo, 2003; Young &amp; O'Byrne, 2001)</w:t>
      </w:r>
      <w:r>
        <w:fldChar w:fldCharType="end"/>
      </w:r>
      <w:r>
        <w:t xml:space="preserve">. </w:t>
      </w:r>
      <w:r>
        <w:fldChar w:fldCharType="begin"/>
      </w:r>
      <w:r>
        <w:instrText xml:space="preserve"> ADDIN EN.CITE &lt;EndNote&gt;&lt;Cite AuthorYear="1"&gt;&lt;Author&gt;Chiwamit&lt;/Author&gt;&lt;Year&gt;2014&lt;/Year&gt;&lt;RecNum&gt;2488&lt;/RecNum&gt;&lt;Suffix&gt;`, p. 145&lt;/Suffix&gt;&lt;DisplayText&gt;Chiwamit et al. (2014, p. 145)&lt;/DisplayText&gt;&lt;record&gt;&lt;rec-number&gt;2488&lt;/rec-number&gt;&lt;foreign-keys&gt;&lt;key app="EN" db-id="0sdraaf2br29spe5zt85wxvqr0ffpx0daza0" timestamp="1438846878"&gt;2488&lt;/key&gt;&lt;/foreign-keys&gt;&lt;ref-type name="Journal Article"&gt;17&lt;/ref-type&gt;&lt;contributors&gt;&lt;authors&gt;&lt;author&gt;Chiwamit, Pimsiri&lt;/author&gt;&lt;author&gt;Modell, Sven&lt;/author&gt;&lt;author&gt;Yang, Chun Lei&lt;/author&gt;&lt;/authors&gt;&lt;/contributors&gt;&lt;titles&gt;&lt;title&gt;The societal relevance of management accounting innovations: economic value added and institutional work in the fields of Chinese and Thai state-owned enterprises&lt;/title&gt;&lt;secondary-title&gt;Accounting and Business Research&lt;/secondary-title&gt;&lt;/titles&gt;&lt;periodical&gt;&lt;full-title&gt;Accounting and Business Research&lt;/full-title&gt;&lt;/periodical&gt;&lt;pages&gt;144-180&lt;/pages&gt;&lt;volume&gt;44&lt;/volume&gt;&lt;number&gt;2&lt;/number&gt;&lt;dates&gt;&lt;year&gt;2014&lt;/year&gt;&lt;/dates&gt;&lt;isbn&gt;0001-4788&lt;/isbn&gt;&lt;urls&gt;&lt;/urls&gt;&lt;/record&gt;&lt;/Cite&gt;&lt;/EndNote&gt;</w:instrText>
      </w:r>
      <w:r>
        <w:fldChar w:fldCharType="separate"/>
      </w:r>
      <w:r>
        <w:rPr>
          <w:noProof/>
        </w:rPr>
        <w:t>Chiwamit et al. (2014, p. 145)</w:t>
      </w:r>
      <w:r>
        <w:fldChar w:fldCharType="end"/>
      </w:r>
      <w:r>
        <w:t xml:space="preserve"> note that “</w:t>
      </w:r>
      <w:r w:rsidR="001F63AB">
        <w:t>[t]</w:t>
      </w:r>
      <w:r>
        <w:t>he shareholder value movement represents a social movement held together by the imperative of maximising shareholder wealth as an over-riding premise for the structuring of governance and control practices.”</w:t>
      </w:r>
    </w:p>
    <w:p w14:paraId="09EBDE32" w14:textId="3C278C46" w:rsidR="00113CA2" w:rsidRDefault="00113CA2" w:rsidP="00113CA2">
      <w:r>
        <w:t xml:space="preserve">However, over time, the zeitgeist gradually shifted away from the shareholder-focused thinking and associated management concepts such as EVA. In the aftermath of the 2008 financial crisis, the notion of shareholder value maximization was put under a critical spotlight by many reporters and commentators in books, newspapers and magazines such as The New York Times and Time </w:t>
      </w:r>
      <w:r>
        <w:fldChar w:fldCharType="begin">
          <w:fldData xml:space="preserve">PEVuZE5vdGU+PENpdGU+PEF1dGhvcj5Ob2NlcmE8L0F1dGhvcj48WWVhcj4yMDEyPC9ZZWFyPjxS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</w:fldData>
        </w:fldChar>
      </w:r>
      <w:r w:rsidR="00854904">
        <w:instrText xml:space="preserve"> ADDIN EN.CITE </w:instrText>
      </w:r>
      <w:r w:rsidR="00854904">
        <w:fldChar w:fldCharType="begin">
          <w:fldData xml:space="preserve">PEVuZE5vdGU+PENpdGU+PEF1dGhvcj5Ob2NlcmE8L0F1dGhvcj48WWVhcj4yMDEyPC9ZZWFyPjxS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</w:fldData>
        </w:fldChar>
      </w:r>
      <w:r w:rsidR="00854904">
        <w:instrText xml:space="preserve"> ADDIN EN.CITE.DATA </w:instrText>
      </w:r>
      <w:r w:rsidR="00854904">
        <w:fldChar w:fldCharType="end"/>
      </w:r>
      <w:r>
        <w:fldChar w:fldCharType="separate"/>
      </w:r>
      <w:r w:rsidR="00854904">
        <w:rPr>
          <w:noProof/>
        </w:rPr>
        <w:t>(Nocera, 2012; Sanghoee, 2014; Stout, 2012; Wartzman, 2013; Yang, 2013)</w:t>
      </w:r>
      <w:r>
        <w:fldChar w:fldCharType="end"/>
      </w:r>
      <w:r>
        <w:t xml:space="preserve">. Author and columnist Stephen Denning went so far as calling it “the dumbest idea in the world” </w:t>
      </w:r>
      <w:r>
        <w:fldChar w:fldCharType="begin">
          <w:fldData xml:space="preserve">PEVuZE5vdGU+PENpdGU+PEF1dGhvcj5EZW5uaW5nPC9BdXRob3I+PFllYXI+MjAxMjwvWWVhcj48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</w:fldData>
        </w:fldChar>
      </w:r>
      <w:r w:rsidR="00854904">
        <w:instrText xml:space="preserve"> ADDIN EN.CITE </w:instrText>
      </w:r>
      <w:r w:rsidR="00854904">
        <w:fldChar w:fldCharType="begin">
          <w:fldData xml:space="preserve">PEVuZE5vdGU+PENpdGU+PEF1dGhvcj5EZW5uaW5nPC9BdXRob3I+PFllYXI+MjAxMjwvWWVhcj48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</w:fldData>
        </w:fldChar>
      </w:r>
      <w:r w:rsidR="00854904">
        <w:instrText xml:space="preserve"> ADDIN EN.CITE.DATA </w:instrText>
      </w:r>
      <w:r w:rsidR="00854904">
        <w:fldChar w:fldCharType="end"/>
      </w:r>
      <w:r>
        <w:fldChar w:fldCharType="separate"/>
      </w:r>
      <w:r w:rsidR="00854904">
        <w:rPr>
          <w:noProof/>
        </w:rPr>
        <w:t>(Denning, 2011, 2012, 2013)</w:t>
      </w:r>
      <w:r>
        <w:fldChar w:fldCharType="end"/>
      </w:r>
      <w:r>
        <w:t xml:space="preserve">. </w:t>
      </w:r>
      <w:r>
        <w:rPr>
          <w:bCs/>
          <w:color w:val="000000"/>
          <w:shd w:val="clear" w:color="auto" w:fill="FFFFFF"/>
        </w:rPr>
        <w:fldChar w:fldCharType="begin"/>
      </w:r>
      <w:r>
        <w:rPr>
          <w:bCs/>
          <w:color w:val="000000"/>
          <w:shd w:val="clear" w:color="auto" w:fill="FFFFFF"/>
        </w:rPr>
        <w:instrText xml:space="preserve"> ADDIN EN.CITE &lt;EndNote&gt;&lt;Cite AuthorYear="1"&gt;&lt;Author&gt;Allio&lt;/Author&gt;&lt;Year&gt;2011&lt;/Year&gt;&lt;RecNum&gt;6325&lt;/RecNum&gt;&lt;DisplayText&gt;Allio (2011)&lt;/DisplayText&gt;&lt;record&gt;&lt;rec-number&gt;6325&lt;/rec-number&gt;&lt;foreign-keys&gt;&lt;key app="EN" db-id="0sdraaf2br29spe5zt85wxvqr0ffpx0daza0" timestamp="1539556148"&gt;6325&lt;/key&gt;&lt;/foreign-keys&gt;&lt;ref-type name="Journal Article"&gt;17&lt;/ref-type&gt;&lt;contributors&gt;&lt;authors&gt;&lt;author&gt;Allio, Robert J&lt;/author&gt;&lt;/authors&gt;&lt;/contributors&gt;&lt;titles&gt;&lt;title&gt;Reinventing management purpose: the radical and virtuous alternatives&lt;/title&gt;&lt;secondary-title&gt;Strategy &amp;amp; Leadership&lt;/secondary-title&gt;&lt;/titles&gt;&lt;periodical&gt;&lt;full-title&gt;Strategy &amp;amp; Leadership&lt;/full-title&gt;&lt;/periodical&gt;&lt;pages&gt;4-11&lt;/pages&gt;&lt;volume&gt;39&lt;/volume&gt;&lt;number&gt;4&lt;/number&gt;&lt;dates&gt;&lt;year&gt;2011&lt;/year&gt;&lt;/dates&gt;&lt;isbn&gt;1087-8572&lt;/isbn&gt;&lt;urls&gt;&lt;/urls&gt;&lt;/record&gt;&lt;/Cite&gt;&lt;/EndNote&gt;</w:instrText>
      </w:r>
      <w:r>
        <w:rPr>
          <w:bCs/>
          <w:color w:val="000000"/>
          <w:shd w:val="clear" w:color="auto" w:fill="FFFFFF"/>
        </w:rPr>
        <w:fldChar w:fldCharType="separate"/>
      </w:r>
      <w:r>
        <w:rPr>
          <w:bCs/>
          <w:noProof/>
          <w:color w:val="000000"/>
          <w:shd w:val="clear" w:color="auto" w:fill="FFFFFF"/>
        </w:rPr>
        <w:t>Allio (2011)</w:t>
      </w:r>
      <w:r>
        <w:rPr>
          <w:bCs/>
          <w:color w:val="000000"/>
          <w:shd w:val="clear" w:color="auto" w:fill="FFFFFF"/>
        </w:rPr>
        <w:fldChar w:fldCharType="end"/>
      </w:r>
      <w:r>
        <w:rPr>
          <w:shd w:val="clear" w:color="auto" w:fill="FFFFFF"/>
        </w:rPr>
        <w:t xml:space="preserve"> noted that “</w:t>
      </w:r>
      <w:r w:rsidR="001F63AB">
        <w:rPr>
          <w:shd w:val="clear" w:color="auto" w:fill="FFFFFF"/>
        </w:rPr>
        <w:t>[u]</w:t>
      </w:r>
      <w:r>
        <w:rPr>
          <w:shd w:val="clear" w:color="auto" w:fill="FFFFFF"/>
        </w:rPr>
        <w:t>ntil a few years ago, the twin goals of consistently growing financial returns and maximization of shareholder value were almost universally hailed as the</w:t>
      </w:r>
      <w:r w:rsidRPr="00202D4C">
        <w:rPr>
          <w:shd w:val="clear" w:color="auto" w:fill="FFFFFF"/>
        </w:rPr>
        <w:t> </w:t>
      </w:r>
      <w:r w:rsidRPr="009A6977">
        <w:rPr>
          <w:bCs/>
          <w:color w:val="000000"/>
          <w:shd w:val="clear" w:color="auto" w:fill="FFFFFF"/>
        </w:rPr>
        <w:t>true</w:t>
      </w:r>
      <w:r w:rsidRPr="00202D4C">
        <w:rPr>
          <w:shd w:val="clear" w:color="auto" w:fill="FFFFFF"/>
        </w:rPr>
        <w:t> </w:t>
      </w:r>
      <w:r w:rsidRPr="009A6977">
        <w:rPr>
          <w:bCs/>
          <w:color w:val="000000"/>
          <w:shd w:val="clear" w:color="auto" w:fill="FFFFFF"/>
        </w:rPr>
        <w:t>measure</w:t>
      </w:r>
      <w:r w:rsidRPr="00202D4C">
        <w:rPr>
          <w:shd w:val="clear" w:color="auto" w:fill="FFFFFF"/>
        </w:rPr>
        <w:t> </w:t>
      </w:r>
      <w:r w:rsidRPr="009A6977">
        <w:rPr>
          <w:bCs/>
          <w:color w:val="000000"/>
          <w:shd w:val="clear" w:color="auto" w:fill="FFFFFF"/>
        </w:rPr>
        <w:t>of</w:t>
      </w:r>
      <w:r>
        <w:rPr>
          <w:bCs/>
          <w:color w:val="000000"/>
          <w:shd w:val="clear" w:color="auto" w:fill="FFFFFF"/>
        </w:rPr>
        <w:t xml:space="preserve"> </w:t>
      </w:r>
      <w:r w:rsidRPr="009A6977">
        <w:rPr>
          <w:bCs/>
          <w:color w:val="000000"/>
          <w:shd w:val="clear" w:color="auto" w:fill="FFFFFF"/>
        </w:rPr>
        <w:t>corporate</w:t>
      </w:r>
      <w:r w:rsidRPr="00202D4C">
        <w:rPr>
          <w:shd w:val="clear" w:color="auto" w:fill="FFFFFF"/>
        </w:rPr>
        <w:t> </w:t>
      </w:r>
      <w:r w:rsidRPr="009A6977">
        <w:rPr>
          <w:bCs/>
          <w:color w:val="000000"/>
          <w:shd w:val="clear" w:color="auto" w:fill="FFFFFF"/>
        </w:rPr>
        <w:t>success</w:t>
      </w:r>
      <w:r>
        <w:rPr>
          <w:bCs/>
          <w:color w:val="000000"/>
          <w:shd w:val="clear" w:color="auto" w:fill="FFFFFF"/>
        </w:rPr>
        <w:t>.</w:t>
      </w:r>
      <w:r w:rsidRPr="009A6977">
        <w:rPr>
          <w:bCs/>
          <w:color w:val="000000"/>
          <w:shd w:val="clear" w:color="auto" w:fill="FFFFFF"/>
        </w:rPr>
        <w:t>”</w:t>
      </w:r>
      <w:r>
        <w:rPr>
          <w:bCs/>
          <w:color w:val="000000"/>
          <w:shd w:val="clear" w:color="auto" w:fill="FFFFFF"/>
        </w:rPr>
        <w:t xml:space="preserve"> Recently, stakeholder-oriented models which take into corporate social performance</w:t>
      </w:r>
      <w:r w:rsidR="00B07C1A">
        <w:rPr>
          <w:bCs/>
          <w:color w:val="000000"/>
          <w:shd w:val="clear" w:color="auto" w:fill="FFFFFF"/>
        </w:rPr>
        <w:t xml:space="preserve"> and sustainability</w:t>
      </w:r>
      <w:r>
        <w:rPr>
          <w:bCs/>
          <w:color w:val="000000"/>
          <w:shd w:val="clear" w:color="auto" w:fill="FFFFFF"/>
        </w:rPr>
        <w:t xml:space="preserve"> have moved into the foreground </w:t>
      </w:r>
      <w:r>
        <w:rPr>
          <w:bCs/>
          <w:color w:val="000000"/>
          <w:shd w:val="clear" w:color="auto" w:fill="FFFFFF"/>
        </w:rPr>
        <w:fldChar w:fldCharType="begin"/>
      </w:r>
      <w:r w:rsidR="00854904">
        <w:rPr>
          <w:bCs/>
          <w:color w:val="000000"/>
          <w:shd w:val="clear" w:color="auto" w:fill="FFFFFF"/>
        </w:rPr>
        <w:instrText xml:space="preserve"> ADDIN EN.CITE &lt;EndNote&gt;&lt;Cite&gt;&lt;Author&gt;Cooper&lt;/Author&gt;&lt;Year&gt;2017&lt;/Year&gt;&lt;RecNum&gt;10118&lt;/RecNum&gt;&lt;DisplayText&gt;(Cooper, 2017; Zink, 2007)&lt;/DisplayText&gt;&lt;record&gt;&lt;rec-number&gt;10118&lt;/rec-number&gt;&lt;foreign-keys&gt;&lt;key app="EN" db-id="0sdraaf2br29spe5zt85wxvqr0ffpx0daza0" timestamp="1542899566"&gt;10118&lt;/key&gt;&lt;/foreign-keys&gt;&lt;ref-type name="Book"&gt;6&lt;/ref-type&gt;&lt;contributors&gt;&lt;authors&gt;&lt;author&gt;Cooper, Stuart&lt;/author&gt;&lt;/authors&gt;&lt;/contributors&gt;&lt;titles&gt;&lt;title&gt;Corporate social performance: A stakeholder approach&lt;/title&gt;&lt;/titles&gt;&lt;dates&gt;&lt;year&gt;2017&lt;/year&gt;&lt;/dates&gt;&lt;publisher&gt;Routledge&lt;/publisher&gt;&lt;isbn&gt;135194844X&lt;/isbn&gt;&lt;urls&gt;&lt;/urls&gt;&lt;/record&gt;&lt;/Cite&gt;&lt;Cite&gt;&lt;Author&gt;Zink&lt;/Author&gt;&lt;Year&gt;2007&lt;/Year&gt;&lt;RecNum&gt;5229&lt;/RecNum&gt;&lt;record&gt;&lt;rec-number&gt;5229&lt;/rec-number&gt;&lt;foreign-keys&gt;&lt;key app="EN" db-id="0sdraaf2br29spe5zt85wxvqr0ffpx0daza0" timestamp="1487909559"&gt;5229&lt;/key&gt;&lt;/foreign-keys&gt;&lt;ref-type name="Journal Article"&gt;17&lt;/ref-type&gt;&lt;contributors&gt;&lt;authors&gt;&lt;author&gt;Zink, Klaus J.&lt;/author&gt;&lt;/authors&gt;&lt;/contributors&gt;&lt;titles&gt;&lt;title&gt;From total quality management to corporate sustainability based on a stakeholder management&lt;/title&gt;&lt;secondary-title&gt;Journal of Management History&lt;/secondary-title&gt;&lt;/titles&gt;&lt;periodical&gt;&lt;full-title&gt;Journal of Management History&lt;/full-title&gt;&lt;/periodical&gt;&lt;pages&gt;394-401&lt;/pages&gt;&lt;volume&gt;13&lt;/volume&gt;&lt;number&gt;4&lt;/number&gt;&lt;keywords&gt;&lt;keyword&gt;Total quality management,Sustainable development,Corporate strategy,Stakeholder analysis&lt;/keyword&gt;&lt;/keywords&gt;&lt;dates&gt;&lt;year&gt;2007&lt;/year&gt;&lt;/dates&gt;&lt;urls&gt;&lt;related-urls&gt;&lt;url&gt;http://www.emeraldinsight.com/doi/abs/10.1108/17511340710819615&lt;/url&gt;&lt;/related-urls&gt;&lt;/urls&gt;&lt;electronic-resource-num&gt;doi:10.1108/17511340710819615&lt;/electronic-resource-num&gt;&lt;/record&gt;&lt;/Cite&gt;&lt;/EndNote&gt;</w:instrText>
      </w:r>
      <w:r>
        <w:rPr>
          <w:bCs/>
          <w:color w:val="000000"/>
          <w:shd w:val="clear" w:color="auto" w:fill="FFFFFF"/>
        </w:rPr>
        <w:fldChar w:fldCharType="separate"/>
      </w:r>
      <w:r w:rsidR="00854904">
        <w:rPr>
          <w:bCs/>
          <w:noProof/>
          <w:color w:val="000000"/>
          <w:shd w:val="clear" w:color="auto" w:fill="FFFFFF"/>
        </w:rPr>
        <w:t>(Cooper, 2017; Zink, 2007)</w:t>
      </w:r>
      <w:r>
        <w:rPr>
          <w:bCs/>
          <w:color w:val="000000"/>
          <w:shd w:val="clear" w:color="auto" w:fill="FFFFFF"/>
        </w:rPr>
        <w:fldChar w:fldCharType="end"/>
      </w:r>
      <w:r>
        <w:rPr>
          <w:bCs/>
          <w:color w:val="000000"/>
          <w:shd w:val="clear" w:color="auto" w:fill="FFFFFF"/>
        </w:rPr>
        <w:t xml:space="preserve">. </w:t>
      </w:r>
    </w:p>
    <w:p w14:paraId="7E3DD924" w14:textId="5FC8283E" w:rsidR="00AB6C3E" w:rsidRDefault="00163DB8" w:rsidP="00B85536">
      <w:pPr>
        <w:pStyle w:val="Heading1"/>
      </w:pPr>
      <w:r>
        <w:t xml:space="preserve">Key characteristics of </w:t>
      </w:r>
      <w:r w:rsidR="00A914E5">
        <w:t>EVA as a management concept and management fashion</w:t>
      </w:r>
    </w:p>
    <w:p w14:paraId="25E47936" w14:textId="4347E0E0" w:rsidR="00B85536" w:rsidRDefault="00AB6C3E" w:rsidP="00D27946">
      <w:r>
        <w:t xml:space="preserve">The previous section </w:t>
      </w:r>
      <w:r w:rsidR="00A914E5">
        <w:t>sketched the history of the EVA concept, which showed that the concept became highly fashionable during the 1990s. In this section we briefly discuss the extent to which EVA fits the definition</w:t>
      </w:r>
      <w:r w:rsidR="00163DB8">
        <w:t>s</w:t>
      </w:r>
      <w:r w:rsidR="00A914E5">
        <w:t xml:space="preserve"> of a management concept and a management fashion</w:t>
      </w:r>
      <w:r w:rsidR="00163DB8">
        <w:t xml:space="preserve"> </w:t>
      </w:r>
      <w:r w:rsidR="00163DB8">
        <w:fldChar w:fldCharType="begin"/>
      </w:r>
      <w:r w:rsidR="00163DB8">
        <w:instrText xml:space="preserve"> ADDIN EN.CITE &lt;EndNote&gt;&lt;Cite&gt;&lt;Author&gt;Jung&lt;/Author&gt;&lt;Year&gt;2012&lt;/Year&gt;&lt;RecNum&gt;507&lt;/RecNum&gt;&lt;DisplayText&gt;(Benders &amp;amp; Verlaar, 2003; Jung &amp;amp; Kieser, 2012)&lt;/DisplayText&gt;&lt;record&gt;&lt;rec-number&gt;507&lt;/rec-number&gt;&lt;foreign-keys&gt;&lt;key app="EN" db-id="0sdraaf2br29spe5zt85wxvqr0ffpx0daza0" timestamp="1438846715"&gt;507&lt;/key&gt;&lt;/foreign-keys&gt;&lt;ref-type name="Book Section"&gt;5&lt;/ref-type&gt;&lt;contributors&gt;&lt;authors&gt;&lt;author&gt;Jung, N.&lt;/author&gt;&lt;author&gt;Kieser, A.&lt;/author&gt;&lt;/authors&gt;&lt;secondary-authors&gt;&lt;author&gt;Kipping, M.&lt;/author&gt;&lt;author&gt;Clark, T.&lt;/author&gt;&lt;/secondary-authors&gt;&lt;/contributors&gt;&lt;titles&gt;&lt;title&gt;Consultants in the Management Fashion Arena&lt;/title&gt;&lt;secondary-title&gt;The Oxford Handbook of Management Consulting&lt;/secondary-title&gt;&lt;/titles&gt;&lt;periodical&gt;&lt;full-title&gt;The Oxford Handbook of Management Consulting&lt;/full-title&gt;&lt;/periodical&gt;&lt;pages&gt;327-346&lt;/pages&gt;&lt;dates&gt;&lt;year&gt;2012&lt;/year&gt;&lt;/dates&gt;&lt;pub-location&gt;New York, USA&lt;/pub-location&gt;&lt;publisher&gt;Oxford University Press&lt;/publisher&gt;&lt;urls&gt;&lt;/urls&gt;&lt;/record&gt;&lt;/Cite&gt;&lt;Cite&gt;&lt;Author&gt;Benders&lt;/Author&gt;&lt;Year&gt;2003&lt;/Year&gt;&lt;RecNum&gt;1228&lt;/RecNum&gt;&lt;record&gt;&lt;rec-number&gt;1228&lt;/rec-number&gt;&lt;foreign-keys&gt;&lt;key app="EN" db-id="0sdraaf2br29spe5zt85wxvqr0ffpx0daza0" timestamp="1438846768"&gt;1228&lt;/key&gt;&lt;/foreign-keys&gt;&lt;ref-type name="Journal Article"&gt;17&lt;/ref-type&gt;&lt;contributors&gt;&lt;authors&gt;&lt;author&gt;Benders, Jos&lt;/author&gt;&lt;author&gt;Verlaar, Sander&lt;/author&gt;&lt;/authors&gt;&lt;/contributors&gt;&lt;titles&gt;&lt;title&gt;Lifting parts: putting conceptual insights into practice&lt;/title&gt;&lt;secondary-title&gt;International Journal of Operations &amp;amp; Production Management&lt;/secondary-title&gt;&lt;/titles&gt;&lt;periodical&gt;&lt;full-title&gt;International Journal of Operations &amp;amp; Production Management&lt;/full-title&gt;&lt;/periodical&gt;&lt;pages&gt;757-774&lt;/pages&gt;&lt;volume&gt;23&lt;/volume&gt;&lt;number&gt;7&lt;/number&gt;&lt;dates&gt;&lt;year&gt;2003&lt;/year&gt;&lt;/dates&gt;&lt;isbn&gt;0144-3577&lt;/isbn&gt;&lt;urls&gt;&lt;/urls&gt;&lt;/record&gt;&lt;/Cite&gt;&lt;/EndNote&gt;</w:instrText>
      </w:r>
      <w:r w:rsidR="00163DB8">
        <w:fldChar w:fldCharType="separate"/>
      </w:r>
      <w:r w:rsidR="00163DB8">
        <w:rPr>
          <w:noProof/>
        </w:rPr>
        <w:t>(Benders &amp; Verlaar, 2003; Jung &amp; Kieser, 2012)</w:t>
      </w:r>
      <w:r w:rsidR="00163DB8">
        <w:fldChar w:fldCharType="end"/>
      </w:r>
      <w:r w:rsidR="00A914E5">
        <w:t xml:space="preserve">. Next, we analyze the characteristics of the EVA concept </w:t>
      </w:r>
      <w:r>
        <w:t xml:space="preserve">that made it so appealing to managers </w:t>
      </w:r>
      <w:r w:rsidR="00A914E5">
        <w:t xml:space="preserve">and allowed the concept to rise to prominence </w:t>
      </w:r>
      <w:r>
        <w:t>during th</w:t>
      </w:r>
      <w:r w:rsidR="00A914E5">
        <w:t>e 1990s</w:t>
      </w:r>
      <w:r>
        <w:t xml:space="preserve">. </w:t>
      </w:r>
      <w:r w:rsidR="00A914E5">
        <w:t xml:space="preserve">In the analysis we draw on </w:t>
      </w:r>
      <w:r w:rsidR="002215E9">
        <w:t>characteristics of management fashions</w:t>
      </w:r>
      <w:r w:rsidR="00A914E5">
        <w:t xml:space="preserve"> identified in the literature on management concepts and ideas </w:t>
      </w:r>
      <w:r w:rsidR="00A914E5">
        <w:fldChar w:fldCharType="begin">
          <w:fldData xml:space="preserve">PEVuZE5vdGU+PENpdGU+PEF1dGhvcj5CZW5kZXJzPC9BdXRob3I+PFllYXI+MjAwMTwvWWVhcj48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</w:fldData>
        </w:fldChar>
      </w:r>
      <w:r w:rsidR="00A914E5">
        <w:instrText xml:space="preserve"> ADDIN EN.CITE </w:instrText>
      </w:r>
      <w:r w:rsidR="00A914E5">
        <w:fldChar w:fldCharType="begin">
          <w:fldData xml:space="preserve">PEVuZE5vdGU+PENpdGU+PEF1dGhvcj5CZW5kZXJzPC9BdXRob3I+PFllYXI+MjAwMTwvWWVhcj48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</w:fldData>
        </w:fldChar>
      </w:r>
      <w:r w:rsidR="00A914E5">
        <w:instrText xml:space="preserve"> ADDIN EN.CITE.DATA </w:instrText>
      </w:r>
      <w:r w:rsidR="00A914E5">
        <w:fldChar w:fldCharType="end"/>
      </w:r>
      <w:r w:rsidR="00A914E5">
        <w:fldChar w:fldCharType="separate"/>
      </w:r>
      <w:r w:rsidR="00A914E5">
        <w:rPr>
          <w:noProof/>
        </w:rPr>
        <w:t>(Benders &amp; Van Veen, 2001; Huczynski, 1992; Røvik, 2002)</w:t>
      </w:r>
      <w:r w:rsidR="00A914E5">
        <w:fldChar w:fldCharType="end"/>
      </w:r>
      <w:r w:rsidR="00A914E5">
        <w:t xml:space="preserve">. </w:t>
      </w:r>
    </w:p>
    <w:p w14:paraId="32EFB238" w14:textId="7F824D3D" w:rsidR="009A6977" w:rsidRDefault="009A6977" w:rsidP="009A6977">
      <w:pPr>
        <w:pStyle w:val="Heading2"/>
      </w:pPr>
      <w:r>
        <w:t>EVA as a management concept</w:t>
      </w:r>
      <w:r w:rsidR="00163DB8">
        <w:t xml:space="preserve"> and management fashion</w:t>
      </w:r>
    </w:p>
    <w:p w14:paraId="7A04DBDD" w14:textId="0C1858B4" w:rsidR="007D71C9" w:rsidRDefault="009A6977" w:rsidP="00DD4C72">
      <w:r>
        <w:t>Before proceeding, it is useful to briefly outline what is meant by a management concept</w:t>
      </w:r>
      <w:r w:rsidR="00AB6C3E">
        <w:t xml:space="preserve"> and why EVA fit</w:t>
      </w:r>
      <w:r w:rsidR="00A914E5">
        <w:t>s</w:t>
      </w:r>
      <w:r w:rsidR="00AB6C3E">
        <w:t xml:space="preserve"> this definition</w:t>
      </w:r>
      <w:r w:rsidR="008967FA">
        <w:t xml:space="preserve">. </w:t>
      </w:r>
      <w:r w:rsidR="00DD4C72">
        <w:t xml:space="preserve">Management concepts can be defined as “prescriptive, more or less coherent views on management” </w:t>
      </w:r>
      <w:r w:rsidR="00DD4C72">
        <w:fldChar w:fldCharType="begin"/>
      </w:r>
      <w:r w:rsidR="00854904">
        <w:instrText xml:space="preserve"> ADDIN EN.CITE &lt;EndNote&gt;&lt;Cite&gt;&lt;Author&gt;Benders&lt;/Author&gt;&lt;Year&gt;2003&lt;/Year&gt;&lt;RecNum&gt;1228&lt;/RecNum&gt;&lt;Suffix&gt;`, p. 758&lt;/Suffix&gt;&lt;DisplayText&gt;(Benders &amp;amp; Verlaar, 2003, p. 758)&lt;/DisplayText&gt;&lt;record&gt;&lt;rec-number&gt;1228&lt;/rec-number&gt;&lt;foreign-keys&gt;&lt;key app="EN" db-id="0sdraaf2br29spe5zt85wxvqr0ffpx0daza0" timestamp="1438846768"&gt;1228&lt;/key&gt;&lt;/foreign-keys&gt;&lt;ref-type name="Journal Article"&gt;17&lt;/ref-type&gt;&lt;contributors&gt;&lt;authors&gt;&lt;author&gt;Benders, Jos&lt;/author&gt;&lt;author&gt;Verlaar, Sander&lt;/author&gt;&lt;/authors&gt;&lt;/contributors&gt;&lt;titles&gt;&lt;title&gt;Lifting parts: putting conceptual insights into practice&lt;/title&gt;&lt;secondary-title&gt;International Journal of Operations &amp;amp; Production Management&lt;/secondary-title&gt;&lt;/titles&gt;&lt;periodical&gt;&lt;full-title&gt;International Journal of Operations &amp;amp; Production Management&lt;/full-title&gt;&lt;/periodical&gt;&lt;pages&gt;757-774&lt;/pages&gt;&lt;volume&gt;23&lt;/volume&gt;&lt;number&gt;7&lt;/number&gt;&lt;dates&gt;&lt;year&gt;2003&lt;/year&gt;&lt;/dates&gt;&lt;isbn&gt;0144-3577&lt;/isbn&gt;&lt;urls&gt;&lt;/urls&gt;&lt;/record&gt;&lt;/Cite&gt;&lt;/EndNote&gt;</w:instrText>
      </w:r>
      <w:r w:rsidR="00DD4C72">
        <w:fldChar w:fldCharType="separate"/>
      </w:r>
      <w:r w:rsidR="00854904">
        <w:rPr>
          <w:noProof/>
        </w:rPr>
        <w:t>(Benders &amp; Verlaar, 2003, p. 758)</w:t>
      </w:r>
      <w:r w:rsidR="00DD4C72">
        <w:fldChar w:fldCharType="end"/>
      </w:r>
      <w:r w:rsidR="00DD4C72">
        <w:t xml:space="preserve">. Examples of </w:t>
      </w:r>
      <w:r w:rsidR="00BB25A9">
        <w:t xml:space="preserve">well-known </w:t>
      </w:r>
      <w:r w:rsidR="00DD4C72">
        <w:t xml:space="preserve">management concepts include Balanced Scorecard, Beyond Budgeting and </w:t>
      </w:r>
      <w:r w:rsidR="007D71C9">
        <w:t>Benchmarking</w:t>
      </w:r>
      <w:r w:rsidR="00E65BF6">
        <w:t xml:space="preserve">. </w:t>
      </w:r>
      <w:r w:rsidR="00DD4C72">
        <w:t xml:space="preserve">It is argued that </w:t>
      </w:r>
      <w:r w:rsidR="00AB6C3E">
        <w:t xml:space="preserve">management </w:t>
      </w:r>
      <w:r w:rsidR="008967FA" w:rsidRPr="008967FA">
        <w:t xml:space="preserve">concepts have a prominent place in the business community as prescriptive ideas to be followed by </w:t>
      </w:r>
      <w:r w:rsidR="00A914E5">
        <w:t xml:space="preserve">managers of </w:t>
      </w:r>
      <w:r w:rsidR="008967FA" w:rsidRPr="008967FA">
        <w:t xml:space="preserve">organizations. In other words, management concepts offer strong normative recommendations to organizations and managers on how to organize certain activities or processes, </w:t>
      </w:r>
      <w:r w:rsidR="00544E94">
        <w:t xml:space="preserve">for example, </w:t>
      </w:r>
      <w:r w:rsidR="008967FA" w:rsidRPr="008967FA">
        <w:t xml:space="preserve">financial reporting </w:t>
      </w:r>
      <w:r w:rsidR="006F1EB2">
        <w:t xml:space="preserve">or control </w:t>
      </w:r>
      <w:r w:rsidR="008967FA" w:rsidRPr="008967FA">
        <w:t xml:space="preserve">systems, in order to reach a given long-term goal or strategy. </w:t>
      </w:r>
      <w:r w:rsidR="008967FA">
        <w:t xml:space="preserve">It </w:t>
      </w:r>
      <w:r w:rsidR="008967FA">
        <w:lastRenderedPageBreak/>
        <w:t>can be argued that EVA fits this definition</w:t>
      </w:r>
      <w:r w:rsidR="00BB25A9">
        <w:t xml:space="preserve"> since the concept is </w:t>
      </w:r>
      <w:r w:rsidR="008967FA">
        <w:t xml:space="preserve">normative in nature and provides clear </w:t>
      </w:r>
      <w:r w:rsidR="00A14FBA">
        <w:t xml:space="preserve">guidelines </w:t>
      </w:r>
      <w:r w:rsidR="007D71C9">
        <w:t>to organizations and managers about what to emphasize in order to increase organizational performance</w:t>
      </w:r>
      <w:r w:rsidR="00AB6C3E">
        <w:t xml:space="preserve"> (i.e. maximize shareholder value)</w:t>
      </w:r>
      <w:r w:rsidR="007D71C9">
        <w:t>.</w:t>
      </w:r>
    </w:p>
    <w:p w14:paraId="56AA2B43" w14:textId="01CC9898" w:rsidR="00F43B98" w:rsidRDefault="00690CE8" w:rsidP="00DD4C72">
      <w:r>
        <w:t xml:space="preserve">Another important </w:t>
      </w:r>
      <w:r w:rsidR="007D71C9">
        <w:t>issue is relat</w:t>
      </w:r>
      <w:r w:rsidR="00AB6C3E">
        <w:t>ed</w:t>
      </w:r>
      <w:r w:rsidR="007D71C9">
        <w:t xml:space="preserve"> to the distinction between a management concept and a management fashion. </w:t>
      </w:r>
      <w:r w:rsidR="007D71C9">
        <w:fldChar w:fldCharType="begin"/>
      </w:r>
      <w:r w:rsidR="007D71C9">
        <w:instrText xml:space="preserve"> ADDIN EN.CITE &lt;EndNote&gt;&lt;Cite AuthorYear="1"&gt;&lt;Author&gt;Benders&lt;/Author&gt;&lt;Year&gt;2003&lt;/Year&gt;&lt;RecNum&gt;1228&lt;/RecNum&gt;&lt;Suffix&gt;`, p. 758&lt;/Suffix&gt;&lt;DisplayText&gt;Benders and Verlaar (2003, p. 758)&lt;/DisplayText&gt;&lt;record&gt;&lt;rec-number&gt;1228&lt;/rec-number&gt;&lt;foreign-keys&gt;&lt;key app="EN" db-id="0sdraaf2br29spe5zt85wxvqr0ffpx0daza0" timestamp="1438846768"&gt;1228&lt;/key&gt;&lt;/foreign-keys&gt;&lt;ref-type name="Journal Article"&gt;17&lt;/ref-type&gt;&lt;contributors&gt;&lt;authors&gt;&lt;author&gt;Benders, Jos&lt;/author&gt;&lt;author&gt;Verlaar, Sander&lt;/author&gt;&lt;/authors&gt;&lt;/contributors&gt;&lt;titles&gt;&lt;title&gt;Lifting parts: putting conceptual insights into practice&lt;/title&gt;&lt;secondary-title&gt;International Journal of Operations &amp;amp; Production Management&lt;/secondary-title&gt;&lt;/titles&gt;&lt;periodical&gt;&lt;full-title&gt;International Journal of Operations &amp;amp; Production Management&lt;/full-title&gt;&lt;/periodical&gt;&lt;pages&gt;757-774&lt;/pages&gt;&lt;volume&gt;23&lt;/volume&gt;&lt;number&gt;7&lt;/number&gt;&lt;dates&gt;&lt;year&gt;2003&lt;/year&gt;&lt;/dates&gt;&lt;isbn&gt;0144-3577&lt;/isbn&gt;&lt;urls&gt;&lt;/urls&gt;&lt;/record&gt;&lt;/Cite&gt;&lt;/EndNote&gt;</w:instrText>
      </w:r>
      <w:r w:rsidR="007D71C9">
        <w:fldChar w:fldCharType="separate"/>
      </w:r>
      <w:r w:rsidR="007D71C9">
        <w:rPr>
          <w:noProof/>
        </w:rPr>
        <w:t>Benders and Verlaar (2003, p. 758)</w:t>
      </w:r>
      <w:r w:rsidR="007D71C9">
        <w:fldChar w:fldCharType="end"/>
      </w:r>
      <w:r w:rsidR="007D71C9">
        <w:t xml:space="preserve"> note that management </w:t>
      </w:r>
      <w:r w:rsidR="00BB3AEF">
        <w:t>concept</w:t>
      </w:r>
      <w:r w:rsidR="00A914E5">
        <w:t>s</w:t>
      </w:r>
      <w:r w:rsidR="00BB3AEF">
        <w:t xml:space="preserve"> that end up becoming </w:t>
      </w:r>
      <w:r w:rsidR="007D71C9">
        <w:t xml:space="preserve">popular tend to be referred to as management fashions. Therefore, management fashions constitute a </w:t>
      </w:r>
      <w:r>
        <w:t xml:space="preserve">sub-set of the total supply of management concepts since not all of them become popular and fashionable </w:t>
      </w:r>
      <w:r>
        <w:fldChar w:fldCharType="begin"/>
      </w:r>
      <w:r w:rsidR="00854904">
        <w:instrText xml:space="preserve"> ADDIN EN.CITE &lt;EndNote&gt;&lt;Cite&gt;&lt;Author&gt;Braam&lt;/Author&gt;&lt;Year&gt;2002&lt;/Year&gt;&lt;RecNum&gt;281&lt;/RecNum&gt;&lt;Suffix&gt;`, p. 4&lt;/Suffix&gt;&lt;DisplayText&gt;(Braam, Heusinkveld, Benders, &amp;amp; Aubel, 2002, p. 4)&lt;/DisplayText&gt;&lt;record&gt;&lt;rec-number&gt;281&lt;/rec-number&gt;&lt;foreign-keys&gt;&lt;key app="EN" db-id="0sdraaf2br29spe5zt85wxvqr0ffpx0daza0" timestamp="1438846698"&gt;281&lt;/key&gt;&lt;/foreign-keys&gt;&lt;ref-type name="Report"&gt;27&lt;/ref-type&gt;&lt;contributors&gt;&lt;authors&gt;&lt;author&gt;Braam, G.&lt;/author&gt;&lt;author&gt;Heusinkveld, S.&lt;/author&gt;&lt;author&gt;Benders, J.&lt;/author&gt;&lt;author&gt;Aubel, A.&lt;/author&gt;&lt;/authors&gt;&lt;/contributors&gt;&lt;titles&gt;&lt;title&gt;The reception pattern of the balanced scorecard: Accounting for interpretative viability&lt;/title&gt;&lt;secondary-title&gt;SOM-Theme G: Cross-contextual comparison of institutions and organisations&lt;/secondary-title&gt;&lt;/titles&gt;&lt;dates&gt;&lt;year&gt;2002&lt;/year&gt;&lt;/dates&gt;&lt;pub-location&gt;Nijmegen, The Netherlands&lt;/pub-location&gt;&lt;publisher&gt;Nijmegen School of Management, University of Nijmegen&lt;/publisher&gt;&lt;urls&gt;&lt;related-urls&gt;&lt;url&gt;http://som.eldoc.ub.rug.nl/FILES/reports/themeG/2002/02G29/02G29.pdf&lt;/url&gt;&lt;/related-urls&gt;&lt;/urls&gt;&lt;/record&gt;&lt;/Cite&gt;&lt;/EndNote&gt;</w:instrText>
      </w:r>
      <w:r>
        <w:fldChar w:fldCharType="separate"/>
      </w:r>
      <w:r w:rsidR="00854904">
        <w:rPr>
          <w:noProof/>
        </w:rPr>
        <w:t>(Braam, Heusinkveld, Benders, &amp; Aubel, 2002, p. 4)</w:t>
      </w:r>
      <w:r>
        <w:fldChar w:fldCharType="end"/>
      </w:r>
      <w:r w:rsidR="003D3605">
        <w:t>,</w:t>
      </w:r>
      <w:r w:rsidR="007D71C9">
        <w:t xml:space="preserve"> and instead fade away without attracting any significant level of interest</w:t>
      </w:r>
      <w:r>
        <w:t>.</w:t>
      </w:r>
      <w:r w:rsidR="00BB3AEF">
        <w:t xml:space="preserve"> A</w:t>
      </w:r>
      <w:r w:rsidR="007D71C9">
        <w:t xml:space="preserve">nother definition says that </w:t>
      </w:r>
      <w:r>
        <w:t>management fashion</w:t>
      </w:r>
      <w:r w:rsidR="00436940">
        <w:t>s</w:t>
      </w:r>
      <w:r>
        <w:t xml:space="preserve"> are those </w:t>
      </w:r>
      <w:r w:rsidRPr="00EC1A1E">
        <w:t>“management concepts that relatively speedily gain large shares in the public management discourse</w:t>
      </w:r>
      <w:r w:rsidRPr="00690CE8">
        <w:rPr>
          <w:i/>
        </w:rPr>
        <w:t>”</w:t>
      </w:r>
      <w:r>
        <w:t xml:space="preserve"> </w:t>
      </w:r>
      <w:r>
        <w:fldChar w:fldCharType="begin"/>
      </w:r>
      <w:r w:rsidR="00854904">
        <w:instrText xml:space="preserve"> ADDIN EN.CITE &lt;EndNote&gt;&lt;Cite&gt;&lt;Author&gt;Jung&lt;/Author&gt;&lt;Year&gt;2012&lt;/Year&gt;&lt;RecNum&gt;507&lt;/RecNum&gt;&lt;Suffix&gt;`, p. 329&lt;/Suffix&gt;&lt;DisplayText&gt;(Jung &amp;amp; Kieser, 2012, p. 329)&lt;/DisplayText&gt;&lt;record&gt;&lt;rec-number&gt;507&lt;/rec-number&gt;&lt;foreign-keys&gt;&lt;key app="EN" db-id="0sdraaf2br29spe5zt85wxvqr0ffpx0daza0" timestamp="1438846715"&gt;507&lt;/key&gt;&lt;/foreign-keys&gt;&lt;ref-type name="Book Section"&gt;5&lt;/ref-type&gt;&lt;contributors&gt;&lt;authors&gt;&lt;author&gt;Jung, N.&lt;/author&gt;&lt;author&gt;Kieser, A.&lt;/author&gt;&lt;/authors&gt;&lt;secondary-authors&gt;&lt;author&gt;Kipping, M.&lt;/author&gt;&lt;author&gt;Clark, T.&lt;/author&gt;&lt;/secondary-authors&gt;&lt;/contributors&gt;&lt;titles&gt;&lt;title&gt;Consultants in the Management Fashion Arena&lt;/title&gt;&lt;secondary-title&gt;The Oxford Handbook of Management Consulting&lt;/secondary-title&gt;&lt;/titles&gt;&lt;periodical&gt;&lt;full-title&gt;The Oxford Handbook of Management Consulting&lt;/full-title&gt;&lt;/periodical&gt;&lt;pages&gt;327-346&lt;/pages&gt;&lt;dates&gt;&lt;year&gt;2012&lt;/year&gt;&lt;/dates&gt;&lt;pub-location&gt;New York, USA&lt;/pub-location&gt;&lt;publisher&gt;Oxford University Press&lt;/publisher&gt;&lt;urls&gt;&lt;/urls&gt;&lt;/record&gt;&lt;/Cite&gt;&lt;/EndNote&gt;</w:instrText>
      </w:r>
      <w:r>
        <w:fldChar w:fldCharType="separate"/>
      </w:r>
      <w:r w:rsidR="00854904">
        <w:rPr>
          <w:noProof/>
        </w:rPr>
        <w:t>(Jung &amp; Kieser, 2012, p. 329)</w:t>
      </w:r>
      <w:r>
        <w:fldChar w:fldCharType="end"/>
      </w:r>
      <w:r>
        <w:t>.</w:t>
      </w:r>
    </w:p>
    <w:p w14:paraId="184D4BD1" w14:textId="41B8257F" w:rsidR="009A6977" w:rsidRDefault="009A6977" w:rsidP="009A6977">
      <w:pPr>
        <w:pStyle w:val="Heading2"/>
      </w:pPr>
      <w:r>
        <w:t>Characteristics</w:t>
      </w:r>
    </w:p>
    <w:p w14:paraId="56F76D46" w14:textId="20774A56" w:rsidR="009A6977" w:rsidRDefault="009A6977" w:rsidP="009A6977">
      <w:r>
        <w:t xml:space="preserve">In this part the main characteristics of the EVA concept are identified and discussed. </w:t>
      </w:r>
      <w:r w:rsidR="002A3678">
        <w:t xml:space="preserve">Such an analysis is important since the literature on </w:t>
      </w:r>
      <w:r>
        <w:t xml:space="preserve">management concepts and ideas </w:t>
      </w:r>
      <w:r w:rsidR="002A3678">
        <w:t xml:space="preserve">emphasizes that concepts </w:t>
      </w:r>
      <w:r w:rsidR="0090129A">
        <w:t xml:space="preserve">with the ability to “flow” </w:t>
      </w:r>
      <w:r w:rsidR="00AD1769">
        <w:t xml:space="preserve">quickly and widely </w:t>
      </w:r>
      <w:r w:rsidR="0090129A">
        <w:fldChar w:fldCharType="begin"/>
      </w:r>
      <w:r w:rsidR="00854904">
        <w:instrText xml:space="preserve"> ADDIN EN.CITE &lt;EndNote&gt;&lt;Cite&gt;&lt;Author&gt;Røvik&lt;/Author&gt;&lt;Year&gt;2002&lt;/Year&gt;&lt;RecNum&gt;33&lt;/RecNum&gt;&lt;DisplayText&gt;(Røvik, 2002)&lt;/DisplayText&gt;&lt;record&gt;&lt;rec-number&gt;33&lt;/rec-number&gt;&lt;foreign-keys&gt;&lt;key app="EN" db-id="0sdraaf2br29spe5zt85wxvqr0ffpx0daza0" timestamp="1438846678"&gt;33&lt;/key&gt;&lt;/foreign-keys&gt;&lt;ref-type name="Book Section"&gt;5&lt;/ref-type&gt;&lt;contributors&gt;&lt;authors&gt;&lt;author&gt;Røvik, K. A.&lt;/author&gt;&lt;/authors&gt;&lt;secondary-authors&gt;&lt;author&gt;K. Sahlin-Andersson &lt;/author&gt;&lt;author&gt;L. Engwall &lt;/author&gt;&lt;/secondary-authors&gt;&lt;/contributors&gt;&lt;titles&gt;&lt;title&gt;The secrets of the winners: Management ideas that flow&lt;/title&gt;&lt;secondary-title&gt;The Expansion of Management Knowledge: Carriers, Ideas and Sources&lt;/secondary-title&gt;&lt;/titles&gt;&lt;pages&gt;113-144&lt;/pages&gt;&lt;dates&gt;&lt;year&gt;2002&lt;/year&gt;&lt;/dates&gt;&lt;pub-location&gt;Stanford&lt;/pub-location&gt;&lt;publisher&gt;Stanford University Press&lt;/publisher&gt;&lt;urls&gt;&lt;/urls&gt;&lt;/record&gt;&lt;/Cite&gt;&lt;/EndNote&gt;</w:instrText>
      </w:r>
      <w:r w:rsidR="0090129A">
        <w:fldChar w:fldCharType="separate"/>
      </w:r>
      <w:r w:rsidR="00854904">
        <w:rPr>
          <w:noProof/>
        </w:rPr>
        <w:t>(Røvik, 2002)</w:t>
      </w:r>
      <w:r w:rsidR="0090129A">
        <w:fldChar w:fldCharType="end"/>
      </w:r>
      <w:r>
        <w:t xml:space="preserve"> </w:t>
      </w:r>
      <w:r w:rsidR="002A3678">
        <w:t xml:space="preserve">tend to </w:t>
      </w:r>
      <w:r>
        <w:t xml:space="preserve">exhibit some common </w:t>
      </w:r>
      <w:r w:rsidR="002A3678">
        <w:t xml:space="preserve">key </w:t>
      </w:r>
      <w:r>
        <w:t xml:space="preserve">characteristics in terms of how they are portrayed and framed </w:t>
      </w:r>
      <w:r>
        <w:fldChar w:fldCharType="begin">
          <w:fldData xml:space="preserve">PEVuZE5vdGU+PENpdGU+PEF1dGhvcj5Sw7h2aWs8L0F1dGhvcj48WWVhcj4yMDAyPC9ZZWFyPjxS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</w:fldData>
        </w:fldChar>
      </w:r>
      <w:r w:rsidR="00854904">
        <w:instrText xml:space="preserve"> ADDIN EN.CITE </w:instrText>
      </w:r>
      <w:r w:rsidR="00854904">
        <w:fldChar w:fldCharType="begin">
          <w:fldData xml:space="preserve">PEVuZE5vdGU+PENpdGU+PEF1dGhvcj5Sw7h2aWs8L0F1dGhvcj48WWVhcj4yMDAyPC9ZZWFyPjxS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</w:fldData>
        </w:fldChar>
      </w:r>
      <w:r w:rsidR="00854904">
        <w:instrText xml:space="preserve"> ADDIN EN.CITE.DATA </w:instrText>
      </w:r>
      <w:r w:rsidR="00854904">
        <w:fldChar w:fldCharType="end"/>
      </w:r>
      <w:r>
        <w:fldChar w:fldCharType="separate"/>
      </w:r>
      <w:r w:rsidR="00854904">
        <w:rPr>
          <w:noProof/>
        </w:rPr>
        <w:t>(Benders &amp; Van Veen, 2001; Huczynski, 1992; Røvik, 2002)</w:t>
      </w:r>
      <w:r>
        <w:fldChar w:fldCharType="end"/>
      </w:r>
      <w:r w:rsidR="00690CE8">
        <w:t xml:space="preserve">. </w:t>
      </w:r>
      <w:r w:rsidR="002A3678">
        <w:t xml:space="preserve">In the following, </w:t>
      </w:r>
      <w:r w:rsidR="00A14FBA">
        <w:t xml:space="preserve">the focus will be on </w:t>
      </w:r>
      <w:r w:rsidR="0090129A">
        <w:t xml:space="preserve">four characteristics which </w:t>
      </w:r>
      <w:r w:rsidR="00A14FBA">
        <w:t>are deemed to be of particular relevance</w:t>
      </w:r>
      <w:r w:rsidR="002A3678">
        <w:t xml:space="preserve"> </w:t>
      </w:r>
      <w:r w:rsidR="00A14FBA">
        <w:t xml:space="preserve">for analyzing the </w:t>
      </w:r>
      <w:r w:rsidR="0090129A">
        <w:t xml:space="preserve">EVA concept: (1) </w:t>
      </w:r>
      <w:r w:rsidR="00A14FBA">
        <w:t>label</w:t>
      </w:r>
      <w:r w:rsidR="0090129A">
        <w:t>, (2)</w:t>
      </w:r>
      <w:r w:rsidR="002B6024">
        <w:t xml:space="preserve"> promises of performance improvements</w:t>
      </w:r>
      <w:r w:rsidR="0090129A">
        <w:t xml:space="preserve">, (3) </w:t>
      </w:r>
      <w:r w:rsidR="002B6024">
        <w:t>room for interpretation</w:t>
      </w:r>
      <w:r w:rsidR="0090129A">
        <w:t xml:space="preserve">, and (4) </w:t>
      </w:r>
      <w:r w:rsidR="00A14FBA">
        <w:t xml:space="preserve">universal applicability. </w:t>
      </w:r>
    </w:p>
    <w:p w14:paraId="6673CFDE" w14:textId="48BE41C5" w:rsidR="005C75D9" w:rsidRDefault="005C75D9" w:rsidP="009A6977">
      <w:pPr>
        <w:pStyle w:val="Heading3"/>
      </w:pPr>
      <w:r>
        <w:t xml:space="preserve">Label </w:t>
      </w:r>
    </w:p>
    <w:p w14:paraId="50397494" w14:textId="2FE19FDA" w:rsidR="002B6024" w:rsidRDefault="00A14FBA" w:rsidP="002B6024">
      <w:r>
        <w:t xml:space="preserve">The first characteristic is related to how </w:t>
      </w:r>
      <w:r w:rsidR="00BB3AEF">
        <w:t xml:space="preserve">the </w:t>
      </w:r>
      <w:r>
        <w:t>concept is labelled. In the literature it is pointed out that having a fancy and</w:t>
      </w:r>
      <w:r w:rsidR="00E403C5">
        <w:t xml:space="preserve"> catchy label</w:t>
      </w:r>
      <w:r w:rsidR="00991998">
        <w:t xml:space="preserve"> is </w:t>
      </w:r>
      <w:r w:rsidR="00E403C5">
        <w:t>i</w:t>
      </w:r>
      <w:r w:rsidR="006D46FD">
        <w:t xml:space="preserve">mportant </w:t>
      </w:r>
      <w:r>
        <w:t xml:space="preserve">in order to attract the interest of </w:t>
      </w:r>
      <w:r w:rsidR="00BB3AEF">
        <w:t xml:space="preserve">busy </w:t>
      </w:r>
      <w:r>
        <w:t>managers</w:t>
      </w:r>
      <w:r w:rsidR="002331E7">
        <w:t xml:space="preserve"> </w:t>
      </w:r>
      <w:r w:rsidR="002331E7">
        <w:fldChar w:fldCharType="begin">
          <w:fldData xml:space="preserve">PEVuZE5vdGU+PENpdGU+PEF1dGhvcj5Sw7h2aWs8L0F1dGhvcj48WWVhcj4xOTk4PC9ZZWFyPjxS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</w:fldData>
        </w:fldChar>
      </w:r>
      <w:r w:rsidR="00854904">
        <w:instrText xml:space="preserve"> ADDIN EN.CITE </w:instrText>
      </w:r>
      <w:r w:rsidR="00854904">
        <w:fldChar w:fldCharType="begin">
          <w:fldData xml:space="preserve">PEVuZE5vdGU+PENpdGU+PEF1dGhvcj5Sw7h2aWs8L0F1dGhvcj48WWVhcj4xOTk4PC9ZZWFyPjxS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</w:fldData>
        </w:fldChar>
      </w:r>
      <w:r w:rsidR="00854904">
        <w:instrText xml:space="preserve"> ADDIN EN.CITE.DATA </w:instrText>
      </w:r>
      <w:r w:rsidR="00854904">
        <w:fldChar w:fldCharType="end"/>
      </w:r>
      <w:r w:rsidR="002331E7">
        <w:fldChar w:fldCharType="separate"/>
      </w:r>
      <w:r w:rsidR="00854904">
        <w:rPr>
          <w:noProof/>
        </w:rPr>
        <w:t>(Huczynski, 1992; Røvik, 1998, 2007)</w:t>
      </w:r>
      <w:r w:rsidR="002331E7">
        <w:fldChar w:fldCharType="end"/>
      </w:r>
      <w:r w:rsidR="00991998">
        <w:t xml:space="preserve">. </w:t>
      </w:r>
      <w:r w:rsidR="00BD54D3">
        <w:t xml:space="preserve">EVA scores very high </w:t>
      </w:r>
      <w:r w:rsidR="002A3678">
        <w:t>when it comes to the catchiness of the label</w:t>
      </w:r>
      <w:r w:rsidR="00BD54D3">
        <w:t xml:space="preserve">. </w:t>
      </w:r>
      <w:r w:rsidR="002B6024">
        <w:t xml:space="preserve">EVA can be considered a prime example of what </w:t>
      </w:r>
      <w:r w:rsidR="002B6024">
        <w:fldChar w:fldCharType="begin"/>
      </w:r>
      <w:r w:rsidR="002B6024">
        <w:instrText xml:space="preserve"> ADDIN EN.CITE &lt;EndNote&gt;&lt;Cite AuthorYear="1"&gt;&lt;Author&gt;Cluley&lt;/Author&gt;&lt;Year&gt;2013&lt;/Year&gt;&lt;RecNum&gt;798&lt;/RecNum&gt;&lt;DisplayText&gt;Cluley (2013)&lt;/DisplayText&gt;&lt;record&gt;&lt;rec-number&gt;798&lt;/rec-number&gt;&lt;foreign-keys&gt;&lt;key app="EN" db-id="0sdraaf2br29spe5zt85wxvqr0ffpx0daza0" timestamp="1438846740"&gt;798&lt;/key&gt;&lt;/foreign-keys&gt;&lt;ref-type name="Journal Article"&gt;17&lt;/ref-type&gt;&lt;contributors&gt;&lt;authors&gt;&lt;author&gt;Cluley, Robert&lt;/author&gt;&lt;/authors&gt;&lt;/contributors&gt;&lt;titles&gt;&lt;title&gt;What Makes a Management Buzzword Buzz?&lt;/title&gt;&lt;secondary-title&gt;Organization Studies&lt;/secondary-title&gt;&lt;/titles&gt;&lt;periodical&gt;&lt;full-title&gt;Organization Studies&lt;/full-title&gt;&lt;/periodical&gt;&lt;pages&gt;33-43&lt;/pages&gt;&lt;volume&gt;34&lt;/volume&gt;&lt;number&gt;1&lt;/number&gt;&lt;dates&gt;&lt;year&gt;2013&lt;/year&gt;&lt;pub-dates&gt;&lt;date&gt;January 1, 2013&lt;/date&gt;&lt;/pub-dates&gt;&lt;/dates&gt;&lt;urls&gt;&lt;related-urls&gt;&lt;url&gt;http://oss.sagepub.com/content/34/1/33.abstract&lt;/url&gt;&lt;/related-urls&gt;&lt;/urls&gt;&lt;electronic-resource-num&gt;10.1177/0170840612464750&lt;/electronic-resource-num&gt;&lt;/record&gt;&lt;/Cite&gt;&lt;/EndNote&gt;</w:instrText>
      </w:r>
      <w:r w:rsidR="002B6024">
        <w:fldChar w:fldCharType="separate"/>
      </w:r>
      <w:r w:rsidR="002B6024">
        <w:rPr>
          <w:noProof/>
        </w:rPr>
        <w:t>Cluley (2013)</w:t>
      </w:r>
      <w:r w:rsidR="002B6024">
        <w:fldChar w:fldCharType="end"/>
      </w:r>
      <w:r w:rsidR="002B6024">
        <w:t xml:space="preserve"> calls a management buzzword, and in the literature EVA has been referred to as “a new buzzword” </w:t>
      </w:r>
      <w:r w:rsidR="002B6024">
        <w:fldChar w:fldCharType="begin"/>
      </w:r>
      <w:r w:rsidR="00854904">
        <w:instrText xml:space="preserve"> ADDIN EN.CITE &lt;EndNote&gt;&lt;Cite&gt;&lt;Author&gt;Biddle&lt;/Author&gt;&lt;Year&gt;1998&lt;/Year&gt;&lt;RecNum&gt;5048&lt;/RecNum&gt;&lt;DisplayText&gt;(Biddle, Bowen, &amp;amp; Wallace, 1998)&lt;/DisplayText&gt;&lt;record&gt;&lt;rec-number&gt;5048&lt;/rec-number&gt;&lt;foreign-keys&gt;&lt;key app="EN" db-id="0sdraaf2br29spe5zt85wxvqr0ffpx0daza0" timestamp="1481006193"&gt;5048&lt;/key&gt;&lt;/foreign-keys&gt;&lt;ref-type name="Journal Article"&gt;17&lt;/ref-type&gt;&lt;contributors&gt;&lt;authors&gt;&lt;author&gt;Biddle, Gary C&lt;/author&gt;&lt;author&gt;Bowen, Robert M&lt;/author&gt;&lt;author&gt;Wallace, James S&lt;/author&gt;&lt;/authors&gt;&lt;/contributors&gt;&lt;titles&gt;&lt;title&gt;Economic value added: some empirical EVAdence&lt;/title&gt;&lt;secondary-title&gt;Managerial Finance&lt;/secondary-title&gt;&lt;/titles&gt;&lt;periodical&gt;&lt;full-title&gt;Managerial finance&lt;/full-title&gt;&lt;/periodical&gt;&lt;pages&gt;60-71&lt;/pages&gt;&lt;volume&gt;24&lt;/volume&gt;&lt;number&gt;11&lt;/number&gt;&lt;dates&gt;&lt;year&gt;1998&lt;/year&gt;&lt;/dates&gt;&lt;isbn&gt;0307-4358&lt;/isbn&gt;&lt;urls&gt;&lt;/urls&gt;&lt;/record&gt;&lt;/Cite&gt;&lt;/EndNote&gt;</w:instrText>
      </w:r>
      <w:r w:rsidR="002B6024">
        <w:fldChar w:fldCharType="separate"/>
      </w:r>
      <w:r w:rsidR="00854904">
        <w:rPr>
          <w:noProof/>
        </w:rPr>
        <w:t>(Biddle, Bowen, &amp; Wallace, 1998)</w:t>
      </w:r>
      <w:r w:rsidR="002B6024">
        <w:fldChar w:fldCharType="end"/>
      </w:r>
      <w:r w:rsidR="002B6024">
        <w:t xml:space="preserve">. Other commentators have noted that EVA represents “CEO-speak” </w:t>
      </w:r>
      <w:r w:rsidR="002B6024">
        <w:fldChar w:fldCharType="begin"/>
      </w:r>
      <w:r w:rsidR="00854904">
        <w:instrText xml:space="preserve"> ADDIN EN.CITE &lt;EndNote&gt;&lt;Cite&gt;&lt;Author&gt;Amernic&lt;/Author&gt;&lt;Year&gt;2006&lt;/Year&gt;&lt;RecNum&gt;3639&lt;/RecNum&gt;&lt;DisplayText&gt;(Amernic &amp;amp; Craig, 2006)&lt;/DisplayText&gt;&lt;record&gt;&lt;rec-number&gt;3639&lt;/rec-number&gt;&lt;foreign-keys&gt;&lt;key app="EN" db-id="0sdraaf2br29spe5zt85wxvqr0ffpx0daza0" timestamp="1441095496"&gt;3639&lt;/key&gt;&lt;/foreign-keys&gt;&lt;ref-type name="Book"&gt;6&lt;/ref-type&gt;&lt;contributors&gt;&lt;authors&gt;&lt;author&gt;Amernic, Joel&lt;/author&gt;&lt;author&gt;Craig, Russell&lt;/author&gt;&lt;/authors&gt;&lt;/contributors&gt;&lt;titles&gt;&lt;title&gt;CEO-speak: The language of corporate leadership&lt;/title&gt;&lt;/titles&gt;&lt;dates&gt;&lt;year&gt;2006&lt;/year&gt;&lt;/dates&gt;&lt;publisher&gt;McGill-Queen&amp;apos;s Press-MQUP&lt;/publisher&gt;&lt;isbn&gt;0773575596&lt;/isbn&gt;&lt;urls&gt;&lt;/urls&gt;&lt;/record&gt;&lt;/Cite&gt;&lt;/EndNote&gt;</w:instrText>
      </w:r>
      <w:r w:rsidR="002B6024">
        <w:fldChar w:fldCharType="separate"/>
      </w:r>
      <w:r w:rsidR="00854904">
        <w:rPr>
          <w:noProof/>
        </w:rPr>
        <w:t>(Amernic &amp; Craig, 2006)</w:t>
      </w:r>
      <w:r w:rsidR="002B6024">
        <w:fldChar w:fldCharType="end"/>
      </w:r>
      <w:r w:rsidR="00BB3AEF">
        <w:t xml:space="preserve">, and it can be argued that EVA </w:t>
      </w:r>
      <w:r w:rsidR="002B6024">
        <w:t xml:space="preserve">calls to mind images of a CEO who works relentlessly in the pursuit of shareholder value maximization. </w:t>
      </w:r>
    </w:p>
    <w:p w14:paraId="5FD4E256" w14:textId="004FF153" w:rsidR="00193207" w:rsidRDefault="005D2287" w:rsidP="00193207">
      <w:r>
        <w:t xml:space="preserve">EVA is also </w:t>
      </w:r>
      <w:r w:rsidR="00193207">
        <w:t>a prime example of what it is referred to as a three-letter</w:t>
      </w:r>
      <w:r>
        <w:t xml:space="preserve"> acronym</w:t>
      </w:r>
      <w:r w:rsidR="00BB3AEF">
        <w:t xml:space="preserve">s (TLAs) </w:t>
      </w:r>
      <w:r w:rsidR="00193207">
        <w:fldChar w:fldCharType="begin"/>
      </w:r>
      <w:r w:rsidR="00854904">
        <w:instrText xml:space="preserve"> ADDIN EN.CITE &lt;EndNote&gt;&lt;Cite&gt;&lt;Author&gt;Grint&lt;/Author&gt;&lt;Year&gt;1997&lt;/Year&gt;&lt;RecNum&gt;26&lt;/RecNum&gt;&lt;DisplayText&gt;(Grint, 1997)&lt;/DisplayText&gt;&lt;record&gt;&lt;rec-number&gt;26&lt;/rec-number&gt;&lt;foreign-keys&gt;&lt;key app="EN" db-id="0sdraaf2br29spe5zt85wxvqr0ffpx0daza0" timestamp="1438846676"&gt;26&lt;/key&gt;&lt;/foreign-keys&gt;&lt;ref-type name="Journal Article"&gt;17&lt;/ref-type&gt;&lt;contributors&gt;&lt;authors&gt;&lt;author&gt;Grint, K.&lt;/author&gt;&lt;/authors&gt;&lt;/contributors&gt;&lt;titles&gt;&lt;title&gt;TQM, BPR, JIT, BSCs and TLAs: Managerial waves or drownings?&lt;/title&gt;&lt;secondary-title&gt;Management Decision&lt;/secondary-title&gt;&lt;/titles&gt;&lt;periodical&gt;&lt;full-title&gt;Management Decision&lt;/full-title&gt;&lt;/periodical&gt;&lt;pages&gt;731-738&lt;/pages&gt;&lt;volume&gt;35&lt;/volume&gt;&lt;number&gt;9/10&lt;/number&gt;&lt;dates&gt;&lt;year&gt;1997&lt;/year&gt;&lt;/dates&gt;&lt;urls&gt;&lt;/urls&gt;&lt;/record&gt;&lt;/Cite&gt;&lt;/EndNote&gt;</w:instrText>
      </w:r>
      <w:r w:rsidR="00193207">
        <w:fldChar w:fldCharType="separate"/>
      </w:r>
      <w:r w:rsidR="00854904">
        <w:rPr>
          <w:noProof/>
        </w:rPr>
        <w:t>(Grint, 1997)</w:t>
      </w:r>
      <w:r w:rsidR="00193207">
        <w:fldChar w:fldCharType="end"/>
      </w:r>
      <w:r w:rsidR="002B6024">
        <w:t>. Stern Stewart obviously was of the opinion that the EVA label was important and valuable that they sought to trademark the concept</w:t>
      </w:r>
      <w:r w:rsidR="00BB3AEF">
        <w:t xml:space="preserve"> and protect their position as suppliers of the concept</w:t>
      </w:r>
      <w:r w:rsidR="002B6024">
        <w:t xml:space="preserve">. As several researchers have noted, EVA is a proprietary name, trademarked and copyrighted in a number of countries </w:t>
      </w:r>
      <w:r w:rsidR="002B6024">
        <w:fldChar w:fldCharType="begin">
          <w:fldData xml:space="preserve">PEVuZE5vdGU+PENpdGU+PEF1dGhvcj5BeDwvQXV0aG9yPjxZZWFyPjIwMDc8L1llYXI+PFJlY051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</w:fldData>
        </w:fldChar>
      </w:r>
      <w:r w:rsidR="00854904">
        <w:instrText xml:space="preserve"> ADDIN EN.CITE </w:instrText>
      </w:r>
      <w:r w:rsidR="00854904">
        <w:fldChar w:fldCharType="begin">
          <w:fldData xml:space="preserve">PEVuZE5vdGU+PENpdGU+PEF1dGhvcj5BeDwvQXV0aG9yPjxZZWFyPjIwMDc8L1llYXI+PFJlY051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</w:fldData>
        </w:fldChar>
      </w:r>
      <w:r w:rsidR="00854904">
        <w:instrText xml:space="preserve"> ADDIN EN.CITE.DATA </w:instrText>
      </w:r>
      <w:r w:rsidR="00854904">
        <w:fldChar w:fldCharType="end"/>
      </w:r>
      <w:r w:rsidR="002B6024">
        <w:fldChar w:fldCharType="separate"/>
      </w:r>
      <w:r w:rsidR="00854904">
        <w:rPr>
          <w:noProof/>
        </w:rPr>
        <w:t>(Ax &amp; Bjørnenak, 2007; Biddle et al., 1998; The Economist, 1997)</w:t>
      </w:r>
      <w:r w:rsidR="002B6024">
        <w:fldChar w:fldCharType="end"/>
      </w:r>
      <w:r w:rsidR="002B6024">
        <w:t xml:space="preserve">, including the term “EVAngelist” </w:t>
      </w:r>
      <w:r w:rsidR="002B6024">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2B6024">
        <w:fldChar w:fldCharType="separate"/>
      </w:r>
      <w:r w:rsidR="00854904">
        <w:rPr>
          <w:noProof/>
        </w:rPr>
        <w:t>(The Economist, 1997)</w:t>
      </w:r>
      <w:r w:rsidR="002B6024">
        <w:fldChar w:fldCharType="end"/>
      </w:r>
      <w:r w:rsidR="002B6024">
        <w:t xml:space="preserve"> which refers to a believer </w:t>
      </w:r>
      <w:r w:rsidR="00BB3AEF">
        <w:t>who</w:t>
      </w:r>
      <w:r w:rsidR="002B6024">
        <w:t xml:space="preserve"> is </w:t>
      </w:r>
      <w:r w:rsidR="00BB3AEF">
        <w:t xml:space="preserve">actively </w:t>
      </w:r>
      <w:r w:rsidR="002B6024">
        <w:t>spreading the gospel</w:t>
      </w:r>
      <w:r w:rsidR="00BB3AEF">
        <w:t xml:space="preserve"> of EVA</w:t>
      </w:r>
      <w:r w:rsidR="002B6024">
        <w:t>.</w:t>
      </w:r>
    </w:p>
    <w:p w14:paraId="771A5877" w14:textId="3CD8CC70" w:rsidR="004F3DBE" w:rsidRDefault="005C75D9" w:rsidP="009A6977">
      <w:pPr>
        <w:pStyle w:val="Heading3"/>
      </w:pPr>
      <w:r>
        <w:t xml:space="preserve">Performance </w:t>
      </w:r>
      <w:r w:rsidR="002B6024">
        <w:t xml:space="preserve">improvements </w:t>
      </w:r>
    </w:p>
    <w:p w14:paraId="6C28E69C" w14:textId="30857858" w:rsidR="005562D7" w:rsidRDefault="002B6024" w:rsidP="00436940">
      <w:r>
        <w:t>The second characteristic is related to promises of performance improvements. Researchers studying ma</w:t>
      </w:r>
      <w:r w:rsidR="00436940">
        <w:t xml:space="preserve">nagement concepts </w:t>
      </w:r>
      <w:r>
        <w:t xml:space="preserve">and ideas point out that suppliers of new concepts tend to make rather grandiose </w:t>
      </w:r>
      <w:r w:rsidR="00BB3AEF">
        <w:t xml:space="preserve">and hyperbolic </w:t>
      </w:r>
      <w:r>
        <w:t xml:space="preserve">claims about the potential performance improvements associated with implementing the new concept </w:t>
      </w:r>
      <w:r w:rsidR="00436940">
        <w:t>adopters</w:t>
      </w:r>
      <w:r w:rsidR="00D444F7">
        <w:t xml:space="preserve"> </w:t>
      </w:r>
      <w:r w:rsidR="00D444F7">
        <w:fldChar w:fldCharType="begin"/>
      </w:r>
      <w:r w:rsidR="00854904">
        <w:instrText xml:space="preserve"> ADDIN EN.CITE &lt;EndNote&gt;&lt;Cite&gt;&lt;Author&gt;ten Bos&lt;/Author&gt;&lt;Year&gt;2000&lt;/Year&gt;&lt;RecNum&gt;39&lt;/RecNum&gt;&lt;DisplayText&gt;(Røvik, 1998; ten Bos, 2000)&lt;/DisplayText&gt;&lt;record&gt;&lt;rec-number&gt;39&lt;/rec-number&gt;&lt;foreign-keys&gt;&lt;key app="EN" db-id="0sdraaf2br29spe5zt85wxvqr0ffpx0daza0" timestamp="1438846679"&gt;39&lt;/key&gt;&lt;/foreign-keys&gt;&lt;ref-type name="Book"&gt;6&lt;/ref-type&gt;&lt;contributors&gt;&lt;authors&gt;&lt;author&gt;ten Bos, R. &lt;/author&gt;&lt;/authors&gt;&lt;/contributors&gt;&lt;titles&gt;&lt;title&gt;Fashion and utopia in management thinking.&lt;/title&gt;&lt;/titles&gt;&lt;dates&gt;&lt;year&gt;2000&lt;/year&gt;&lt;/dates&gt;&lt;pub-location&gt;Amsterdam/Philadelphia, PA&lt;/pub-location&gt;&lt;publisher&gt;John Benjamins&lt;/publisher&gt;&lt;urls&gt;&lt;/urls&gt;&lt;/record&gt;&lt;/Cite&gt;&lt;Cite&gt;&lt;Author&gt;Røvik&lt;/Author&gt;&lt;Year&gt;1998&lt;/Year&gt;&lt;RecNum&gt;155&lt;/RecNum&gt;&lt;record&gt;&lt;rec-number&gt;155&lt;/rec-number&gt;&lt;foreign-keys&gt;&lt;key app="EN" db-id="0sdraaf2br29spe5zt85wxvqr0ffpx0daza0" timestamp="1438846688"&gt;155&lt;/key&gt;&lt;/foreign-keys&gt;&lt;ref-type name="Book"&gt;6&lt;/ref-type&gt;&lt;contributors&gt;&lt;authors&gt;&lt;author&gt;Røvik, K. A.&lt;/author&gt;&lt;/authors&gt;&lt;/contributors&gt;&lt;titles&gt;&lt;title&gt;Moderne organisasjoner&lt;/title&gt;&lt;/titles&gt;&lt;dates&gt;&lt;year&gt;1998&lt;/year&gt;&lt;/dates&gt;&lt;pub-location&gt;Oslo&lt;/pub-location&gt;&lt;publisher&gt;Fagbokforlaget&lt;/publisher&gt;&lt;urls&gt;&lt;/urls&gt;&lt;/record&gt;&lt;/Cite&gt;&lt;/EndNote&gt;</w:instrText>
      </w:r>
      <w:r w:rsidR="00D444F7">
        <w:fldChar w:fldCharType="separate"/>
      </w:r>
      <w:r w:rsidR="00854904">
        <w:rPr>
          <w:noProof/>
        </w:rPr>
        <w:t>(Røvik, 1998; ten Bos, 2000)</w:t>
      </w:r>
      <w:r w:rsidR="00D444F7">
        <w:fldChar w:fldCharType="end"/>
      </w:r>
      <w:r w:rsidR="00436940">
        <w:t xml:space="preserve">. </w:t>
      </w:r>
      <w:r w:rsidR="00D444F7">
        <w:t xml:space="preserve">The promised performance </w:t>
      </w:r>
      <w:r w:rsidR="00BB3AEF">
        <w:t xml:space="preserve">  improvements </w:t>
      </w:r>
      <w:r w:rsidR="00D444F7">
        <w:t>are often</w:t>
      </w:r>
      <w:r w:rsidR="005562D7">
        <w:t xml:space="preserve"> </w:t>
      </w:r>
      <w:r w:rsidR="00D444F7">
        <w:t>supported by case-based</w:t>
      </w:r>
      <w:r w:rsidR="005562D7">
        <w:t xml:space="preserve"> or anecdotal</w:t>
      </w:r>
      <w:r w:rsidR="00D444F7">
        <w:t xml:space="preserve"> evidence</w:t>
      </w:r>
      <w:r w:rsidR="00544E94">
        <w:t>, for example</w:t>
      </w:r>
      <w:r w:rsidR="005562D7">
        <w:t xml:space="preserve"> in the form of success stories or testimonials</w:t>
      </w:r>
      <w:r w:rsidR="006F1EB2">
        <w:t xml:space="preserve"> from well-known adopters</w:t>
      </w:r>
      <w:r w:rsidR="00D444F7">
        <w:t xml:space="preserve"> </w:t>
      </w:r>
      <w:r w:rsidR="00D444F7">
        <w:fldChar w:fldCharType="begin"/>
      </w:r>
      <w:r w:rsidR="00854904">
        <w:instrText xml:space="preserve"> ADDIN EN.CITE &lt;EndNote&gt;&lt;Cite&gt;&lt;Author&gt;Kieser&lt;/Author&gt;&lt;Year&gt;1997&lt;/Year&gt;&lt;RecNum&gt;94&lt;/RecNum&gt;&lt;DisplayText&gt;(Heusinkveld, 2004; Kieser, 1997)&lt;/DisplayText&gt;&lt;record&gt;&lt;rec-number&gt;94&lt;/rec-number&gt;&lt;foreign-keys&gt;&lt;key app="EN" db-id="0sdraaf2br29spe5zt85wxvqr0ffpx0daza0" timestamp="1438846684"&gt;94&lt;/key&gt;&lt;/foreign-keys&gt;&lt;ref-type name="Journal Article"&gt;17&lt;/ref-type&gt;&lt;contributors&gt;&lt;authors&gt;&lt;author&gt;Kieser, A. 1997&lt;/author&gt;&lt;/authors&gt;&lt;/contributors&gt;&lt;titles&gt;&lt;title&gt;Rhetoric and myth in management fashion&lt;/title&gt;&lt;secondary-title&gt;Organization&lt;/secondary-title&gt;&lt;/titles&gt;&lt;periodical&gt;&lt;full-title&gt;Organization&lt;/full-title&gt;&lt;/periodical&gt;&lt;pages&gt;49-74&lt;/pages&gt;&lt;volume&gt;4&lt;/volume&gt;&lt;number&gt;1&lt;/number&gt;&lt;dates&gt;&lt;year&gt;1997&lt;/year&gt;&lt;/dates&gt;&lt;urls&gt;&lt;/urls&gt;&lt;/record&gt;&lt;/Cite&gt;&lt;Cite&gt;&lt;Author&gt;Heusinkveld&lt;/Author&gt;&lt;Year&gt;2004&lt;/Year&gt;&lt;RecNum&gt;56&lt;/RecNum&gt;&lt;record&gt;&lt;rec-number&gt;56&lt;/rec-number&gt;&lt;foreign-keys&gt;&lt;key app="EN" db-id="0sdraaf2br29spe5zt85wxvqr0ffpx0daza0" timestamp="1438846681"&gt;56&lt;/key&gt;&lt;/foreign-keys&gt;&lt;ref-type name="Thesis"&gt;32&lt;/ref-type&gt;&lt;contributors&gt;&lt;authors&gt;&lt;author&gt;Heusinkveld, S. &lt;/author&gt;&lt;/authors&gt;&lt;/contributors&gt;&lt;titles&gt;&lt;title&gt;Surges and sediments. Organization concepts between transience and continuity&lt;/title&gt;&lt;/titles&gt;&lt;volume&gt;Doctoral dissertation&lt;/volume&gt;&lt;dates&gt;&lt;year&gt;2004&lt;/year&gt;&lt;/dates&gt;&lt;pub-location&gt;Nijmegen, Netherlands&lt;/pub-location&gt;&lt;publisher&gt;University of Nijmegen&lt;/publisher&gt;&lt;urls&gt;&lt;related-urls&gt;&lt;url&gt;http://dare.ubn.kun.nl/bitstream/2066/19407/1/19407_surganse.pdf&lt;/url&gt;&lt;/related-urls&gt;&lt;/urls&gt;&lt;/record&gt;&lt;/Cite&gt;&lt;/EndNote&gt;</w:instrText>
      </w:r>
      <w:r w:rsidR="00D444F7">
        <w:fldChar w:fldCharType="separate"/>
      </w:r>
      <w:r w:rsidR="00854904">
        <w:rPr>
          <w:noProof/>
        </w:rPr>
        <w:t>(Heusinkveld, 2004; Kieser, 1997)</w:t>
      </w:r>
      <w:r w:rsidR="00D444F7">
        <w:fldChar w:fldCharType="end"/>
      </w:r>
      <w:r w:rsidR="00D444F7">
        <w:t xml:space="preserve">. </w:t>
      </w:r>
    </w:p>
    <w:p w14:paraId="64E1AC20" w14:textId="0703B9B1" w:rsidR="005562D7" w:rsidRDefault="00436940" w:rsidP="005562D7">
      <w:r>
        <w:lastRenderedPageBreak/>
        <w:t xml:space="preserve">In the case of EVA, </w:t>
      </w:r>
      <w:r w:rsidR="003D3FB9">
        <w:t>Stern Stewart</w:t>
      </w:r>
      <w:r>
        <w:t xml:space="preserve"> has made </w:t>
      </w:r>
      <w:r w:rsidR="005562D7">
        <w:t>very bold</w:t>
      </w:r>
      <w:r>
        <w:t xml:space="preserve"> claims about </w:t>
      </w:r>
      <w:r w:rsidR="00BB3AEF">
        <w:t xml:space="preserve">the </w:t>
      </w:r>
      <w:r>
        <w:t>performance improvements</w:t>
      </w:r>
      <w:r w:rsidR="005562D7">
        <w:t xml:space="preserve"> of using the concept. Stern Stewart made heavy use of success stories and testimonials</w:t>
      </w:r>
      <w:r w:rsidR="00BB3AEF">
        <w:t xml:space="preserve"> in order to convince prospective adopters</w:t>
      </w:r>
      <w:r w:rsidR="005562D7">
        <w:t xml:space="preserve">. For example, they pointed to anecdotal evidence of several early adopters of EVA who reported stock price increases in the years following EVA adoption. </w:t>
      </w:r>
    </w:p>
    <w:p w14:paraId="2AC587D9" w14:textId="34F779CB" w:rsidR="00517468" w:rsidRDefault="005562D7" w:rsidP="00517468">
      <w:r>
        <w:t xml:space="preserve">In their marketing of the EVA concept, </w:t>
      </w:r>
      <w:r w:rsidR="003D3FB9">
        <w:t>Stern Stewart</w:t>
      </w:r>
      <w:r w:rsidR="00436940">
        <w:t xml:space="preserve"> </w:t>
      </w:r>
      <w:r w:rsidR="00241468">
        <w:t>highlighted the flaws of conventional performance measures</w:t>
      </w:r>
      <w:r w:rsidR="00657923">
        <w:t xml:space="preserve"> in order to position EVA as a solution to these problems. In general, they </w:t>
      </w:r>
      <w:r>
        <w:t xml:space="preserve">emphasized the </w:t>
      </w:r>
      <w:r w:rsidR="00241468">
        <w:t xml:space="preserve">superiority of EVA </w:t>
      </w:r>
      <w:r>
        <w:t xml:space="preserve">as a new performance measure </w:t>
      </w:r>
      <w:r w:rsidR="00241468">
        <w:t xml:space="preserve">and its potential to increase firm performance and market value. </w:t>
      </w:r>
      <w:r>
        <w:t xml:space="preserve">The following two examples showcase the strong </w:t>
      </w:r>
      <w:r w:rsidR="00657923">
        <w:t xml:space="preserve">rhetoric </w:t>
      </w:r>
      <w:r>
        <w:t xml:space="preserve">used </w:t>
      </w:r>
      <w:r w:rsidR="00657923">
        <w:t>by Stern Stewar</w:t>
      </w:r>
      <w:r w:rsidR="00026720">
        <w:t>t</w:t>
      </w:r>
      <w:r w:rsidR="00657923">
        <w:t xml:space="preserve">, </w:t>
      </w:r>
      <w:r>
        <w:t xml:space="preserve">where they highlight </w:t>
      </w:r>
      <w:r w:rsidR="00657923">
        <w:t>the dramatic performance improvements</w:t>
      </w:r>
      <w:r>
        <w:t xml:space="preserve"> that can be expected </w:t>
      </w:r>
      <w:r w:rsidR="004653AB">
        <w:t xml:space="preserve">as a result of </w:t>
      </w:r>
      <w:r>
        <w:t>EVA adoption:</w:t>
      </w:r>
    </w:p>
    <w:p w14:paraId="3D753BB3" w14:textId="2F426487" w:rsidR="00517468" w:rsidRDefault="00517468" w:rsidP="00517468">
      <w:pPr>
        <w:spacing w:line="240" w:lineRule="auto"/>
        <w:ind w:left="720"/>
      </w:pPr>
      <w:r>
        <w:t xml:space="preserve">“EVA stands well out from the crowd as the single best measure of wealth creation on a contemporaneous basis and is almost 50% better than its closest accounting-based competitor [including EPS, ROE and ROI] in explaining changes in shareholder wealth” </w:t>
      </w:r>
      <w:r>
        <w:fldChar w:fldCharType="begin"/>
      </w:r>
      <w:r w:rsidR="00854904">
        <w:instrText xml:space="preserve"> ADDIN EN.CITE &lt;EndNote&gt;&lt;Cite&gt;&lt;Author&gt;Stewart&lt;/Author&gt;&lt;Year&gt;1994&lt;/Year&gt;&lt;RecNum&gt;1944&lt;/RecNum&gt;&lt;Suffix&gt;`, p. 75`, cited in Worthington &amp;amp; West`, 2001&lt;/Suffix&gt;&lt;DisplayText&gt;(Stewart, 1994, p. 75, cited in Worthington &amp;amp; West, 2001)&lt;/DisplayText&gt;&lt;record&gt;&lt;rec-number&gt;1944&lt;/rec-number&gt;&lt;foreign-keys&gt;&lt;key app="EN" db-id="0sdraaf2br29spe5zt85wxvqr0ffpx0daza0" timestamp="1438846828"&gt;1944&lt;/key&gt;&lt;/foreign-keys&gt;&lt;ref-type name="Journal Article"&gt;17&lt;/ref-type&gt;&lt;contributors&gt;&lt;authors&gt;&lt;author&gt;Stewart, G. Bennett&lt;/author&gt;&lt;/authors&gt;&lt;/contributors&gt;&lt;titles&gt;&lt;title&gt;EVA™: Fast and Fantasy&lt;/title&gt;&lt;secondary-title&gt;Journal of Applied Corporate Finance&lt;/secondary-title&gt;&lt;/titles&gt;&lt;periodical&gt;&lt;full-title&gt;Journal of Applied Corporate Finance&lt;/full-title&gt;&lt;/periodical&gt;&lt;pages&gt;71-84&lt;/pages&gt;&lt;volume&gt;7&lt;/volume&gt;&lt;number&gt;2&lt;/number&gt;&lt;dates&gt;&lt;year&gt;1994&lt;/year&gt;&lt;/dates&gt;&lt;publisher&gt;Blackwell Publishing Ltd&lt;/publisher&gt;&lt;isbn&gt;1745-6622&lt;/isbn&gt;&lt;urls&gt;&lt;related-urls&gt;&lt;url&gt;http://dx.doi.org/10.1111/j.1745-6622.1994.tb00406.x&lt;/url&gt;&lt;/related-urls&gt;&lt;/urls&gt;&lt;electronic-resource-num&gt;10.1111/j.1745-6622.1994.tb00406.x&lt;/electronic-resource-num&gt;&lt;/record&gt;&lt;/Cite&gt;&lt;/EndNote&gt;</w:instrText>
      </w:r>
      <w:r>
        <w:fldChar w:fldCharType="separate"/>
      </w:r>
      <w:r w:rsidR="00854904">
        <w:rPr>
          <w:noProof/>
        </w:rPr>
        <w:t>(Stewart, 1994, p. 75, cited in Worthington &amp; West, 2001)</w:t>
      </w:r>
      <w:r>
        <w:fldChar w:fldCharType="end"/>
      </w:r>
      <w:r>
        <w:t xml:space="preserve"> </w:t>
      </w:r>
    </w:p>
    <w:p w14:paraId="7FEFD43C" w14:textId="02AECA96" w:rsidR="00517468" w:rsidRDefault="00517468" w:rsidP="00517468">
      <w:pPr>
        <w:spacing w:line="240" w:lineRule="auto"/>
        <w:ind w:left="720"/>
      </w:pPr>
      <w:r>
        <w:t xml:space="preserve">“Forget about earnings, earnings per share, earnings growth, rate of return, dividends, and even cash flow. All of them are fundamentally flawed measures of performance and value. EVA is all that really matters” </w:t>
      </w:r>
      <w:r>
        <w:fldChar w:fldCharType="begin"/>
      </w:r>
      <w:r w:rsidR="00854904">
        <w:instrText xml:space="preserve"> ADDIN EN.CITE &lt;EndNote&gt;&lt;Cite&gt;&lt;Author&gt;Stewart&lt;/Author&gt;&lt;Year&gt;1991&lt;/Year&gt;&lt;RecNum&gt;1940&lt;/RecNum&gt;&lt;Suffix&gt;`, p. 177`, cited in Kellmereit`, 1999&lt;/Suffix&gt;&lt;DisplayText&gt;(Stewart, 1991, p. 177, cited in Kellmereit, 1999)&lt;/DisplayText&gt;&lt;record&gt;&lt;rec-number&gt;1940&lt;/rec-number&gt;&lt;foreign-keys&gt;&lt;key app="EN" db-id="0sdraaf2br29spe5zt85wxvqr0ffpx0daza0" timestamp="1438846827"&gt;1940&lt;/key&gt;&lt;/foreign-keys&gt;&lt;ref-type name="Book"&gt;6&lt;/ref-type&gt;&lt;contributors&gt;&lt;authors&gt;&lt;author&gt;Stewart, G. Bennett&lt;/author&gt;&lt;/authors&gt;&lt;/contributors&gt;&lt;titles&gt;&lt;title&gt;The Quest for Value&lt;/title&gt;&lt;/titles&gt;&lt;dates&gt;&lt;year&gt;1991&lt;/year&gt;&lt;/dates&gt;&lt;pub-location&gt;New York&lt;/pub-location&gt;&lt;publisher&gt;HarperCollins&lt;/publisher&gt;&lt;isbn&gt;0887304184&lt;/isbn&gt;&lt;urls&gt;&lt;/urls&gt;&lt;/record&gt;&lt;/Cite&gt;&lt;Cite ExcludeAuth="1" ExcludeYear="1" Hidden="1"&gt;&lt;Author&gt;Kellmereit&lt;/Author&gt;&lt;Year&gt;1999&lt;/Year&gt;&lt;RecNum&gt;10273&lt;/RecNum&gt;&lt;record&gt;&lt;rec-number&gt;10273&lt;/rec-number&gt;&lt;foreign-keys&gt;&lt;key app="EN" db-id="0sdraaf2br29spe5zt85wxvqr0ffpx0daza0" timestamp="1551745463"&gt;10273&lt;/key&gt;&lt;/foreign-keys&gt;&lt;ref-type name="Book"&gt;6&lt;/ref-type&gt;&lt;contributors&gt;&lt;authors&gt;&lt;author&gt;Kellmereit, Martin&lt;/author&gt;&lt;/authors&gt;&lt;/contributors&gt;&lt;titles&gt;&lt;title&gt;Economic value added: Darstellung und Kritik&lt;/title&gt;&lt;/titles&gt;&lt;dates&gt;&lt;year&gt;1999&lt;/year&gt;&lt;/dates&gt;&lt;publisher&gt;diplom. de&lt;/publisher&gt;&lt;isbn&gt;3832418121&lt;/isbn&gt;&lt;urls&gt;&lt;/urls&gt;&lt;/record&gt;&lt;/Cite&gt;&lt;/EndNote&gt;</w:instrText>
      </w:r>
      <w:r>
        <w:fldChar w:fldCharType="separate"/>
      </w:r>
      <w:r w:rsidR="00854904">
        <w:rPr>
          <w:noProof/>
        </w:rPr>
        <w:t>(Stewart, 1991, p. 177, cited in Kellmereit, 1999)</w:t>
      </w:r>
      <w:r>
        <w:fldChar w:fldCharType="end"/>
      </w:r>
    </w:p>
    <w:p w14:paraId="5A7C544C" w14:textId="5F473164" w:rsidR="005C75D9" w:rsidRDefault="005562D7" w:rsidP="009A6977">
      <w:pPr>
        <w:pStyle w:val="Heading3"/>
      </w:pPr>
      <w:r>
        <w:t>Room for interpretation</w:t>
      </w:r>
    </w:p>
    <w:p w14:paraId="3DE3BBAC" w14:textId="3766D6EA" w:rsidR="004653AB" w:rsidRDefault="005562D7" w:rsidP="00517468">
      <w:r>
        <w:t xml:space="preserve">The third characteristics is related to room for interpretation. </w:t>
      </w:r>
      <w:r w:rsidR="004653AB">
        <w:t>In the literature on management concept and ideas, researchers call this the ”i</w:t>
      </w:r>
      <w:r w:rsidR="00A44DF8">
        <w:t>nterpretive space</w:t>
      </w:r>
      <w:r w:rsidR="004653AB">
        <w:t xml:space="preserve">” </w:t>
      </w:r>
      <w:r w:rsidR="004653AB">
        <w:fldChar w:fldCharType="begin"/>
      </w:r>
      <w:r w:rsidR="00E65BF6">
        <w:instrText xml:space="preserve"> ADDIN EN.CITE &lt;EndNote&gt;&lt;Cite&gt;&lt;Author&gt;Clark&lt;/Author&gt;&lt;Year&gt;2004&lt;/Year&gt;&lt;RecNum&gt;50&lt;/RecNum&gt;&lt;DisplayText&gt;(Clark, 2004a)&lt;/DisplayText&gt;&lt;record&gt;&lt;rec-number&gt;50&lt;/rec-number&gt;&lt;foreign-keys&gt;&lt;key app="EN" db-id="0sdraaf2br29spe5zt85wxvqr0ffpx0daza0" timestamp="1438846681"&gt;50&lt;/key&gt;&lt;/foreign-keys&gt;&lt;ref-type name="Journal Article"&gt;17&lt;/ref-type&gt;&lt;contributors&gt;&lt;authors&gt;&lt;author&gt;Clark, T.&lt;/author&gt;&lt;/authors&gt;&lt;/contributors&gt;&lt;titles&gt;&lt;title&gt;The fashion of management fashion: A surge too far?&lt;/title&gt;&lt;secondary-title&gt;Organization&lt;/secondary-title&gt;&lt;/titles&gt;&lt;periodical&gt;&lt;full-title&gt;Organization&lt;/full-title&gt;&lt;/periodical&gt;&lt;pages&gt;297-306&lt;/pages&gt;&lt;volume&gt;11&lt;/volume&gt;&lt;number&gt;2&lt;/number&gt;&lt;dates&gt;&lt;year&gt;2004&lt;/year&gt;&lt;/dates&gt;&lt;urls&gt;&lt;/urls&gt;&lt;/record&gt;&lt;/Cite&gt;&lt;/EndNote&gt;</w:instrText>
      </w:r>
      <w:r w:rsidR="004653AB">
        <w:fldChar w:fldCharType="separate"/>
      </w:r>
      <w:r w:rsidR="00E65BF6">
        <w:rPr>
          <w:noProof/>
        </w:rPr>
        <w:t>(Clark, 2004a)</w:t>
      </w:r>
      <w:r w:rsidR="004653AB">
        <w:fldChar w:fldCharType="end"/>
      </w:r>
      <w:r w:rsidR="004653AB">
        <w:t xml:space="preserve"> or “interpretive viability” </w:t>
      </w:r>
      <w:r w:rsidR="004653AB">
        <w:fldChar w:fldCharType="begin"/>
      </w:r>
      <w:r w:rsidR="00854904">
        <w:instrText xml:space="preserve"> ADDIN EN.CITE &lt;EndNote&gt;&lt;Cite&gt;&lt;Author&gt;Benders&lt;/Author&gt;&lt;Year&gt;2001&lt;/Year&gt;&lt;RecNum&gt;6286&lt;/RecNum&gt;&lt;DisplayText&gt;(Benders &amp;amp; Van Veen, 2001)&lt;/DisplayText&gt;&lt;record&gt;&lt;rec-number&gt;6286&lt;/rec-number&gt;&lt;foreign-keys&gt;&lt;key app="EN" db-id="0sdraaf2br29spe5zt85wxvqr0ffpx0daza0" timestamp="1539119243"&gt;6286&lt;/key&gt;&lt;/foreign-keys&gt;&lt;ref-type name="Journal Article"&gt;17&lt;/ref-type&gt;&lt;contributors&gt;&lt;authors&gt;&lt;author&gt;Benders, Jos&lt;/author&gt;&lt;author&gt;Van Veen, Kees&lt;/author&gt;&lt;/authors&gt;&lt;/contributors&gt;&lt;titles&gt;&lt;title&gt;What&amp;apos;s in a Fashion? Interpretative Viability and Management Fashions&lt;/title&gt;&lt;secondary-title&gt;Organization&lt;/secondary-title&gt;&lt;/titles&gt;&lt;periodical&gt;&lt;full-title&gt;Organization&lt;/full-title&gt;&lt;/periodical&gt;&lt;pages&gt;33-53&lt;/pages&gt;&lt;volume&gt;8&lt;/volume&gt;&lt;number&gt;1&lt;/number&gt;&lt;keywords&gt;&lt;keyword&gt;management fashion&lt;/keyword&gt;&lt;keyword&gt;interpretative viability&lt;/keyword&gt;&lt;keyword&gt;organization concepts&lt;/keyword&gt;&lt;/keywords&gt;&lt;dates&gt;&lt;year&gt;2001&lt;/year&gt;&lt;/dates&gt;&lt;publisher&gt;Sage Publications&lt;/publisher&gt;&lt;isbn&gt;1350-5084&lt;/isbn&gt;&lt;urls&gt;&lt;/urls&gt;&lt;electronic-resource-num&gt;10.1177/135050840181003&lt;/electronic-resource-num&gt;&lt;language&gt;English&lt;/language&gt;&lt;/record&gt;&lt;/Cite&gt;&lt;/EndNote&gt;</w:instrText>
      </w:r>
      <w:r w:rsidR="004653AB">
        <w:fldChar w:fldCharType="separate"/>
      </w:r>
      <w:r w:rsidR="00854904">
        <w:rPr>
          <w:noProof/>
        </w:rPr>
        <w:t>(Benders &amp; Van Veen, 2001)</w:t>
      </w:r>
      <w:r w:rsidR="004653AB">
        <w:fldChar w:fldCharType="end"/>
      </w:r>
      <w:r w:rsidR="004653AB">
        <w:t xml:space="preserve"> of management concepts</w:t>
      </w:r>
      <w:r w:rsidR="006164C6">
        <w:t xml:space="preserve">. Having interpretive space means </w:t>
      </w:r>
      <w:r w:rsidR="004653AB">
        <w:t>that concepts are vague and ambiguous enough</w:t>
      </w:r>
      <w:r w:rsidR="00D27946">
        <w:t xml:space="preserve"> to be </w:t>
      </w:r>
      <w:r w:rsidR="00A034AF">
        <w:t>interpreted and understood in different ways</w:t>
      </w:r>
      <w:r w:rsidR="004653AB">
        <w:t xml:space="preserve">. A </w:t>
      </w:r>
      <w:r w:rsidR="00A034AF">
        <w:t xml:space="preserve">wide room for interpretation makes a concept acceptable and attractive to a wide spectrum of potential adopters and applicable for </w:t>
      </w:r>
      <w:r w:rsidR="00E22385">
        <w:t xml:space="preserve">a variety of </w:t>
      </w:r>
      <w:r w:rsidR="00A034AF">
        <w:t xml:space="preserve">different purposes. </w:t>
      </w:r>
    </w:p>
    <w:p w14:paraId="23CDDCA2" w14:textId="5D6B4056" w:rsidR="00517468" w:rsidRDefault="006164C6" w:rsidP="00517468">
      <w:r>
        <w:t xml:space="preserve">EVA scores somewhat lower </w:t>
      </w:r>
      <w:r w:rsidR="00E22385">
        <w:t xml:space="preserve">than other concepts </w:t>
      </w:r>
      <w:r>
        <w:t xml:space="preserve">in terms of interpretive space. </w:t>
      </w:r>
      <w:r w:rsidR="006F3013">
        <w:t>It has been pointed out that EVA is less vague and ambiguous than many other management concepts.</w:t>
      </w:r>
      <w:r w:rsidR="006F3013" w:rsidRPr="006F3013">
        <w:t xml:space="preserve"> </w:t>
      </w:r>
      <w:r>
        <w:t>For example, t</w:t>
      </w:r>
      <w:r w:rsidR="006F3013">
        <w:t xml:space="preserve">he purpose of EVA is relatively simple and straightforward </w:t>
      </w:r>
      <w:r w:rsidR="006F3013">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6F3013">
        <w:fldChar w:fldCharType="separate"/>
      </w:r>
      <w:r w:rsidR="00854904">
        <w:rPr>
          <w:noProof/>
        </w:rPr>
        <w:t>(The Economist, 1997)</w:t>
      </w:r>
      <w:r w:rsidR="006F3013">
        <w:fldChar w:fldCharType="end"/>
      </w:r>
      <w:r w:rsidR="006F3013">
        <w:t xml:space="preserve"> and easy to explain to managers. As pointed out by </w:t>
      </w:r>
      <w:r w:rsidR="006F3013">
        <w:fldChar w:fldCharType="begin"/>
      </w:r>
      <w:r w:rsidR="006F3013">
        <w:instrText xml:space="preserve"> ADDIN EN.CITE &lt;EndNote&gt;&lt;Cite AuthorYear="1"&gt;&lt;Author&gt;Bhattacharyya&lt;/Author&gt;&lt;Year&gt;2004&lt;/Year&gt;&lt;RecNum&gt;6271&lt;/RecNum&gt;&lt;Suffix&gt;`, p. 17&lt;/Suffix&gt;&lt;DisplayText&gt;Bhattacharyya and Phani (2004, p. 17)&lt;/DisplayText&gt;&lt;record&gt;&lt;rec-number&gt;6271&lt;/rec-number&gt;&lt;foreign-keys&gt;&lt;key app="EN" db-id="0sdraaf2br29spe5zt85wxvqr0ffpx0daza0" timestamp="1538682756"&gt;6271&lt;/key&gt;&lt;/foreign-keys&gt;&lt;ref-type name="Report"&gt;27&lt;/ref-type&gt;&lt;contributors&gt;&lt;authors&gt;&lt;author&gt;Bhattacharyya, Asish K&lt;/author&gt;&lt;author&gt;Phani, BV&lt;/author&gt;&lt;/authors&gt;&lt;/contributors&gt;&lt;titles&gt;&lt;title&gt;Economic value added-A general perspective&lt;/title&gt;&lt;/titles&gt;&lt;dates&gt;&lt;year&gt;2004&lt;/year&gt;&lt;/dates&gt;&lt;publisher&gt;Working Paper Series&lt;/publisher&gt;&lt;urls&gt;&lt;/urls&gt;&lt;/record&gt;&lt;/Cite&gt;&lt;/EndNote&gt;</w:instrText>
      </w:r>
      <w:r w:rsidR="006F3013">
        <w:fldChar w:fldCharType="separate"/>
      </w:r>
      <w:r w:rsidR="006F3013">
        <w:rPr>
          <w:noProof/>
        </w:rPr>
        <w:t>Bhattacharyya and Phani (2004, p. 17)</w:t>
      </w:r>
      <w:r w:rsidR="006F3013">
        <w:fldChar w:fldCharType="end"/>
      </w:r>
      <w:r w:rsidR="006F3013">
        <w:t xml:space="preserve"> “EVA is an easy to understand concept” and the “advantage of EVA over other similar tools is that it improves business literacy because of easy understandability and conceptual clarity.”  </w:t>
      </w:r>
      <w:r w:rsidR="00A034AF">
        <w:t xml:space="preserve">In comparison to </w:t>
      </w:r>
      <w:r w:rsidR="006F3013">
        <w:t xml:space="preserve">other accounting </w:t>
      </w:r>
      <w:r w:rsidR="00A034AF">
        <w:t>concepts such as Intellectual Capital and Beyond Budgeting, EVA has relatively less room for interpretation</w:t>
      </w:r>
      <w:r w:rsidR="003D6D8E">
        <w:t xml:space="preserve"> </w:t>
      </w:r>
      <w:r w:rsidR="003D6D8E">
        <w:fldChar w:fldCharType="begin"/>
      </w:r>
      <w:r w:rsidR="00854904">
        <w:instrText xml:space="preserve"> ADDIN EN.CITE &lt;EndNote&gt;&lt;Cite&gt;&lt;Author&gt;Fincham&lt;/Author&gt;&lt;Year&gt;2004&lt;/Year&gt;&lt;RecNum&gt;326&lt;/RecNum&gt;&lt;DisplayText&gt;(Fincham &amp;amp; Roslender, 2003, 2004)&lt;/DisplayText&gt;&lt;record&gt;&lt;rec-number&gt;326&lt;/rec-number&gt;&lt;foreign-keys&gt;&lt;key app="EN" db-id="0sdraaf2br29spe5zt85wxvqr0ffpx0daza0" timestamp="1438846701"&gt;326&lt;/key&gt;&lt;/foreign-keys&gt;&lt;ref-type name="Journal Article"&gt;17&lt;/ref-type&gt;&lt;contributors&gt;&lt;authors&gt;&lt;author&gt;Fincham, R.&lt;/author&gt;&lt;author&gt;Roslender, R.&lt;/author&gt;&lt;/authors&gt;&lt;/contributors&gt;&lt;titles&gt;&lt;title&gt;Rethinking the Dissemination of Management Fashion - Accounting for Intellectual Capital in UK Case Firms&lt;/title&gt;&lt;secondary-title&gt;Management Learning&lt;/secondary-title&gt;&lt;/titles&gt;&lt;periodical&gt;&lt;full-title&gt;Management Learning&lt;/full-title&gt;&lt;/periodical&gt;&lt;pages&gt;321-336&lt;/pages&gt;&lt;volume&gt;35&lt;/volume&gt;&lt;number&gt;3&lt;/number&gt;&lt;dates&gt;&lt;year&gt;2004&lt;/year&gt;&lt;/dates&gt;&lt;urls&gt;&lt;/urls&gt;&lt;/record&gt;&lt;/Cite&gt;&lt;Cite&gt;&lt;Author&gt;Fincham&lt;/Author&gt;&lt;Year&gt;2003&lt;/Year&gt;&lt;RecNum&gt;150&lt;/RecNum&gt;&lt;record&gt;&lt;rec-number&gt;150&lt;/rec-number&gt;&lt;foreign-keys&gt;&lt;key app="EN" db-id="0sdraaf2br29spe5zt85wxvqr0ffpx0daza0" timestamp="1438846688"&gt;150&lt;/key&gt;&lt;/foreign-keys&gt;&lt;ref-type name="Journal Article"&gt;17&lt;/ref-type&gt;&lt;contributors&gt;&lt;authors&gt;&lt;author&gt;Fincham, R.&lt;/author&gt;&lt;author&gt;Roslender, R.&lt;/author&gt;&lt;/authors&gt;&lt;/contributors&gt;&lt;titles&gt;&lt;title&gt;Intellectual capital accounting as management fashion: a review and critique&lt;/title&gt;&lt;secondary-title&gt;European Accounting Review&lt;/secondary-title&gt;&lt;/titles&gt;&lt;periodical&gt;&lt;full-title&gt;European Accounting Review&lt;/full-title&gt;&lt;/periodical&gt;&lt;pages&gt;781-796&lt;/pages&gt;&lt;volume&gt;12&lt;/volume&gt;&lt;number&gt;4&lt;/number&gt;&lt;dates&gt;&lt;year&gt;2003&lt;/year&gt;&lt;/dates&gt;&lt;urls&gt;&lt;/urls&gt;&lt;/record&gt;&lt;/Cite&gt;&lt;/EndNote&gt;</w:instrText>
      </w:r>
      <w:r w:rsidR="003D6D8E">
        <w:fldChar w:fldCharType="separate"/>
      </w:r>
      <w:r w:rsidR="00854904">
        <w:rPr>
          <w:noProof/>
        </w:rPr>
        <w:t>(Fincham &amp; Roslender, 2003, 2004)</w:t>
      </w:r>
      <w:r w:rsidR="003D6D8E">
        <w:fldChar w:fldCharType="end"/>
      </w:r>
      <w:r w:rsidR="003D6D8E">
        <w:t>.</w:t>
      </w:r>
      <w:r w:rsidR="006F3013">
        <w:t xml:space="preserve"> A reason is that </w:t>
      </w:r>
      <w:r w:rsidR="00A034AF">
        <w:t xml:space="preserve">EVA models </w:t>
      </w:r>
      <w:r w:rsidR="00A44DF8">
        <w:t>tend to</w:t>
      </w:r>
      <w:r w:rsidR="00D86598">
        <w:t xml:space="preserve"> have a hard </w:t>
      </w:r>
      <w:r w:rsidR="00BD54D3">
        <w:t xml:space="preserve">core </w:t>
      </w:r>
      <w:r w:rsidR="004653AB">
        <w:t xml:space="preserve">of </w:t>
      </w:r>
      <w:r w:rsidR="00D86598">
        <w:t xml:space="preserve">finance </w:t>
      </w:r>
      <w:r w:rsidR="00BD54D3">
        <w:t xml:space="preserve">theory </w:t>
      </w:r>
      <w:r w:rsidR="0019190F">
        <w:fldChar w:fldCharType="begin"/>
      </w:r>
      <w:r w:rsidR="00E65BF6">
        <w:instrText xml:space="preserve"> ADDIN EN.CITE &lt;EndNote&gt;&lt;Cite&gt;&lt;Author&gt;Young&lt;/Author&gt;&lt;Year&gt;2001&lt;/Year&gt;&lt;RecNum&gt;1893&lt;/RecNum&gt;&lt;DisplayText&gt;(Johanson, 2013; Young &amp;amp; O&amp;apos;Byrne, 2001)&lt;/DisplayText&gt;&lt;record&gt;&lt;rec-number&gt;1893&lt;/rec-number&gt;&lt;foreign-keys&gt;&lt;key app="EN" db-id="0sdraaf2br29spe5zt85wxvqr0ffpx0daza0" timestamp="1438846823"&gt;1893&lt;/key&gt;&lt;/foreign-keys&gt;&lt;ref-type name="Book"&gt;6&lt;/ref-type&gt;&lt;contributors&gt;&lt;authors&gt;&lt;author&gt;Young, S David&lt;/author&gt;&lt;author&gt;O&amp;apos;Byrne, Stephen F&lt;/author&gt;&lt;/authors&gt;&lt;/contributors&gt;&lt;titles&gt;&lt;title&gt;EVA® and value-based management&lt;/title&gt;&lt;/titles&gt;&lt;dates&gt;&lt;year&gt;2001&lt;/year&gt;&lt;/dates&gt;&lt;publisher&gt;McGraw-Hill New York&lt;/publisher&gt;&lt;isbn&gt;0071364390&lt;/isbn&gt;&lt;urls&gt;&lt;/urls&gt;&lt;/record&gt;&lt;/Cite&gt;&lt;Cite&gt;&lt;Author&gt;Johanson&lt;/Author&gt;&lt;Year&gt;2013&lt;/Year&gt;&lt;RecNum&gt;1887&lt;/RecNum&gt;&lt;record&gt;&lt;rec-number&gt;1887&lt;/rec-number&gt;&lt;foreign-keys&gt;&lt;key app="EN" db-id="0sdraaf2br29spe5zt85wxvqr0ffpx0daza0" timestamp="1438846822"&gt;1887&lt;/key&gt;&lt;/foreign-keys&gt;&lt;ref-type name="Book Section"&gt;5&lt;/ref-type&gt;&lt;contributors&gt;&lt;authors&gt;&lt;author&gt;Johanson, Daniel&lt;/author&gt;&lt;/authors&gt;&lt;secondary-authors&gt;&lt;author&gt;Kaarbøe, K.&lt;/author&gt;&lt;author&gt;Gooderham, P.&lt;/author&gt;&lt;author&gt;Nørreklit, H.&lt;/author&gt;&lt;/secondary-authors&gt;&lt;/contributors&gt;&lt;titles&gt;&lt;title&gt;Beyond Budgeting from the American and Norwegian perspectives: the embeddedness of management models in corporate governance systems&lt;/title&gt;&lt;secondary-title&gt;Managing in Dynamic Business Environments: Between Control and Autonomy&lt;/secondary-title&gt;&lt;/titles&gt;&lt;pages&gt;69-91&lt;/pages&gt;&lt;dates&gt;&lt;year&gt;2013&lt;/year&gt;&lt;/dates&gt;&lt;publisher&gt;Edward Elgar Publishing&lt;/publisher&gt;&lt;isbn&gt;1782544534&lt;/isbn&gt;&lt;urls&gt;&lt;/urls&gt;&lt;/record&gt;&lt;/Cite&gt;&lt;/EndNote&gt;</w:instrText>
      </w:r>
      <w:r w:rsidR="0019190F">
        <w:fldChar w:fldCharType="separate"/>
      </w:r>
      <w:r w:rsidR="00E65BF6">
        <w:rPr>
          <w:noProof/>
        </w:rPr>
        <w:t>(Johanson, 2013; Young &amp; O'Byrne, 2001)</w:t>
      </w:r>
      <w:r w:rsidR="0019190F">
        <w:fldChar w:fldCharType="end"/>
      </w:r>
      <w:r w:rsidR="004653AB">
        <w:t xml:space="preserve"> whereas the concept of Intellectual Capital </w:t>
      </w:r>
      <w:r w:rsidR="004653AB" w:rsidRPr="004653AB">
        <w:t xml:space="preserve">is an example of a concept that is very loosely defined, and exists in various versions </w:t>
      </w:r>
      <w:r w:rsidR="004653AB">
        <w:fldChar w:fldCharType="begin"/>
      </w:r>
      <w:r w:rsidR="00854904">
        <w:instrText xml:space="preserve"> ADDIN EN.CITE &lt;EndNote&gt;&lt;Cite&gt;&lt;Author&gt;Fincham&lt;/Author&gt;&lt;Year&gt;2004&lt;/Year&gt;&lt;RecNum&gt;326&lt;/RecNum&gt;&lt;DisplayText&gt;(Fincham &amp;amp; Roslender, 2003, 2004)&lt;/DisplayText&gt;&lt;record&gt;&lt;rec-number&gt;326&lt;/rec-number&gt;&lt;foreign-keys&gt;&lt;key app="EN" db-id="0sdraaf2br29spe5zt85wxvqr0ffpx0daza0" timestamp="1438846701"&gt;326&lt;/key&gt;&lt;/foreign-keys&gt;&lt;ref-type name="Journal Article"&gt;17&lt;/ref-type&gt;&lt;contributors&gt;&lt;authors&gt;&lt;author&gt;Fincham, R.&lt;/author&gt;&lt;author&gt;Roslender, R.&lt;/author&gt;&lt;/authors&gt;&lt;/contributors&gt;&lt;titles&gt;&lt;title&gt;Rethinking the Dissemination of Management Fashion - Accounting for Intellectual Capital in UK Case Firms&lt;/title&gt;&lt;secondary-title&gt;Management Learning&lt;/secondary-title&gt;&lt;/titles&gt;&lt;periodical&gt;&lt;full-title&gt;Management Learning&lt;/full-title&gt;&lt;/periodical&gt;&lt;pages&gt;321-336&lt;/pages&gt;&lt;volume&gt;35&lt;/volume&gt;&lt;number&gt;3&lt;/number&gt;&lt;dates&gt;&lt;year&gt;2004&lt;/year&gt;&lt;/dates&gt;&lt;urls&gt;&lt;/urls&gt;&lt;/record&gt;&lt;/Cite&gt;&lt;Cite&gt;&lt;Author&gt;Fincham&lt;/Author&gt;&lt;Year&gt;2003&lt;/Year&gt;&lt;RecNum&gt;150&lt;/RecNum&gt;&lt;record&gt;&lt;rec-number&gt;150&lt;/rec-number&gt;&lt;foreign-keys&gt;&lt;key app="EN" db-id="0sdraaf2br29spe5zt85wxvqr0ffpx0daza0" timestamp="1438846688"&gt;150&lt;/key&gt;&lt;/foreign-keys&gt;&lt;ref-type name="Journal Article"&gt;17&lt;/ref-type&gt;&lt;contributors&gt;&lt;authors&gt;&lt;author&gt;Fincham, R.&lt;/author&gt;&lt;author&gt;Roslender, R.&lt;/author&gt;&lt;/authors&gt;&lt;/contributors&gt;&lt;titles&gt;&lt;title&gt;Intellectual capital accounting as management fashion: a review and critique&lt;/title&gt;&lt;secondary-title&gt;European Accounting Review&lt;/secondary-title&gt;&lt;/titles&gt;&lt;periodical&gt;&lt;full-title&gt;European Accounting Review&lt;/full-title&gt;&lt;/periodical&gt;&lt;pages&gt;781-796&lt;/pages&gt;&lt;volume&gt;12&lt;/volume&gt;&lt;number&gt;4&lt;/number&gt;&lt;dates&gt;&lt;year&gt;2003&lt;/year&gt;&lt;/dates&gt;&lt;urls&gt;&lt;/urls&gt;&lt;/record&gt;&lt;/Cite&gt;&lt;/EndNote&gt;</w:instrText>
      </w:r>
      <w:r w:rsidR="004653AB">
        <w:fldChar w:fldCharType="separate"/>
      </w:r>
      <w:r w:rsidR="00854904">
        <w:rPr>
          <w:noProof/>
        </w:rPr>
        <w:t>(Fincham &amp; Roslender, 2003, 2004)</w:t>
      </w:r>
      <w:r w:rsidR="004653AB">
        <w:fldChar w:fldCharType="end"/>
      </w:r>
      <w:r w:rsidR="00A034AF">
        <w:t xml:space="preserve">. </w:t>
      </w:r>
      <w:r w:rsidR="00517468">
        <w:t xml:space="preserve">At the same time, there is some flexibility </w:t>
      </w:r>
      <w:r w:rsidR="004653AB">
        <w:t xml:space="preserve">even </w:t>
      </w:r>
      <w:r w:rsidR="00517468">
        <w:t xml:space="preserve">in the </w:t>
      </w:r>
      <w:r w:rsidR="004653AB">
        <w:t xml:space="preserve">EVA concept as it can be </w:t>
      </w:r>
      <w:r>
        <w:t xml:space="preserve">relatively easily be </w:t>
      </w:r>
      <w:r w:rsidR="00517468">
        <w:t xml:space="preserve">linked to </w:t>
      </w:r>
      <w:r w:rsidR="004653AB">
        <w:t xml:space="preserve">and combined with </w:t>
      </w:r>
      <w:r w:rsidR="00517468">
        <w:t xml:space="preserve">other management ideas such as Balanced Scorecard </w:t>
      </w:r>
      <w:r w:rsidR="00517468">
        <w:fldChar w:fldCharType="begin"/>
      </w:r>
      <w:r w:rsidR="00854904">
        <w:instrText xml:space="preserve"> ADDIN EN.CITE &lt;EndNote&gt;&lt;Cite&gt;&lt;Author&gt;Lawrie&lt;/Author&gt;&lt;Year&gt;2001&lt;/Year&gt;&lt;RecNum&gt;3932&lt;/RecNum&gt;&lt;DisplayText&gt;(Lawrie, House, &amp;amp; Street, 2001)&lt;/DisplayText&gt;&lt;record&gt;&lt;rec-number&gt;3932&lt;/rec-number&gt;&lt;foreign-keys&gt;&lt;key app="EN" db-id="0sdraaf2br29spe5zt85wxvqr0ffpx0daza0" timestamp="0"&gt;3932&lt;/key&gt;&lt;/foreign-keys&gt;&lt;ref-type name="Journal Article"&gt;17&lt;/ref-type&gt;&lt;contributors&gt;&lt;authors&gt;&lt;author&gt;Lawrie, Gavin&lt;/author&gt;&lt;author&gt;House, Albany&lt;/author&gt;&lt;author&gt;Street, Market&lt;/author&gt;&lt;/authors&gt;&lt;/contributors&gt;&lt;titles&gt;&lt;title&gt;Combining EVA with Balanced Scorecard to improve strategic focus and alignment&lt;/title&gt;&lt;secondary-title&gt;2CG Active Management&lt;/secondary-title&gt;&lt;/titles&gt;&lt;periodical&gt;&lt;full-title&gt;2CG Active Management&lt;/full-title&gt;&lt;/periodical&gt;&lt;dates&gt;&lt;year&gt;2001&lt;/year&gt;&lt;/dates&gt;&lt;urls&gt;&lt;/urls&gt;&lt;/record&gt;&lt;/Cite&gt;&lt;/EndNote&gt;</w:instrText>
      </w:r>
      <w:r w:rsidR="00517468">
        <w:fldChar w:fldCharType="separate"/>
      </w:r>
      <w:r w:rsidR="00854904">
        <w:rPr>
          <w:noProof/>
        </w:rPr>
        <w:t>(Lawrie, House, &amp; Street, 2001)</w:t>
      </w:r>
      <w:r w:rsidR="00517468">
        <w:fldChar w:fldCharType="end"/>
      </w:r>
      <w:r w:rsidR="004653AB">
        <w:t xml:space="preserve">. For example, </w:t>
      </w:r>
      <w:r w:rsidR="00517468">
        <w:t xml:space="preserve">EVA measures are commonly used as part of the financial perspective of </w:t>
      </w:r>
      <w:r w:rsidR="006F1EB2">
        <w:t xml:space="preserve">the </w:t>
      </w:r>
      <w:r w:rsidR="00517468">
        <w:t xml:space="preserve">BSC </w:t>
      </w:r>
      <w:r w:rsidR="00517468">
        <w:fldChar w:fldCharType="begin"/>
      </w:r>
      <w:r w:rsidR="00854904">
        <w:instrText xml:space="preserve"> ADDIN EN.CITE &lt;EndNote&gt;&lt;Cite&gt;&lt;Author&gt;Kaplan&lt;/Author&gt;&lt;Year&gt;2001&lt;/Year&gt;&lt;RecNum&gt;3934&lt;/RecNum&gt;&lt;DisplayText&gt;(Kaplan, 2001)&lt;/DisplayText&gt;&lt;record&gt;&lt;rec-number&gt;3934&lt;/rec-number&gt;&lt;foreign-keys&gt;&lt;key app="EN" db-id="0sdraaf2br29spe5zt85wxvqr0ffpx0daza0" timestamp="1450086058"&gt;3934&lt;/key&gt;&lt;/foreign-keys&gt;&lt;ref-type name="Journal Article"&gt;17&lt;/ref-type&gt;&lt;contributors&gt;&lt;authors&gt;&lt;author&gt;Kaplan, Robert S&lt;/author&gt;&lt;/authors&gt;&lt;/contributors&gt;&lt;titles&gt;&lt;title&gt;Integrating shareholder value and activity-based costing with the balanced scorecard&lt;/title&gt;&lt;secondary-title&gt;Balanced Scorecard Report&lt;/secondary-title&gt;&lt;/titles&gt;&lt;periodical&gt;&lt;full-title&gt;Balanced Scorecard Report&lt;/full-title&gt;&lt;/periodical&gt;&lt;volume&gt;15&lt;/volume&gt;&lt;dates&gt;&lt;year&gt;2001&lt;/year&gt;&lt;/dates&gt;&lt;urls&gt;&lt;/urls&gt;&lt;/record&gt;&lt;/Cite&gt;&lt;/EndNote&gt;</w:instrText>
      </w:r>
      <w:r w:rsidR="00517468">
        <w:fldChar w:fldCharType="separate"/>
      </w:r>
      <w:r w:rsidR="00854904">
        <w:rPr>
          <w:noProof/>
        </w:rPr>
        <w:t>(Kaplan, 2001)</w:t>
      </w:r>
      <w:r w:rsidR="00517468">
        <w:fldChar w:fldCharType="end"/>
      </w:r>
      <w:r w:rsidR="00517468">
        <w:t xml:space="preserve">. </w:t>
      </w:r>
    </w:p>
    <w:p w14:paraId="69865EED" w14:textId="77777777" w:rsidR="005C75D9" w:rsidRDefault="005C75D9" w:rsidP="009A6977">
      <w:pPr>
        <w:pStyle w:val="Heading3"/>
      </w:pPr>
      <w:r>
        <w:t xml:space="preserve">Universality </w:t>
      </w:r>
    </w:p>
    <w:p w14:paraId="3A0A6208" w14:textId="13E30DE8" w:rsidR="000C54FF" w:rsidRDefault="006F3013">
      <w:r>
        <w:t xml:space="preserve">The fourth and last characteristics is related to universality. </w:t>
      </w:r>
      <w:r w:rsidR="00BD54D3">
        <w:t xml:space="preserve">Management concepts are </w:t>
      </w:r>
      <w:r>
        <w:t xml:space="preserve">typically </w:t>
      </w:r>
      <w:r w:rsidR="00BD54D3">
        <w:t>presented as being universally applicable</w:t>
      </w:r>
      <w:r w:rsidR="000C54FF">
        <w:t xml:space="preserve"> </w:t>
      </w:r>
      <w:r>
        <w:t xml:space="preserve">across </w:t>
      </w:r>
      <w:r w:rsidR="000C54FF">
        <w:t>different situations and contexts</w:t>
      </w:r>
      <w:r w:rsidR="00BD54D3">
        <w:t xml:space="preserve"> </w:t>
      </w:r>
      <w:r w:rsidR="000C54FF">
        <w:fldChar w:fldCharType="begin">
          <w:fldData xml:space="preserve">PEVuZE5vdGU+PENpdGU+PEF1dGhvcj5Sw7h2aWs8L0F1dGhvcj48WWVhcj4yMDAyPC9ZZWFyPjxS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</w:fldData>
        </w:fldChar>
      </w:r>
      <w:r w:rsidR="00854904">
        <w:instrText xml:space="preserve"> ADDIN EN.CITE </w:instrText>
      </w:r>
      <w:r w:rsidR="00854904">
        <w:fldChar w:fldCharType="begin">
          <w:fldData xml:space="preserve">PEVuZE5vdGU+PENpdGU+PEF1dGhvcj5Sw7h2aWs8L0F1dGhvcj48WWVhcj4yMDAyPC9ZZWFyPjxS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</w:fldData>
        </w:fldChar>
      </w:r>
      <w:r w:rsidR="00854904">
        <w:instrText xml:space="preserve"> ADDIN EN.CITE.DATA </w:instrText>
      </w:r>
      <w:r w:rsidR="00854904">
        <w:fldChar w:fldCharType="end"/>
      </w:r>
      <w:r w:rsidR="000C54FF">
        <w:fldChar w:fldCharType="separate"/>
      </w:r>
      <w:r w:rsidR="00854904">
        <w:rPr>
          <w:noProof/>
        </w:rPr>
        <w:t xml:space="preserve">(Røvik, 2002, 2007; </w:t>
      </w:r>
      <w:r w:rsidR="00854904">
        <w:rPr>
          <w:noProof/>
        </w:rPr>
        <w:lastRenderedPageBreak/>
        <w:t>Strang &amp; Meyer, 1993)</w:t>
      </w:r>
      <w:r w:rsidR="000C54FF">
        <w:fldChar w:fldCharType="end"/>
      </w:r>
      <w:r>
        <w:t xml:space="preserve">. As </w:t>
      </w:r>
      <w:r>
        <w:fldChar w:fldCharType="begin"/>
      </w:r>
      <w:r>
        <w:instrText xml:space="preserve"> ADDIN EN.CITE &lt;EndNote&gt;&lt;Cite AuthorYear="1"&gt;&lt;Author&gt;Wittrock&lt;/Author&gt;&lt;Year&gt;2015&lt;/Year&gt;&lt;RecNum&gt;3588&lt;/RecNum&gt;&lt;DisplayText&gt;Wittrock (2015)&lt;/DisplayText&gt;&lt;record&gt;&lt;rec-number&gt;3588&lt;/rec-number&gt;&lt;foreign-keys&gt;&lt;key app="EN" db-id="0sdraaf2br29spe5zt85wxvqr0ffpx0daza0" timestamp="1439584572"&gt;3588&lt;/key&gt;&lt;/foreign-keys&gt;&lt;ref-type name="Journal Article"&gt;17&lt;/ref-type&gt;&lt;contributors&gt;&lt;authors&gt;&lt;author&gt;Wittrock, Christian&lt;/author&gt;&lt;/authors&gt;&lt;/contributors&gt;&lt;titles&gt;&lt;title&gt;Reembedding Lean: The Japanese Cultural and Religious Context of a World Changing Management Concept&lt;/title&gt;&lt;secondary-title&gt;International Journal of Sociology&lt;/secondary-title&gt;&lt;/titles&gt;&lt;periodical&gt;&lt;full-title&gt;International Journal of Sociology&lt;/full-title&gt;&lt;/periodical&gt;&lt;pages&gt;95-111&lt;/pages&gt;&lt;volume&gt;45&lt;/volume&gt;&lt;number&gt;2&lt;/number&gt;&lt;dates&gt;&lt;year&gt;2015&lt;/year&gt;&lt;/dates&gt;&lt;isbn&gt;0020-7659&lt;/isbn&gt;&lt;urls&gt;&lt;/urls&gt;&lt;/record&gt;&lt;/Cite&gt;&lt;/EndNote&gt;</w:instrText>
      </w:r>
      <w:r>
        <w:fldChar w:fldCharType="separate"/>
      </w:r>
      <w:r>
        <w:rPr>
          <w:noProof/>
        </w:rPr>
        <w:t>Wittrock (2015)</w:t>
      </w:r>
      <w:r>
        <w:fldChar w:fldCharType="end"/>
      </w:r>
      <w:r>
        <w:t xml:space="preserve"> points out, management concepts are presented as being applicable independent of context. Presenting concepts as being universal is important </w:t>
      </w:r>
      <w:r w:rsidR="000C54FF">
        <w:t xml:space="preserve">for increasing the concept’s market size since it makes any organization a potential consumer of </w:t>
      </w:r>
      <w:r w:rsidR="00457FF6">
        <w:t xml:space="preserve">the </w:t>
      </w:r>
      <w:r w:rsidR="000C54FF">
        <w:t xml:space="preserve">concept </w:t>
      </w:r>
      <w:r w:rsidR="000C54FF">
        <w:fldChar w:fldCharType="begin"/>
      </w:r>
      <w:r w:rsidR="00854904">
        <w:instrText xml:space="preserve"> ADDIN EN.CITE &lt;EndNote&gt;&lt;Cite&gt;&lt;Author&gt;Fincham&lt;/Author&gt;&lt;Year&gt;1999&lt;/Year&gt;&lt;RecNum&gt;23&lt;/RecNum&gt;&lt;Suffix&gt;`, p. 35&lt;/Suffix&gt;&lt;DisplayText&gt;(Fincham &amp;amp; Evans, 1999, p. 35)&lt;/DisplayText&gt;&lt;record&gt;&lt;rec-number&gt;23&lt;/rec-number&gt;&lt;foreign-keys&gt;&lt;key app="EN" db-id="0sdraaf2br29spe5zt85wxvqr0ffpx0daza0" timestamp="1438846675"&gt;23&lt;/key&gt;&lt;/foreign-keys&gt;&lt;ref-type name="Journal Article"&gt;17&lt;/ref-type&gt;&lt;contributors&gt;&lt;authors&gt;&lt;author&gt;Fincham, R&lt;/author&gt;&lt;author&gt;Evans, M&lt;/author&gt;&lt;/authors&gt;&lt;/contributors&gt;&lt;titles&gt;&lt;title&gt;The consultants&amp;apos; offensive: reengineering – from fad to technique&lt;/title&gt;&lt;secondary-title&gt;New Technology, Work and Employment&lt;/secondary-title&gt;&lt;/titles&gt;&lt;periodical&gt;&lt;full-title&gt;New Technology, Work and Employment&lt;/full-title&gt;&lt;/periodical&gt;&lt;pages&gt;32-44&lt;/pages&gt;&lt;volume&gt;14&lt;/volume&gt;&lt;number&gt;1&lt;/number&gt;&lt;dates&gt;&lt;year&gt;1999&lt;/year&gt;&lt;/dates&gt;&lt;urls&gt;&lt;/urls&gt;&lt;/record&gt;&lt;/Cite&gt;&lt;/EndNote&gt;</w:instrText>
      </w:r>
      <w:r w:rsidR="000C54FF">
        <w:fldChar w:fldCharType="separate"/>
      </w:r>
      <w:r w:rsidR="00854904">
        <w:rPr>
          <w:noProof/>
        </w:rPr>
        <w:t>(Fincham &amp; Evans, 1999, p. 35)</w:t>
      </w:r>
      <w:r w:rsidR="000C54FF">
        <w:fldChar w:fldCharType="end"/>
      </w:r>
      <w:r w:rsidR="000C54FF">
        <w:t xml:space="preserve">. </w:t>
      </w:r>
    </w:p>
    <w:p w14:paraId="0EC552EA" w14:textId="257AD763" w:rsidR="005C75D9" w:rsidRDefault="006164C6">
      <w:r>
        <w:t>A</w:t>
      </w:r>
      <w:r w:rsidR="006F3013">
        <w:t xml:space="preserve">ccording to an article in The Economist it can be argued </w:t>
      </w:r>
      <w:r w:rsidR="00457FF6">
        <w:t xml:space="preserve">that </w:t>
      </w:r>
      <w:r w:rsidR="00BD54D3">
        <w:t>S</w:t>
      </w:r>
      <w:r w:rsidR="003D3FB9">
        <w:t>tern Stewart</w:t>
      </w:r>
      <w:r w:rsidR="00BD54D3">
        <w:t xml:space="preserve"> did not really claim universal applicability. </w:t>
      </w:r>
      <w:r w:rsidR="003D3FB9">
        <w:t>Stern Stewart</w:t>
      </w:r>
      <w:r w:rsidR="00BD54D3">
        <w:t xml:space="preserve"> argued that EVA </w:t>
      </w:r>
      <w:r w:rsidR="00CF65EC">
        <w:t xml:space="preserve">is applicable both in manufacturing and service sector firms, but less applicable in financial sector and start-ups, due to regulatory issues and uncertainty, respectively </w:t>
      </w:r>
      <w:r w:rsidR="00CF65EC">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CF65EC">
        <w:fldChar w:fldCharType="separate"/>
      </w:r>
      <w:r w:rsidR="00854904">
        <w:rPr>
          <w:noProof/>
        </w:rPr>
        <w:t>(The Economist, 1997)</w:t>
      </w:r>
      <w:r w:rsidR="00CF65EC">
        <w:fldChar w:fldCharType="end"/>
      </w:r>
      <w:r w:rsidR="00CF65EC">
        <w:t xml:space="preserve">. </w:t>
      </w:r>
      <w:r>
        <w:t xml:space="preserve">Although EVA in theory can be used in all for-profit firms, it can be argued that </w:t>
      </w:r>
      <w:r w:rsidR="001F63AB">
        <w:t>EVA</w:t>
      </w:r>
      <w:r>
        <w:t xml:space="preserve"> does not have universal applicability to the same extent as other management concepts. From the example above, it can be seen that Stern Stewart did narrow the applicability of EVA somewhat, while suppliers of other management concepts such as the Balanced Scorecard and Lean have tended to argue that these concept</w:t>
      </w:r>
      <w:r w:rsidR="001F63AB">
        <w:t>s</w:t>
      </w:r>
      <w:r>
        <w:t xml:space="preserve"> can be applied in nearly any type</w:t>
      </w:r>
      <w:r w:rsidR="00457FF6">
        <w:t xml:space="preserve"> of</w:t>
      </w:r>
      <w:r>
        <w:t xml:space="preserve"> organization and context. </w:t>
      </w:r>
      <w:r w:rsidR="00CF65EC">
        <w:t xml:space="preserve">  </w:t>
      </w:r>
    </w:p>
    <w:p w14:paraId="6AA1B208" w14:textId="01BD4F26" w:rsidR="00B72A09" w:rsidRDefault="00B72A09">
      <w:pPr>
        <w:pStyle w:val="Heading2"/>
      </w:pPr>
      <w:r>
        <w:t xml:space="preserve">Criticism </w:t>
      </w:r>
    </w:p>
    <w:p w14:paraId="37118009" w14:textId="5BDDFFC8" w:rsidR="00CE1B7D" w:rsidRDefault="003E69C9" w:rsidP="00517468">
      <w:r>
        <w:t xml:space="preserve">As noted in section 2, EVA has over time </w:t>
      </w:r>
      <w:r w:rsidR="00B72A09">
        <w:t>received quite a bit of push-back</w:t>
      </w:r>
      <w:r w:rsidR="00E95A96">
        <w:t xml:space="preserve"> and </w:t>
      </w:r>
      <w:r w:rsidR="00153B87">
        <w:t xml:space="preserve">criticism from the </w:t>
      </w:r>
      <w:r>
        <w:t>scholarly communit</w:t>
      </w:r>
      <w:r w:rsidR="00153B87">
        <w:t xml:space="preserve">y. </w:t>
      </w:r>
      <w:r>
        <w:t xml:space="preserve">These critics point out the simplicity of the concept and the underlying beliefs that it is possible to calculate and measure shareholder value. </w:t>
      </w:r>
    </w:p>
    <w:p w14:paraId="3163ADB2" w14:textId="16E5B543" w:rsidR="00517468" w:rsidRDefault="00153B87" w:rsidP="00517468">
      <w:r>
        <w:t>Mouritsen argues that EVA is to</w:t>
      </w:r>
      <w:r w:rsidR="003E69C9">
        <w:t>o</w:t>
      </w:r>
      <w:r>
        <w:t xml:space="preserve"> simple of a measure: </w:t>
      </w:r>
      <w:r w:rsidR="005C75D9" w:rsidRPr="003E69C9">
        <w:t>“EVA is a very sorry representation ... if it is possible to calculate the net present value [discounted cash-flow] of an organization over the long run, then the strategies proposed cannot be very interesting”</w:t>
      </w:r>
      <w:r w:rsidR="005C75D9">
        <w:t xml:space="preserve"> (Mouritsen, 1998, p. 480).</w:t>
      </w:r>
      <w:r w:rsidR="003E69C9">
        <w:t xml:space="preserve"> </w:t>
      </w:r>
      <w:r>
        <w:t>McSweeney</w:t>
      </w:r>
      <w:r w:rsidR="00E95A96">
        <w:t xml:space="preserve"> puts on a </w:t>
      </w:r>
      <w:r>
        <w:t xml:space="preserve">critical </w:t>
      </w:r>
      <w:r w:rsidR="003E69C9">
        <w:t xml:space="preserve">spotlight </w:t>
      </w:r>
      <w:r w:rsidR="004811C0">
        <w:t xml:space="preserve">on shareholder value </w:t>
      </w:r>
      <w:r w:rsidR="009A1532">
        <w:fldChar w:fldCharType="begin"/>
      </w:r>
      <w:r w:rsidR="00854904">
        <w:instrText xml:space="preserve"> ADDIN EN.CITE &lt;EndNote&gt;&lt;Cite&gt;&lt;Author&gt;McSweeney&lt;/Author&gt;&lt;Year&gt;2008&lt;/Year&gt;&lt;RecNum&gt;3928&lt;/RecNum&gt;&lt;DisplayText&gt;(McSweeney, 2008)&lt;/DisplayText&gt;&lt;record&gt;&lt;rec-number&gt;3928&lt;/rec-number&gt;&lt;foreign-keys&gt;&lt;key app="EN" db-id="0sdraaf2br29spe5zt85wxvqr0ffpx0daza0" timestamp="1450086057"&gt;3928&lt;/key&gt;&lt;/foreign-keys&gt;&lt;ref-type name="Journal Article"&gt;17&lt;/ref-type&gt;&lt;contributors&gt;&lt;authors&gt;&lt;author&gt;McSweeney, Brendan&lt;/author&gt;&lt;/authors&gt;&lt;/contributors&gt;&lt;titles&gt;&lt;title&gt;Maximizing shareholder-value: A panacea for economic growth or a recipe for economic and social disintegration?&lt;/title&gt;&lt;secondary-title&gt;Critical perspectives on international business&lt;/secondary-title&gt;&lt;/titles&gt;&lt;periodical&gt;&lt;full-title&gt;Critical perspectives on international business&lt;/full-title&gt;&lt;/periodical&gt;&lt;pages&gt;55-74&lt;/pages&gt;&lt;volume&gt;4&lt;/volume&gt;&lt;number&gt;1&lt;/number&gt;&lt;dates&gt;&lt;year&gt;2008&lt;/year&gt;&lt;/dates&gt;&lt;isbn&gt;1742-2043&lt;/isbn&gt;&lt;urls&gt;&lt;/urls&gt;&lt;/record&gt;&lt;/Cite&gt;&lt;/EndNote&gt;</w:instrText>
      </w:r>
      <w:r w:rsidR="009A1532">
        <w:fldChar w:fldCharType="separate"/>
      </w:r>
      <w:r w:rsidR="00854904">
        <w:rPr>
          <w:noProof/>
        </w:rPr>
        <w:t>(McSweeney, 2008)</w:t>
      </w:r>
      <w:r w:rsidR="009A1532">
        <w:fldChar w:fldCharType="end"/>
      </w:r>
      <w:r w:rsidR="00BD54D3">
        <w:t xml:space="preserve">, focusing in </w:t>
      </w:r>
      <w:r>
        <w:t>particular</w:t>
      </w:r>
      <w:r w:rsidR="00BD54D3">
        <w:t xml:space="preserve"> on </w:t>
      </w:r>
      <w:r>
        <w:t xml:space="preserve">the </w:t>
      </w:r>
      <w:r w:rsidR="003C5CEF">
        <w:t xml:space="preserve">“maximizing shareholder-value clericity” </w:t>
      </w:r>
      <w:r w:rsidR="003C5CEF">
        <w:fldChar w:fldCharType="begin"/>
      </w:r>
      <w:r w:rsidR="00854904">
        <w:instrText xml:space="preserve"> ADDIN EN.CITE &lt;EndNote&gt;&lt;Cite&gt;&lt;Author&gt;McSweeney&lt;/Author&gt;&lt;Year&gt;2008&lt;/Year&gt;&lt;RecNum&gt;3928&lt;/RecNum&gt;&lt;DisplayText&gt;(McSweeney, 2008)&lt;/DisplayText&gt;&lt;record&gt;&lt;rec-number&gt;3928&lt;/rec-number&gt;&lt;foreign-keys&gt;&lt;key app="EN" db-id="0sdraaf2br29spe5zt85wxvqr0ffpx0daza0" timestamp="1450086057"&gt;3928&lt;/key&gt;&lt;/foreign-keys&gt;&lt;ref-type name="Journal Article"&gt;17&lt;/ref-type&gt;&lt;contributors&gt;&lt;authors&gt;&lt;author&gt;McSweeney, Brendan&lt;/author&gt;&lt;/authors&gt;&lt;/contributors&gt;&lt;titles&gt;&lt;title&gt;Maximizing shareholder-value: A panacea for economic growth or a recipe for economic and social disintegration?&lt;/title&gt;&lt;secondary-title&gt;Critical perspectives on international business&lt;/secondary-title&gt;&lt;/titles&gt;&lt;periodical&gt;&lt;full-title&gt;Critical perspectives on international business&lt;/full-title&gt;&lt;/periodical&gt;&lt;pages&gt;55-74&lt;/pages&gt;&lt;volume&gt;4&lt;/volume&gt;&lt;number&gt;1&lt;/number&gt;&lt;dates&gt;&lt;year&gt;2008&lt;/year&gt;&lt;/dates&gt;&lt;isbn&gt;1742-2043&lt;/isbn&gt;&lt;urls&gt;&lt;/urls&gt;&lt;/record&gt;&lt;/Cite&gt;&lt;/EndNote&gt;</w:instrText>
      </w:r>
      <w:r w:rsidR="003C5CEF">
        <w:fldChar w:fldCharType="separate"/>
      </w:r>
      <w:r w:rsidR="00854904">
        <w:rPr>
          <w:noProof/>
        </w:rPr>
        <w:t>(McSweeney, 2008)</w:t>
      </w:r>
      <w:r w:rsidR="003C5CEF">
        <w:fldChar w:fldCharType="end"/>
      </w:r>
      <w:r w:rsidR="003E69C9">
        <w:t xml:space="preserve"> within the shareholder value movement</w:t>
      </w:r>
      <w:r w:rsidR="00BD54D3">
        <w:t xml:space="preserve">. </w:t>
      </w:r>
      <w:r>
        <w:t xml:space="preserve">In particular, </w:t>
      </w:r>
      <w:r w:rsidR="003E69C9">
        <w:t xml:space="preserve">McSweeney is critical of </w:t>
      </w:r>
      <w:r>
        <w:t xml:space="preserve">the focus on </w:t>
      </w:r>
      <w:r w:rsidR="003C5CEF">
        <w:t>“perfection”</w:t>
      </w:r>
      <w:r>
        <w:t xml:space="preserve"> and a belief in </w:t>
      </w:r>
      <w:r w:rsidR="003C5CEF">
        <w:t xml:space="preserve">“certainty assuming calculative techniques” </w:t>
      </w:r>
      <w:r w:rsidR="00CF65EC">
        <w:fldChar w:fldCharType="begin"/>
      </w:r>
      <w:r w:rsidR="00854904">
        <w:instrText xml:space="preserve"> ADDIN EN.CITE &lt;EndNote&gt;&lt;Cite&gt;&lt;Author&gt;McSweeney&lt;/Author&gt;&lt;Year&gt;2008&lt;/Year&gt;&lt;RecNum&gt;3928&lt;/RecNum&gt;&lt;DisplayText&gt;(McSweeney, 2008)&lt;/DisplayText&gt;&lt;record&gt;&lt;rec-number&gt;3928&lt;/rec-number&gt;&lt;foreign-keys&gt;&lt;key app="EN" db-id="0sdraaf2br29spe5zt85wxvqr0ffpx0daza0" timestamp="1450086057"&gt;3928&lt;/key&gt;&lt;/foreign-keys&gt;&lt;ref-type name="Journal Article"&gt;17&lt;/ref-type&gt;&lt;contributors&gt;&lt;authors&gt;&lt;author&gt;McSweeney, Brendan&lt;/author&gt;&lt;/authors&gt;&lt;/contributors&gt;&lt;titles&gt;&lt;title&gt;Maximizing shareholder-value: A panacea for economic growth or a recipe for economic and social disintegration?&lt;/title&gt;&lt;secondary-title&gt;Critical perspectives on international business&lt;/secondary-title&gt;&lt;/titles&gt;&lt;periodical&gt;&lt;full-title&gt;Critical perspectives on international business&lt;/full-title&gt;&lt;/periodical&gt;&lt;pages&gt;55-74&lt;/pages&gt;&lt;volume&gt;4&lt;/volume&gt;&lt;number&gt;1&lt;/number&gt;&lt;dates&gt;&lt;year&gt;2008&lt;/year&gt;&lt;/dates&gt;&lt;isbn&gt;1742-2043&lt;/isbn&gt;&lt;urls&gt;&lt;/urls&gt;&lt;/record&gt;&lt;/Cite&gt;&lt;/EndNote&gt;</w:instrText>
      </w:r>
      <w:r w:rsidR="00CF65EC">
        <w:fldChar w:fldCharType="separate"/>
      </w:r>
      <w:r w:rsidR="00854904">
        <w:rPr>
          <w:noProof/>
        </w:rPr>
        <w:t>(McSweeney, 2008)</w:t>
      </w:r>
      <w:r w:rsidR="00CF65EC">
        <w:fldChar w:fldCharType="end"/>
      </w:r>
      <w:r w:rsidR="00BD54D3">
        <w:t xml:space="preserve">. </w:t>
      </w:r>
      <w:r w:rsidR="003E69C9">
        <w:t xml:space="preserve">In other words, this critique points out that the belief in EVA is almost religious in nature. </w:t>
      </w:r>
      <w:r>
        <w:t xml:space="preserve">For the believers seen as the perfect measure of shareholder value creation. </w:t>
      </w:r>
    </w:p>
    <w:p w14:paraId="767EF68A" w14:textId="4FE1E0D7" w:rsidR="00CE1B7D" w:rsidRDefault="00CE1B7D" w:rsidP="00517468">
      <w:r>
        <w:t xml:space="preserve">Finally, as noted by </w:t>
      </w:r>
      <w:r>
        <w:fldChar w:fldCharType="begin"/>
      </w:r>
      <w:r>
        <w:instrText xml:space="preserve"> ADDIN EN.CITE &lt;EndNote&gt;&lt;Cite AuthorYear="1"&gt;&lt;Author&gt;Karlöf&lt;/Author&gt;&lt;Year&gt;2005&lt;/Year&gt;&lt;RecNum&gt;4366&lt;/RecNum&gt;&lt;Suffix&gt;`, p. 139&lt;/Suffix&gt;&lt;DisplayText&gt;Karlöf and Helin Lövingsson (2005, p. 139)&lt;/DisplayText&gt;&lt;record&gt;&lt;rec-number&gt;4366&lt;/rec-number&gt;&lt;foreign-keys&gt;&lt;key app="EN" db-id="0sdraaf2br29spe5zt85wxvqr0ffpx0daza0" timestamp="1459547865"&gt;4366&lt;/key&gt;&lt;/foreign-keys&gt;&lt;ref-type name="Journal Article"&gt;17&lt;/ref-type&gt;&lt;contributors&gt;&lt;authors&gt;&lt;author&gt;Karlöf, Bengt&lt;/author&gt;&lt;author&gt;Helin Lövingsson, F&lt;/author&gt;&lt;/authors&gt;&lt;/contributors&gt;&lt;titles&gt;&lt;title&gt;A to Z of Management Concepts and Models&lt;/title&gt;&lt;secondary-title&gt;London, GBR: Thorogood Publishing&lt;/secondary-title&gt;&lt;/titles&gt;&lt;periodical&gt;&lt;full-title&gt;London, GBR: Thorogood Publishing&lt;/full-title&gt;&lt;/periodical&gt;&lt;dates&gt;&lt;year&gt;2005&lt;/year&gt;&lt;/dates&gt;&lt;urls&gt;&lt;/urls&gt;&lt;/record&gt;&lt;/Cite&gt;&lt;/EndNote&gt;</w:instrText>
      </w:r>
      <w:r>
        <w:fldChar w:fldCharType="separate"/>
      </w:r>
      <w:r>
        <w:rPr>
          <w:noProof/>
        </w:rPr>
        <w:t>Karlöf and Helin Lövingsson (2005, p. 139)</w:t>
      </w:r>
      <w:r>
        <w:fldChar w:fldCharType="end"/>
      </w:r>
      <w:r w:rsidR="00810B33">
        <w:t>,</w:t>
      </w:r>
      <w:r>
        <w:t xml:space="preserve"> critics have pointed out </w:t>
      </w:r>
      <w:r w:rsidR="00457FF6">
        <w:t>that</w:t>
      </w:r>
      <w:r>
        <w:t xml:space="preserve"> the narrow shareholder value focus has </w:t>
      </w:r>
      <w:r w:rsidRPr="00EC1A1E">
        <w:t>“led to disastrous errors and enticed managements into dubious or even criminal accounting methods that have misled shareholders in relation to actual profits.”</w:t>
      </w:r>
    </w:p>
    <w:p w14:paraId="1E2606BD" w14:textId="76B8C13C" w:rsidR="009A6977" w:rsidRDefault="009A6977" w:rsidP="009A6977">
      <w:pPr>
        <w:pStyle w:val="Heading2"/>
      </w:pPr>
      <w:r>
        <w:t xml:space="preserve">Evaluation </w:t>
      </w:r>
    </w:p>
    <w:p w14:paraId="7EAEFB73" w14:textId="77777777" w:rsidR="000B2455" w:rsidRDefault="004424A8">
      <w:r>
        <w:t>This section has shown that the EVA concept exhibit at some of the key characteristics that gives a management concept a high popularity potential</w:t>
      </w:r>
      <w:r w:rsidR="000B2455">
        <w:t xml:space="preserve">, or what </w:t>
      </w:r>
      <w:r w:rsidR="000B2455">
        <w:fldChar w:fldCharType="begin"/>
      </w:r>
      <w:r w:rsidR="000B2455">
        <w:instrText xml:space="preserve"> ADDIN EN.CITE &lt;EndNote&gt;&lt;Cite AuthorYear="1"&gt;&lt;Author&gt;Røvik&lt;/Author&gt;&lt;Year&gt;2002&lt;/Year&gt;&lt;RecNum&gt;33&lt;/RecNum&gt;&lt;DisplayText&gt;Røvik (2002)&lt;/DisplayText&gt;&lt;record&gt;&lt;rec-number&gt;33&lt;/rec-number&gt;&lt;foreign-keys&gt;&lt;key app="EN" db-id="0sdraaf2br29spe5zt85wxvqr0ffpx0daza0" timestamp="1438846678"&gt;33&lt;/key&gt;&lt;/foreign-keys&gt;&lt;ref-type name="Book Section"&gt;5&lt;/ref-type&gt;&lt;contributors&gt;&lt;authors&gt;&lt;author&gt;Røvik, K. A.&lt;/author&gt;&lt;/authors&gt;&lt;secondary-authors&gt;&lt;author&gt;K. Sahlin-Andersson &lt;/author&gt;&lt;author&gt;L. Engwall &lt;/author&gt;&lt;/secondary-authors&gt;&lt;/contributors&gt;&lt;titles&gt;&lt;title&gt;The secrets of the winners: Management ideas that flow&lt;/title&gt;&lt;secondary-title&gt;The Expansion of Management Knowledge: Carriers, Ideas and Sources&lt;/secondary-title&gt;&lt;/titles&gt;&lt;pages&gt;113-144&lt;/pages&gt;&lt;dates&gt;&lt;year&gt;2002&lt;/year&gt;&lt;/dates&gt;&lt;pub-location&gt;Stanford&lt;/pub-location&gt;&lt;publisher&gt;Stanford University Press&lt;/publisher&gt;&lt;urls&gt;&lt;/urls&gt;&lt;/record&gt;&lt;/Cite&gt;&lt;/EndNote&gt;</w:instrText>
      </w:r>
      <w:r w:rsidR="000B2455">
        <w:fldChar w:fldCharType="separate"/>
      </w:r>
      <w:r w:rsidR="000B2455">
        <w:rPr>
          <w:noProof/>
        </w:rPr>
        <w:t>Røvik (2002)</w:t>
      </w:r>
      <w:r w:rsidR="000B2455">
        <w:fldChar w:fldCharType="end"/>
      </w:r>
      <w:r w:rsidR="000B2455">
        <w:t xml:space="preserve"> refers to as the “</w:t>
      </w:r>
      <w:r w:rsidR="000B2455" w:rsidRPr="000B2455">
        <w:t>s</w:t>
      </w:r>
      <w:r w:rsidR="000B2455">
        <w:t>ecrets of the winners that flow</w:t>
      </w:r>
      <w:r>
        <w:t>.</w:t>
      </w:r>
      <w:r w:rsidR="000B2455">
        <w:t>”</w:t>
      </w:r>
      <w:r>
        <w:t xml:space="preserve"> In particular, EVA scores high when it comes to label and promises of performance improvement, but relatively lower in terms of room for interpretation and universality. </w:t>
      </w:r>
    </w:p>
    <w:p w14:paraId="33DD369C" w14:textId="731AC243" w:rsidR="009A6977" w:rsidRDefault="004424A8">
      <w:r>
        <w:t>However, as pointed out in the management</w:t>
      </w:r>
      <w:r w:rsidR="000B2455">
        <w:t xml:space="preserve"> fashion literature, a concept needs the support of supply-side actors who can create a wave of interest so that the concept attract a critical mass of followers, at which point bandwagon effects will kick and further diffuse the concept </w:t>
      </w:r>
      <w:r w:rsidR="000B2455">
        <w:fldChar w:fldCharType="begin"/>
      </w:r>
      <w:r w:rsidR="00854904">
        <w:instrText xml:space="preserve"> ADDIN EN.CITE &lt;EndNote&gt;&lt;Cite&gt;&lt;Author&gt;Benders&lt;/Author&gt;&lt;Year&gt;1999&lt;/Year&gt;&lt;RecNum&gt;13&lt;/RecNum&gt;&lt;DisplayText&gt;(Benders, 1999)&lt;/DisplayText&gt;&lt;record&gt;&lt;rec-number&gt;13&lt;/rec-number&gt;&lt;foreign-keys&gt;&lt;key app="EN" db-id="0sdraaf2br29spe5zt85wxvqr0ffpx0daza0" timestamp="1438846673"&gt;13&lt;/key&gt;&lt;/foreign-keys&gt;&lt;ref-type name="Journal Article"&gt;17&lt;/ref-type&gt;&lt;contributors&gt;&lt;authors&gt;&lt;author&gt;Benders, J.&lt;/author&gt;&lt;/authors&gt;&lt;/contributors&gt;&lt;titles&gt;&lt;title&gt;Tricks and Trucks? A Case Study of Organization Concepts at Work&lt;/title&gt;&lt;secondary-title&gt;International Journal of Human Resource Management&lt;/secondary-title&gt;&lt;/titles&gt;&lt;periodical&gt;&lt;full-title&gt;International Journal of Human Resource Management&lt;/full-title&gt;&lt;/periodical&gt;&lt;pages&gt;624-637&lt;/pages&gt;&lt;volume&gt;10&lt;/volume&gt;&lt;number&gt;4&lt;/number&gt;&lt;dates&gt;&lt;year&gt;1999&lt;/year&gt;&lt;/dates&gt;&lt;urls&gt;&lt;/urls&gt;&lt;/record&gt;&lt;/Cite&gt;&lt;/EndNote&gt;</w:instrText>
      </w:r>
      <w:r w:rsidR="000B2455">
        <w:fldChar w:fldCharType="separate"/>
      </w:r>
      <w:r w:rsidR="00854904">
        <w:rPr>
          <w:noProof/>
        </w:rPr>
        <w:t>(Benders, 1999)</w:t>
      </w:r>
      <w:r w:rsidR="000B2455">
        <w:fldChar w:fldCharType="end"/>
      </w:r>
      <w:r w:rsidR="000B2455">
        <w:t xml:space="preserve">. Moreover, for a concept to become more </w:t>
      </w:r>
      <w:r>
        <w:t xml:space="preserve">permanently diffused it </w:t>
      </w:r>
      <w:r w:rsidR="000B2455">
        <w:t xml:space="preserve">is important that it has the support of </w:t>
      </w:r>
      <w:r>
        <w:t xml:space="preserve">actors </w:t>
      </w:r>
      <w:r w:rsidR="000B2455">
        <w:t xml:space="preserve">who can explain and train potential users, as well as develop different types of products and services which aid in the implementation of the concept </w:t>
      </w:r>
      <w:r>
        <w:fldChar w:fldCharType="begin"/>
      </w:r>
      <w:r w:rsidR="00854904">
        <w:instrText xml:space="preserve"> ADDIN EN.CITE &lt;EndNote&gt;&lt;Cite&gt;&lt;Author&gt;Perkmann&lt;/Author&gt;&lt;Year&gt;2008&lt;/Year&gt;&lt;RecNum&gt;256&lt;/RecNum&gt;&lt;DisplayText&gt;(Perkmann &amp;amp; Spicer, 2008)&lt;/DisplayText&gt;&lt;record&gt;&lt;rec-number&gt;256&lt;/rec-number&gt;&lt;foreign-keys&gt;&lt;key app="EN" db-id="0sdraaf2br29spe5zt85wxvqr0ffpx0daza0" timestamp="1438846696"&gt;256&lt;/key&gt;&lt;/foreign-keys&gt;&lt;ref-type name="Journal Article"&gt;17&lt;/ref-type&gt;&lt;contributors&gt;&lt;authors&gt;&lt;author&gt;Perkmann, M.&lt;/author&gt;&lt;author&gt;Spicer, A. &lt;/author&gt;&lt;/authors&gt;&lt;/contributors&gt;&lt;titles&gt;&lt;title&gt;How are Management Fashions Institutionalized? The Role of Institutional Work&lt;/title&gt;&lt;secondary-title&gt;Human Relations&lt;/secondary-title&gt;&lt;/titles&gt;&lt;periodical&gt;&lt;full-title&gt;Human Relations&lt;/full-title&gt;&lt;/periodical&gt;&lt;pages&gt;811-844&lt;/pages&gt;&lt;volume&gt;61&lt;/volume&gt;&lt;number&gt;6&lt;/number&gt;&lt;dates&gt;&lt;year&gt;2008&lt;/year&gt;&lt;/dates&gt;&lt;urls&gt;&lt;related-urls&gt;&lt;url&gt;http://sites.google.com/site/andrespicer/FashionHRfinal.doc?attredirects=0&lt;/url&gt;&lt;/related-urls&gt;&lt;/urls&gt;&lt;/record&gt;&lt;/Cite&gt;&lt;/EndNote&gt;</w:instrText>
      </w:r>
      <w:r>
        <w:fldChar w:fldCharType="separate"/>
      </w:r>
      <w:r w:rsidR="00854904">
        <w:rPr>
          <w:noProof/>
        </w:rPr>
        <w:t>(Perkmann &amp; Spicer, 2008)</w:t>
      </w:r>
      <w:r>
        <w:fldChar w:fldCharType="end"/>
      </w:r>
      <w:r>
        <w:t>. Therefore, the next section will focus in greater detail on the supply side of EVA.</w:t>
      </w:r>
    </w:p>
    <w:p w14:paraId="574A83AC" w14:textId="2554C1DA" w:rsidR="00B85536" w:rsidRDefault="00991998" w:rsidP="00B85536">
      <w:pPr>
        <w:pStyle w:val="Heading1"/>
      </w:pPr>
      <w:r>
        <w:lastRenderedPageBreak/>
        <w:t>The supply side of EVA</w:t>
      </w:r>
    </w:p>
    <w:p w14:paraId="3F9D869D" w14:textId="0C9189B4" w:rsidR="00D02C74" w:rsidRPr="005A26D1" w:rsidRDefault="00D02C74" w:rsidP="009C1A1D">
      <w:r w:rsidRPr="00D02C74">
        <w:t>This section focuses on the supply side of EVA. This entails describing and analyzing the various types of actors involved in the dissemination and popularization of EVA.</w:t>
      </w:r>
    </w:p>
    <w:p w14:paraId="09665C3B" w14:textId="11966611" w:rsidR="00107961" w:rsidRDefault="00107961" w:rsidP="00FA4EA8">
      <w:pPr>
        <w:pStyle w:val="Heading2"/>
      </w:pPr>
      <w:r>
        <w:t>The management fashion arena</w:t>
      </w:r>
    </w:p>
    <w:p w14:paraId="7BE6BC6D" w14:textId="4A686D12" w:rsidR="00107961" w:rsidRDefault="00107961" w:rsidP="00B85536">
      <w:r>
        <w:t xml:space="preserve">In the </w:t>
      </w:r>
      <w:r w:rsidR="0065606C">
        <w:t>management fashion literature, th</w:t>
      </w:r>
      <w:r w:rsidR="00D02C74">
        <w:t>e</w:t>
      </w:r>
      <w:r w:rsidR="0065606C">
        <w:t xml:space="preserve"> field of actors supplying and </w:t>
      </w:r>
      <w:r w:rsidR="00533734">
        <w:t xml:space="preserve">propagating </w:t>
      </w:r>
      <w:r w:rsidR="0065606C">
        <w:t xml:space="preserve">new management concepts are referred to as the </w:t>
      </w:r>
      <w:r>
        <w:t xml:space="preserve">“fashion-setting community” </w:t>
      </w:r>
      <w:r>
        <w:fldChar w:fldCharType="begin"/>
      </w:r>
      <w:r w:rsidR="00854904">
        <w:instrText xml:space="preserve"> ADDIN EN.CITE &lt;EndNote&gt;&lt;Cite&gt;&lt;Author&gt;Abrahamson&lt;/Author&gt;&lt;Year&gt;1996&lt;/Year&gt;&lt;RecNum&gt;141&lt;/RecNum&gt;&lt;DisplayText&gt;(Abrahamson, 1996)&lt;/DisplayText&gt;&lt;record&gt;&lt;rec-number&gt;141&lt;/rec-number&gt;&lt;foreign-keys&gt;&lt;key app="EN" db-id="0sdraaf2br29spe5zt85wxvqr0ffpx0daza0" timestamp="1438846687"&gt;141&lt;/key&gt;&lt;/foreign-keys&gt;&lt;ref-type name="Journal Article"&gt;17&lt;/ref-type&gt;&lt;contributors&gt;&lt;authors&gt;&lt;author&gt;Abrahamson, E.&lt;/author&gt;&lt;/authors&gt;&lt;/contributors&gt;&lt;titles&gt;&lt;title&gt;Management Fashion&lt;/title&gt;&lt;secondary-title&gt;Academy of Management Review&lt;/secondary-title&gt;&lt;/titles&gt;&lt;periodical&gt;&lt;full-title&gt;Academy of Management Review&lt;/full-title&gt;&lt;/periodical&gt;&lt;pages&gt;254-285&lt;/pages&gt;&lt;volume&gt;21&lt;/volume&gt;&lt;number&gt;1&lt;/number&gt;&lt;dates&gt;&lt;year&gt;1996&lt;/year&gt;&lt;/dates&gt;&lt;urls&gt;&lt;/urls&gt;&lt;/record&gt;&lt;/Cite&gt;&lt;/EndNote&gt;</w:instrText>
      </w:r>
      <w:r>
        <w:fldChar w:fldCharType="separate"/>
      </w:r>
      <w:r w:rsidR="00854904">
        <w:rPr>
          <w:noProof/>
        </w:rPr>
        <w:t>(Abrahamson, 1996)</w:t>
      </w:r>
      <w:r>
        <w:fldChar w:fldCharType="end"/>
      </w:r>
      <w:r>
        <w:t xml:space="preserve"> or “management fashion arena” </w:t>
      </w:r>
      <w:r>
        <w:fldChar w:fldCharType="begin"/>
      </w:r>
      <w:r w:rsidR="00854904">
        <w:instrText xml:space="preserve"> ADDIN EN.CITE &lt;EndNote&gt;&lt;Cite&gt;&lt;Author&gt;Kieser&lt;/Author&gt;&lt;Year&gt;1997&lt;/Year&gt;&lt;RecNum&gt;94&lt;/RecNum&gt;&lt;DisplayText&gt;(Jung &amp;amp; Kieser, 2012; Kieser, 1997)&lt;/DisplayText&gt;&lt;record&gt;&lt;rec-number&gt;94&lt;/rec-number&gt;&lt;foreign-keys&gt;&lt;key app="EN" db-id="0sdraaf2br29spe5zt85wxvqr0ffpx0daza0" timestamp="1438846684"&gt;94&lt;/key&gt;&lt;/foreign-keys&gt;&lt;ref-type name="Journal Article"&gt;17&lt;/ref-type&gt;&lt;contributors&gt;&lt;authors&gt;&lt;author&gt;Kieser, A. 1997&lt;/author&gt;&lt;/authors&gt;&lt;/contributors&gt;&lt;titles&gt;&lt;title&gt;Rhetoric and myth in management fashion&lt;/title&gt;&lt;secondary-title&gt;Organization&lt;/secondary-title&gt;&lt;/titles&gt;&lt;periodical&gt;&lt;full-title&gt;Organization&lt;/full-title&gt;&lt;/periodical&gt;&lt;pages&gt;49-74&lt;/pages&gt;&lt;volume&gt;4&lt;/volume&gt;&lt;number&gt;1&lt;/number&gt;&lt;dates&gt;&lt;year&gt;1997&lt;/year&gt;&lt;/dates&gt;&lt;urls&gt;&lt;/urls&gt;&lt;/record&gt;&lt;/Cite&gt;&lt;Cite&gt;&lt;Author&gt;Jung&lt;/Author&gt;&lt;Year&gt;2012&lt;/Year&gt;&lt;RecNum&gt;507&lt;/RecNum&gt;&lt;record&gt;&lt;rec-number&gt;507&lt;/rec-number&gt;&lt;foreign-keys&gt;&lt;key app="EN" db-id="0sdraaf2br29spe5zt85wxvqr0ffpx0daza0" timestamp="1438846715"&gt;507&lt;/key&gt;&lt;/foreign-keys&gt;&lt;ref-type name="Book Section"&gt;5&lt;/ref-type&gt;&lt;contributors&gt;&lt;authors&gt;&lt;author&gt;Jung, N.&lt;/author&gt;&lt;author&gt;Kieser, A.&lt;/author&gt;&lt;/authors&gt;&lt;secondary-authors&gt;&lt;author&gt;Kipping, M.&lt;/author&gt;&lt;author&gt;Clark, T.&lt;/author&gt;&lt;/secondary-authors&gt;&lt;/contributors&gt;&lt;titles&gt;&lt;title&gt;Consultants in the Management Fashion Arena&lt;/title&gt;&lt;secondary-title&gt;The Oxford Handbook of Management Consulting&lt;/secondary-title&gt;&lt;/titles&gt;&lt;periodical&gt;&lt;full-title&gt;The Oxford Handbook of Management Consulting&lt;/full-title&gt;&lt;/periodical&gt;&lt;pages&gt;327-346&lt;/pages&gt;&lt;dates&gt;&lt;year&gt;2012&lt;/year&gt;&lt;/dates&gt;&lt;pub-location&gt;New York, USA&lt;/pub-location&gt;&lt;publisher&gt;Oxford University Press&lt;/publisher&gt;&lt;urls&gt;&lt;/urls&gt;&lt;/record&gt;&lt;/Cite&gt;&lt;/EndNote&gt;</w:instrText>
      </w:r>
      <w:r>
        <w:fldChar w:fldCharType="separate"/>
      </w:r>
      <w:r w:rsidR="00854904">
        <w:rPr>
          <w:noProof/>
        </w:rPr>
        <w:t>(Jung &amp; Kieser, 2012; Kieser, 1997)</w:t>
      </w:r>
      <w:r>
        <w:fldChar w:fldCharType="end"/>
      </w:r>
      <w:r>
        <w:t xml:space="preserve">. </w:t>
      </w:r>
      <w:r w:rsidR="0065606C">
        <w:t xml:space="preserve">The </w:t>
      </w:r>
      <w:r w:rsidR="00772D64">
        <w:t xml:space="preserve">management fashion arena </w:t>
      </w:r>
      <w:r w:rsidR="008D1A26">
        <w:t xml:space="preserve">consists of actors such as </w:t>
      </w:r>
      <w:r>
        <w:t>consulting firms, management gurus, the business press, analyst</w:t>
      </w:r>
      <w:r w:rsidR="0065606C">
        <w:t>s</w:t>
      </w:r>
      <w:r>
        <w:t xml:space="preserve">, </w:t>
      </w:r>
      <w:r w:rsidR="004424A8">
        <w:t xml:space="preserve">and </w:t>
      </w:r>
      <w:r>
        <w:t xml:space="preserve">business schools </w:t>
      </w:r>
      <w:r w:rsidR="002A67CE">
        <w:fldChar w:fldCharType="begin">
          <w:fldData xml:space="preserve">PEVuZE5vdGU+PENpdGU+PEF1dGhvcj5NYWRzZW48L0F1dGhvcj48WWVhcj4yMDEzPC9ZZWFyPjxS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</w:fldData>
        </w:fldChar>
      </w:r>
      <w:r w:rsidR="00E65BF6">
        <w:instrText xml:space="preserve"> ADDIN EN.CITE </w:instrText>
      </w:r>
      <w:r w:rsidR="00E65BF6">
        <w:fldChar w:fldCharType="begin">
          <w:fldData xml:space="preserve">PEVuZE5vdGU+PENpdGU+PEF1dGhvcj5NYWRzZW48L0F1dGhvcj48WWVhcj4yMDEzPC9ZZWFyPjxS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</w:fldData>
        </w:fldChar>
      </w:r>
      <w:r w:rsidR="00E65BF6">
        <w:instrText xml:space="preserve"> ADDIN EN.CITE.DATA </w:instrText>
      </w:r>
      <w:r w:rsidR="00E65BF6">
        <w:fldChar w:fldCharType="end"/>
      </w:r>
      <w:r w:rsidR="002A67CE">
        <w:fldChar w:fldCharType="separate"/>
      </w:r>
      <w:r w:rsidR="00E65BF6">
        <w:rPr>
          <w:noProof/>
        </w:rPr>
        <w:t>(Clark, 2004b; Jung &amp; Kieser, 2012; Madsen &amp; Slåtten, 2013)</w:t>
      </w:r>
      <w:r w:rsidR="002A67CE">
        <w:fldChar w:fldCharType="end"/>
      </w:r>
      <w:r w:rsidR="002A67CE">
        <w:t xml:space="preserve">. </w:t>
      </w:r>
      <w:r>
        <w:t xml:space="preserve">In </w:t>
      </w:r>
      <w:r w:rsidR="004424A8">
        <w:t xml:space="preserve">the remainder of this section the focus will be on </w:t>
      </w:r>
      <w:r>
        <w:t xml:space="preserve">four </w:t>
      </w:r>
      <w:r w:rsidR="0065606C">
        <w:t xml:space="preserve">types of </w:t>
      </w:r>
      <w:r>
        <w:t xml:space="preserve">actors which </w:t>
      </w:r>
      <w:r w:rsidR="004424A8">
        <w:t xml:space="preserve">are deemed to have been particularly influential in shaping the historical </w:t>
      </w:r>
      <w:r>
        <w:t>emergence and evolution of EVA</w:t>
      </w:r>
      <w:r w:rsidR="0065606C">
        <w:t>: 1) consulting firms, 2) business media, 3) analysts, and 4) academics</w:t>
      </w:r>
      <w:r>
        <w:t xml:space="preserve">. </w:t>
      </w:r>
    </w:p>
    <w:p w14:paraId="79C18269" w14:textId="584D1FB1" w:rsidR="00B85536" w:rsidRDefault="00E403C5" w:rsidP="00706BFA">
      <w:pPr>
        <w:pStyle w:val="Heading2"/>
      </w:pPr>
      <w:r>
        <w:t>Consulting firm</w:t>
      </w:r>
      <w:r w:rsidR="0028727D">
        <w:t>s</w:t>
      </w:r>
    </w:p>
    <w:p w14:paraId="691F5378" w14:textId="29CA8039" w:rsidR="002664DE" w:rsidRDefault="000B32D9" w:rsidP="000B32D9">
      <w:r>
        <w:t xml:space="preserve">Consultants play a central role in the management fashion arena </w:t>
      </w:r>
      <w:r w:rsidR="00D444F7">
        <w:fldChar w:fldCharType="begin"/>
      </w:r>
      <w:r w:rsidR="00854904">
        <w:instrText xml:space="preserve"> ADDIN EN.CITE &lt;EndNote&gt;&lt;Cite&gt;&lt;Author&gt;Jung&lt;/Author&gt;&lt;Year&gt;2012&lt;/Year&gt;&lt;RecNum&gt;507&lt;/RecNum&gt;&lt;DisplayText&gt;(Jung &amp;amp; Kieser, 2012)&lt;/DisplayText&gt;&lt;record&gt;&lt;rec-number&gt;507&lt;/rec-number&gt;&lt;foreign-keys&gt;&lt;key app="EN" db-id="0sdraaf2br29spe5zt85wxvqr0ffpx0daza0" timestamp="1438846715"&gt;507&lt;/key&gt;&lt;/foreign-keys&gt;&lt;ref-type name="Book Section"&gt;5&lt;/ref-type&gt;&lt;contributors&gt;&lt;authors&gt;&lt;author&gt;Jung, N.&lt;/author&gt;&lt;author&gt;Kieser, A.&lt;/author&gt;&lt;/authors&gt;&lt;secondary-authors&gt;&lt;author&gt;Kipping, M.&lt;/author&gt;&lt;author&gt;Clark, T.&lt;/author&gt;&lt;/secondary-authors&gt;&lt;/contributors&gt;&lt;titles&gt;&lt;title&gt;Consultants in the Management Fashion Arena&lt;/title&gt;&lt;secondary-title&gt;The Oxford Handbook of Management Consulting&lt;/secondary-title&gt;&lt;/titles&gt;&lt;periodical&gt;&lt;full-title&gt;The Oxford Handbook of Management Consulting&lt;/full-title&gt;&lt;/periodical&gt;&lt;pages&gt;327-346&lt;/pages&gt;&lt;dates&gt;&lt;year&gt;2012&lt;/year&gt;&lt;/dates&gt;&lt;pub-location&gt;New York, USA&lt;/pub-location&gt;&lt;publisher&gt;Oxford University Press&lt;/publisher&gt;&lt;urls&gt;&lt;/urls&gt;&lt;/record&gt;&lt;/Cite&gt;&lt;/EndNote&gt;</w:instrText>
      </w:r>
      <w:r w:rsidR="00D444F7">
        <w:fldChar w:fldCharType="separate"/>
      </w:r>
      <w:r w:rsidR="00854904">
        <w:rPr>
          <w:noProof/>
        </w:rPr>
        <w:t>(Jung &amp; Kieser, 2012)</w:t>
      </w:r>
      <w:r w:rsidR="00D444F7">
        <w:fldChar w:fldCharType="end"/>
      </w:r>
      <w:r>
        <w:t xml:space="preserve"> </w:t>
      </w:r>
      <w:r w:rsidR="00772D64">
        <w:t xml:space="preserve">and are actively </w:t>
      </w:r>
      <w:r w:rsidR="00D444F7">
        <w:t xml:space="preserve">developing, </w:t>
      </w:r>
      <w:r>
        <w:t xml:space="preserve">promoting and popularizing new concepts </w:t>
      </w:r>
      <w:r w:rsidR="00D444F7">
        <w:fldChar w:fldCharType="begin"/>
      </w:r>
      <w:r w:rsidR="00854904">
        <w:instrText xml:space="preserve"> ADDIN EN.CITE &lt;EndNote&gt;&lt;Cite&gt;&lt;Author&gt;Heusinkveld&lt;/Author&gt;&lt;Year&gt;2013&lt;/Year&gt;&lt;RecNum&gt;2031&lt;/RecNum&gt;&lt;DisplayText&gt;(Heusinkveld, 2013; Heusinkveld &amp;amp; Benders, 2012)&lt;/DisplayText&gt;&lt;record&gt;&lt;rec-number&gt;2031&lt;/rec-number&gt;&lt;foreign-keys&gt;&lt;key app="EN" db-id="0sdraaf2br29spe5zt85wxvqr0ffpx0daza0" timestamp="1438846835"&gt;2031&lt;/key&gt;&lt;/foreign-keys&gt;&lt;ref-type name="Book"&gt;6&lt;/ref-type&gt;&lt;contributors&gt;&lt;authors&gt;&lt;author&gt;Heusinkveld, Stefan&lt;/author&gt;&lt;/authors&gt;&lt;/contributors&gt;&lt;titles&gt;&lt;title&gt;The Management Idea Factory: Innovation and Commodification in Management Consulting&lt;/title&gt;&lt;/titles&gt;&lt;dates&gt;&lt;year&gt;2013&lt;/year&gt;&lt;/dates&gt;&lt;pub-location&gt;New York, NY&lt;/pub-location&gt;&lt;publisher&gt;Routledge&lt;/publisher&gt;&lt;isbn&gt;1134662432&lt;/isbn&gt;&lt;urls&gt;&lt;/urls&gt;&lt;/record&gt;&lt;/Cite&gt;&lt;Cite&gt;&lt;Author&gt;Heusinkveld&lt;/Author&gt;&lt;Year&gt;2012&lt;/Year&gt;&lt;RecNum&gt;680&lt;/RecNum&gt;&lt;record&gt;&lt;rec-number&gt;680&lt;/rec-number&gt;&lt;foreign-keys&gt;&lt;key app="EN" db-id="0sdraaf2br29spe5zt85wxvqr0ffpx0daza0" timestamp="1438846730"&gt;680&lt;/key&gt;&lt;/foreign-keys&gt;&lt;ref-type name="Book Section"&gt;5&lt;/ref-type&gt;&lt;contributors&gt;&lt;authors&gt;&lt;author&gt;Heusinkveld, S.&lt;/author&gt;&lt;author&gt;Benders, J.&lt;/author&gt;&lt;/authors&gt;&lt;secondary-authors&gt;&lt;author&gt;Kipping, M.&lt;/author&gt;&lt;author&gt;Clark, T.&lt;/author&gt;&lt;/secondary-authors&gt;&lt;/contributors&gt;&lt;titles&gt;&lt;title&gt;Consultants and organization concepts&lt;/title&gt;&lt;secondary-title&gt;The Oxford Handbook of Management Consulting&lt;/secondary-title&gt;&lt;/titles&gt;&lt;periodical&gt;&lt;full-title&gt;The Oxford Handbook of Management Consulting&lt;/full-title&gt;&lt;/periodical&gt;&lt;pages&gt;267-284&lt;/pages&gt;&lt;dates&gt;&lt;year&gt;2012&lt;/year&gt;&lt;/dates&gt;&lt;pub-location&gt;New York, USA&lt;/pub-location&gt;&lt;publisher&gt;Oxford University Press&lt;/publisher&gt;&lt;isbn&gt;019923504X&lt;/isbn&gt;&lt;urls&gt;&lt;/urls&gt;&lt;/record&gt;&lt;/Cite&gt;&lt;/EndNote&gt;</w:instrText>
      </w:r>
      <w:r w:rsidR="00D444F7">
        <w:fldChar w:fldCharType="separate"/>
      </w:r>
      <w:r w:rsidR="00854904">
        <w:rPr>
          <w:noProof/>
        </w:rPr>
        <w:t>(Heusinkveld, 2013; Heusinkveld &amp; Benders, 2012)</w:t>
      </w:r>
      <w:r w:rsidR="00D444F7">
        <w:fldChar w:fldCharType="end"/>
      </w:r>
      <w:r w:rsidR="00D444F7">
        <w:t>.</w:t>
      </w:r>
      <w:r>
        <w:t xml:space="preserve"> </w:t>
      </w:r>
      <w:r w:rsidR="00D33124">
        <w:t xml:space="preserve">Consultants have been leading proponents and propagators of concept such as shareholder value, and in the words of </w:t>
      </w:r>
      <w:r w:rsidR="00937BB3">
        <w:fldChar w:fldCharType="begin"/>
      </w:r>
      <w:r w:rsidR="00854904">
        <w:instrText xml:space="preserve"> ADDIN EN.CITE &lt;EndNote&gt;&lt;Cite AuthorYear="1"&gt;&lt;Author&gt;Froud&lt;/Author&gt;&lt;Year&gt;2000&lt;/Year&gt;&lt;RecNum&gt;10390&lt;/RecNum&gt;&lt;Suffix&gt;`, p. 81&lt;/Suffix&gt;&lt;DisplayText&gt;Froud, Haslam, Johal, and Williams (2000, p. 81)&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fldChar w:fldCharType="separate"/>
      </w:r>
      <w:r w:rsidR="00854904">
        <w:rPr>
          <w:noProof/>
        </w:rPr>
        <w:t>Froud, Haslam, Johal, and Williams (2000, p. 81)</w:t>
      </w:r>
      <w:r w:rsidR="00937BB3">
        <w:fldChar w:fldCharType="end"/>
      </w:r>
      <w:r w:rsidR="00D33124">
        <w:t xml:space="preserve"> it was one of the main “consultancy product of the 1980s.” </w:t>
      </w:r>
      <w:r w:rsidR="002664DE">
        <w:t xml:space="preserve">Consulting firms such as LEK/Alcar Consulting Group and Stern Stewart were “built on financial metrics” </w:t>
      </w:r>
      <w:r w:rsidR="00937BB3">
        <w:fldChar w:fldCharType="begin"/>
      </w:r>
      <w:r w:rsidR="00854904">
        <w:instrText xml:space="preserve"> ADDIN EN.CITE &lt;EndNote&gt;&lt;Cite&gt;&lt;Author&gt;Froud&lt;/Author&gt;&lt;Year&gt;2000&lt;/Year&gt;&lt;RecNum&gt;10390&lt;/RecNum&gt;&lt;Suffix&gt;`, p. 82&lt;/Suffix&gt;&lt;DisplayText&gt;(Froud et al., 2000, p. 82)&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fldChar w:fldCharType="separate"/>
      </w:r>
      <w:r w:rsidR="00854904">
        <w:rPr>
          <w:noProof/>
        </w:rPr>
        <w:t>(Froud et al., 2000, p. 82)</w:t>
      </w:r>
      <w:r w:rsidR="00937BB3">
        <w:fldChar w:fldCharType="end"/>
      </w:r>
      <w:r w:rsidR="00937BB3">
        <w:t>.</w:t>
      </w:r>
      <w:r w:rsidR="002664DE">
        <w:t xml:space="preserve"> </w:t>
      </w:r>
    </w:p>
    <w:p w14:paraId="4E23F25C" w14:textId="2FE8BF0C" w:rsidR="000B32D9" w:rsidRDefault="002664DE" w:rsidP="000B32D9">
      <w:r>
        <w:t xml:space="preserve">Therefore, it is evident that consulting firms have played a </w:t>
      </w:r>
      <w:r w:rsidR="00772D64">
        <w:t xml:space="preserve">leading role when it comes to </w:t>
      </w:r>
      <w:r w:rsidR="000B32D9">
        <w:t xml:space="preserve">promoting the </w:t>
      </w:r>
      <w:r>
        <w:t xml:space="preserve">EVA </w:t>
      </w:r>
      <w:r w:rsidR="000B32D9">
        <w:t xml:space="preserve">concept </w:t>
      </w:r>
      <w:r>
        <w:t xml:space="preserve">since the concept is part of their DNA </w:t>
      </w:r>
      <w:r w:rsidR="00937BB3">
        <w:fldChar w:fldCharType="begin"/>
      </w:r>
      <w:r w:rsidR="00854904">
        <w:instrText xml:space="preserve"> ADDIN EN.CITE &lt;EndNote&gt;&lt;Cite&gt;&lt;Author&gt;Froud&lt;/Author&gt;&lt;Year&gt;2000&lt;/Year&gt;&lt;RecNum&gt;10390&lt;/RecNum&gt;&lt;DisplayText&gt;(Froud et al., 2000; Seal, 2010)&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Cite&gt;&lt;Author&gt;Seal&lt;/Author&gt;&lt;Year&gt;2010&lt;/Year&gt;&lt;RecNum&gt;1936&lt;/RecNum&gt;&lt;record&gt;&lt;rec-number&gt;1936&lt;/rec-number&gt;&lt;foreign-keys&gt;&lt;key app="EN" db-id="0sdraaf2br29spe5zt85wxvqr0ffpx0daza0" timestamp="1438846827"&gt;1936&lt;/key&gt;&lt;/foreign-keys&gt;&lt;ref-type name="Journal Article"&gt;17&lt;/ref-type&gt;&lt;contributors&gt;&lt;authors&gt;&lt;author&gt;Seal, Will&lt;/author&gt;&lt;/authors&gt;&lt;/contributors&gt;&lt;titles&gt;&lt;title&gt;Managerial discourse and the link between theory and practice: from ROI to value-based management&lt;/title&gt;&lt;secondary-title&gt;Management Accounting Research&lt;/secondary-title&gt;&lt;/titles&gt;&lt;periodical&gt;&lt;full-title&gt;Management Accounting Research&lt;/full-title&gt;&lt;/periodical&gt;&lt;pages&gt;95-109&lt;/pages&gt;&lt;volume&gt;21&lt;/volume&gt;&lt;number&gt;2&lt;/number&gt;&lt;dates&gt;&lt;year&gt;2010&lt;/year&gt;&lt;/dates&gt;&lt;isbn&gt;1044-5005&lt;/isbn&gt;&lt;urls&gt;&lt;/urls&gt;&lt;/record&gt;&lt;/Cite&gt;&lt;/EndNote&gt;</w:instrText>
      </w:r>
      <w:r w:rsidR="00937BB3">
        <w:fldChar w:fldCharType="separate"/>
      </w:r>
      <w:r w:rsidR="00854904">
        <w:rPr>
          <w:noProof/>
        </w:rPr>
        <w:t>(Froud et al., 2000; Seal, 2010)</w:t>
      </w:r>
      <w:r w:rsidR="00937BB3">
        <w:fldChar w:fldCharType="end"/>
      </w:r>
      <w:r w:rsidR="00937BB3">
        <w:t xml:space="preserve">. </w:t>
      </w:r>
      <w:r w:rsidR="000B32D9">
        <w:t xml:space="preserve">The </w:t>
      </w:r>
      <w:r w:rsidR="00772D64">
        <w:t xml:space="preserve">historical </w:t>
      </w:r>
      <w:r w:rsidR="000B32D9">
        <w:t xml:space="preserve">review in Section 2 showed that the New York-based consulting Stern Stewart was spearheading the emergence </w:t>
      </w:r>
      <w:r w:rsidR="00D33124">
        <w:t xml:space="preserve">and popularization </w:t>
      </w:r>
      <w:r w:rsidR="000B32D9">
        <w:t>of the concept. Stern Stewart has been referred to as the</w:t>
      </w:r>
      <w:r w:rsidR="00CF65EC">
        <w:t xml:space="preserve"> “leader of the pack” </w:t>
      </w:r>
      <w:r w:rsidR="00CF65EC">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CF65EC">
        <w:fldChar w:fldCharType="separate"/>
      </w:r>
      <w:r w:rsidR="00854904">
        <w:rPr>
          <w:noProof/>
        </w:rPr>
        <w:t>(The Economist, 1997)</w:t>
      </w:r>
      <w:r w:rsidR="00CF65EC">
        <w:fldChar w:fldCharType="end"/>
      </w:r>
      <w:r w:rsidR="004C4BB8">
        <w:t xml:space="preserve">. </w:t>
      </w:r>
      <w:r w:rsidR="00B17CBE">
        <w:rPr>
          <w:shd w:val="clear" w:color="auto" w:fill="FFFFFF"/>
        </w:rPr>
        <w:t xml:space="preserve">In response to the increased competition in the EVA market, </w:t>
      </w:r>
      <w:r w:rsidR="00964EEF">
        <w:t>S</w:t>
      </w:r>
      <w:r w:rsidR="000B32D9">
        <w:t>tern Stewart went as far as to trademark</w:t>
      </w:r>
      <w:r w:rsidR="00B17CBE">
        <w:t xml:space="preserve"> </w:t>
      </w:r>
      <w:r w:rsidR="00964EEF">
        <w:t>EVA</w:t>
      </w:r>
      <w:r w:rsidR="000B32D9">
        <w:t xml:space="preserve"> to fend off competing consulting firms</w:t>
      </w:r>
      <w:r w:rsidR="00EC1A1E">
        <w:t xml:space="preserve">. </w:t>
      </w:r>
      <w:r w:rsidR="000B32D9">
        <w:t xml:space="preserve">Stern Stewart also </w:t>
      </w:r>
      <w:r w:rsidR="00772D64">
        <w:t xml:space="preserve">took steps to ensure </w:t>
      </w:r>
      <w:r w:rsidR="000B32D9">
        <w:t xml:space="preserve">that others would use the notation in writings about EVA. In the words of </w:t>
      </w:r>
      <w:r w:rsidR="000B32D9">
        <w:fldChar w:fldCharType="begin"/>
      </w:r>
      <w:r w:rsidR="000B32D9">
        <w:instrText xml:space="preserve"> ADDIN EN.CITE &lt;EndNote&gt;&lt;Cite AuthorYear="1"&gt;&lt;Author&gt;Kiechel&lt;/Author&gt;&lt;Year&gt;2010&lt;/Year&gt;&lt;RecNum&gt;4915&lt;/RecNum&gt;&lt;Suffix&gt;`, p. 214&lt;/Suffix&gt;&lt;DisplayText&gt;Kiechel (2010, p. 214)&lt;/DisplayText&gt;&lt;record&gt;&lt;rec-number&gt;4915&lt;/rec-number&gt;&lt;foreign-keys&gt;&lt;key app="EN" db-id="0sdraaf2br29spe5zt85wxvqr0ffpx0daza0" timestamp="1475435631"&gt;4915&lt;/key&gt;&lt;/foreign-keys&gt;&lt;ref-type name="Book"&gt;6&lt;/ref-type&gt;&lt;contributors&gt;&lt;authors&gt;&lt;author&gt;Kiechel, Walter&lt;/author&gt;&lt;/authors&gt;&lt;/contributors&gt;&lt;titles&gt;&lt;title&gt;The lords of strategy: The secret intellectual history of the new corporate world&lt;/title&gt;&lt;/titles&gt;&lt;dates&gt;&lt;year&gt;2010&lt;/year&gt;&lt;/dates&gt;&lt;publisher&gt;Harvard Business Press&lt;/publisher&gt;&lt;isbn&gt;1591397820&lt;/isbn&gt;&lt;urls&gt;&lt;/urls&gt;&lt;/record&gt;&lt;/Cite&gt;&lt;/EndNote&gt;</w:instrText>
      </w:r>
      <w:r w:rsidR="000B32D9">
        <w:fldChar w:fldCharType="separate"/>
      </w:r>
      <w:r w:rsidR="000B32D9">
        <w:rPr>
          <w:noProof/>
        </w:rPr>
        <w:t>Kiechel (2010, p. 214)</w:t>
      </w:r>
      <w:r w:rsidR="000B32D9">
        <w:fldChar w:fldCharType="end"/>
      </w:r>
      <w:r w:rsidR="00D2696B">
        <w:t>,</w:t>
      </w:r>
      <w:r w:rsidR="000B32D9">
        <w:t xml:space="preserve"> Stern Stewart</w:t>
      </w:r>
      <w:r w:rsidR="000B32D9" w:rsidRPr="00964EEF">
        <w:t xml:space="preserve"> “relentlessly reminded every journalist who used the three letters without proper notation.”</w:t>
      </w:r>
    </w:p>
    <w:p w14:paraId="1EEDDBB1" w14:textId="6D72ED95" w:rsidR="004C4BB8" w:rsidRDefault="00964EEF" w:rsidP="000B32D9">
      <w:pPr>
        <w:rPr>
          <w:shd w:val="clear" w:color="auto" w:fill="FFFFFF"/>
        </w:rPr>
      </w:pPr>
      <w:r>
        <w:t xml:space="preserve">Several commentators have noted that </w:t>
      </w:r>
      <w:r w:rsidR="000B32D9">
        <w:t xml:space="preserve">Stern Stewart </w:t>
      </w:r>
      <w:r w:rsidR="00777A18">
        <w:t>was</w:t>
      </w:r>
      <w:r w:rsidR="000B32D9">
        <w:t xml:space="preserve"> </w:t>
      </w:r>
      <w:r w:rsidR="000B32D9" w:rsidRPr="00964EEF">
        <w:t>“aggressive in marketing”</w:t>
      </w:r>
      <w:r w:rsidR="000B32D9">
        <w:t xml:space="preserve"> </w:t>
      </w:r>
      <w:r w:rsidR="000B32D9">
        <w:fldChar w:fldCharType="begin"/>
      </w:r>
      <w:r w:rsidR="00854904">
        <w:instrText xml:space="preserve"> ADDIN EN.CITE &lt;EndNote&gt;&lt;Cite&gt;&lt;Author&gt;Biddle&lt;/Author&gt;&lt;Year&gt;1998&lt;/Year&gt;&lt;RecNum&gt;5048&lt;/RecNum&gt;&lt;DisplayText&gt;(Biddle et al., 1998)&lt;/DisplayText&gt;&lt;record&gt;&lt;rec-number&gt;5048&lt;/rec-number&gt;&lt;foreign-keys&gt;&lt;key app="EN" db-id="0sdraaf2br29spe5zt85wxvqr0ffpx0daza0" timestamp="1481006193"&gt;5048&lt;/key&gt;&lt;/foreign-keys&gt;&lt;ref-type name="Journal Article"&gt;17&lt;/ref-type&gt;&lt;contributors&gt;&lt;authors&gt;&lt;author&gt;Biddle, Gary C&lt;/author&gt;&lt;author&gt;Bowen, Robert M&lt;/author&gt;&lt;author&gt;Wallace, James S&lt;/author&gt;&lt;/authors&gt;&lt;/contributors&gt;&lt;titles&gt;&lt;title&gt;Economic value added: some empirical EVAdence&lt;/title&gt;&lt;secondary-title&gt;Managerial Finance&lt;/secondary-title&gt;&lt;/titles&gt;&lt;periodical&gt;&lt;full-title&gt;Managerial finance&lt;/full-title&gt;&lt;/periodical&gt;&lt;pages&gt;60-71&lt;/pages&gt;&lt;volume&gt;24&lt;/volume&gt;&lt;number&gt;11&lt;/number&gt;&lt;dates&gt;&lt;year&gt;1998&lt;/year&gt;&lt;/dates&gt;&lt;isbn&gt;0307-4358&lt;/isbn&gt;&lt;urls&gt;&lt;/urls&gt;&lt;/record&gt;&lt;/Cite&gt;&lt;/EndNote&gt;</w:instrText>
      </w:r>
      <w:r w:rsidR="000B32D9">
        <w:fldChar w:fldCharType="separate"/>
      </w:r>
      <w:r w:rsidR="00854904">
        <w:rPr>
          <w:noProof/>
        </w:rPr>
        <w:t>(Biddle et al., 1998)</w:t>
      </w:r>
      <w:r w:rsidR="000B32D9">
        <w:fldChar w:fldCharType="end"/>
      </w:r>
      <w:r w:rsidR="000B32D9">
        <w:t xml:space="preserve"> and that </w:t>
      </w:r>
      <w:r w:rsidR="00777A18">
        <w:t>the firm</w:t>
      </w:r>
      <w:r w:rsidR="000B32D9">
        <w:t xml:space="preserve"> </w:t>
      </w:r>
      <w:r>
        <w:rPr>
          <w:shd w:val="clear" w:color="auto" w:fill="FFFFFF"/>
        </w:rPr>
        <w:t xml:space="preserve">“created and successfully marketed the idea of Economic Value Added” </w:t>
      </w:r>
      <w:r>
        <w:rPr>
          <w:shd w:val="clear" w:color="auto" w:fill="FFFFFF"/>
        </w:rPr>
        <w:fldChar w:fldCharType="begin"/>
      </w:r>
      <w:r w:rsidR="00854904">
        <w:rPr>
          <w:shd w:val="clear" w:color="auto" w:fill="FFFFFF"/>
        </w:rPr>
        <w:instrText xml:space="preserve"> ADDIN EN.CITE &lt;EndNote&gt;&lt;Cite&gt;&lt;Author&gt;Kang&lt;/Author&gt;&lt;Year&gt;2002&lt;/Year&gt;&lt;RecNum&gt;6024&lt;/RecNum&gt;&lt;DisplayText&gt;(Kang, Kim, &amp;amp; Henderson, 2002)&lt;/DisplayText&gt;&lt;record&gt;&lt;rec-number&gt;6024&lt;/rec-number&gt;&lt;foreign-keys&gt;&lt;key app="EN" db-id="0sdraaf2br29spe5zt85wxvqr0ffpx0daza0" timestamp="1525125229"&gt;6024&lt;/key&gt;&lt;/foreign-keys&gt;&lt;ref-type name="Journal Article"&gt;17&lt;/ref-type&gt;&lt;contributors&gt;&lt;authors&gt;&lt;author&gt;Kang, Jungyu&lt;/author&gt;&lt;author&gt;Kim, Kwang&lt;/author&gt;&lt;author&gt;Henderson, William C&lt;/author&gt;&lt;/authors&gt;&lt;/contributors&gt;&lt;titles&gt;&lt;title&gt;Economic Value Added (EVA): a financial performance measure&lt;/title&gt;&lt;secondary-title&gt;Journal of Accounting and Finance Research&lt;/secondary-title&gt;&lt;/titles&gt;&lt;periodical&gt;&lt;full-title&gt;Journal of Accounting and Finance Research&lt;/full-title&gt;&lt;/periodical&gt;&lt;pages&gt;48&lt;/pages&gt;&lt;volume&gt;10&lt;/volume&gt;&lt;number&gt;1&lt;/number&gt;&lt;dates&gt;&lt;year&gt;2002&lt;/year&gt;&lt;/dates&gt;&lt;isbn&gt;1093-5770&lt;/isbn&gt;&lt;urls&gt;&lt;/urls&gt;&lt;/record&gt;&lt;/Cite&gt;&lt;/EndNote&gt;</w:instrText>
      </w:r>
      <w:r>
        <w:rPr>
          <w:shd w:val="clear" w:color="auto" w:fill="FFFFFF"/>
        </w:rPr>
        <w:fldChar w:fldCharType="separate"/>
      </w:r>
      <w:r w:rsidR="00854904">
        <w:rPr>
          <w:noProof/>
          <w:shd w:val="clear" w:color="auto" w:fill="FFFFFF"/>
        </w:rPr>
        <w:t>(Kang, Kim, &amp; Henderson, 2002)</w:t>
      </w:r>
      <w:r>
        <w:rPr>
          <w:shd w:val="clear" w:color="auto" w:fill="FFFFFF"/>
        </w:rPr>
        <w:fldChar w:fldCharType="end"/>
      </w:r>
      <w:r w:rsidR="000B32D9">
        <w:rPr>
          <w:shd w:val="clear" w:color="auto" w:fill="FFFFFF"/>
        </w:rPr>
        <w:t xml:space="preserve">. </w:t>
      </w:r>
      <w:r w:rsidR="00E970A9">
        <w:t xml:space="preserve">According to </w:t>
      </w:r>
      <w:r w:rsidR="00E970A9">
        <w:fldChar w:fldCharType="begin"/>
      </w:r>
      <w:r w:rsidR="00E970A9">
        <w:instrText xml:space="preserve"> ADDIN EN.CITE &lt;EndNote&gt;&lt;Cite AuthorYear="1"&gt;&lt;Author&gt;Chen&lt;/Author&gt;&lt;Year&gt;1998&lt;/Year&gt;&lt;RecNum&gt;10083&lt;/RecNum&gt;&lt;DisplayText&gt;Chen and Dodd (1998)&lt;/DisplayText&gt;&lt;record&gt;&lt;rec-number&gt;10083&lt;/rec-number&gt;&lt;foreign-keys&gt;&lt;key app="EN" db-id="0sdraaf2br29spe5zt85wxvqr0ffpx0daza0" timestamp="1540255102"&gt;10083&lt;/key&gt;&lt;/foreign-keys&gt;&lt;ref-type name="Conference Proceedings"&gt;10&lt;/ref-type&gt;&lt;contributors&gt;&lt;authors&gt;&lt;author&gt;Chen, Shimin&lt;/author&gt;&lt;author&gt;Dodd, James L&lt;/author&gt;&lt;/authors&gt;&lt;/contributors&gt;&lt;titles&gt;&lt;title&gt;Usefulness of operating income, residual income, and EVA: A value-relevance perspective&lt;/title&gt;&lt;secondary-title&gt;Working Paper presented at MBAA Conference&lt;/secondary-title&gt;&lt;/titles&gt;&lt;dates&gt;&lt;year&gt;1998&lt;/year&gt;&lt;/dates&gt;&lt;urls&gt;&lt;/urls&gt;&lt;/record&gt;&lt;/Cite&gt;&lt;/EndNote&gt;</w:instrText>
      </w:r>
      <w:r w:rsidR="00E970A9">
        <w:fldChar w:fldCharType="separate"/>
      </w:r>
      <w:r w:rsidR="00E970A9">
        <w:rPr>
          <w:noProof/>
        </w:rPr>
        <w:t>Chen and Dodd (1998)</w:t>
      </w:r>
      <w:r w:rsidR="00E970A9">
        <w:fldChar w:fldCharType="end"/>
      </w:r>
      <w:r w:rsidR="00E970A9">
        <w:t>, S</w:t>
      </w:r>
      <w:r w:rsidR="000B32D9">
        <w:t>tern Stewart</w:t>
      </w:r>
      <w:r w:rsidR="00E970A9">
        <w:t xml:space="preserve"> claimed in a 1997 advertisement in Fortune that it had consulted with more </w:t>
      </w:r>
      <w:r w:rsidR="00937BB3">
        <w:t xml:space="preserve">than </w:t>
      </w:r>
      <w:r w:rsidR="00E970A9">
        <w:t>200</w:t>
      </w:r>
      <w:r w:rsidR="00DE5628">
        <w:t xml:space="preserve"> </w:t>
      </w:r>
      <w:r w:rsidR="00E970A9">
        <w:t xml:space="preserve">corporations. </w:t>
      </w:r>
      <w:r w:rsidR="000B32D9">
        <w:rPr>
          <w:shd w:val="clear" w:color="auto" w:fill="FFFFFF"/>
        </w:rPr>
        <w:t>Stern Stewart generally used very strong, optimistic and upbeat rhetoric in its promotion of EVA. For example,</w:t>
      </w:r>
      <w:r w:rsidR="00136CEF">
        <w:rPr>
          <w:shd w:val="clear" w:color="auto" w:fill="FFFFFF"/>
        </w:rPr>
        <w:t xml:space="preserve"> in an article written by a senior vice president of Stern Stewart </w:t>
      </w:r>
      <w:r w:rsidR="00136CEF">
        <w:rPr>
          <w:shd w:val="clear" w:color="auto" w:fill="FFFFFF"/>
        </w:rPr>
        <w:fldChar w:fldCharType="begin"/>
      </w:r>
      <w:r w:rsidR="00854904">
        <w:rPr>
          <w:shd w:val="clear" w:color="auto" w:fill="FFFFFF"/>
        </w:rPr>
        <w:instrText xml:space="preserve"> ADDIN EN.CITE &lt;EndNote&gt;&lt;Cite&gt;&lt;Author&gt;Ehrbar&lt;/Author&gt;&lt;Year&gt;1999&lt;/Year&gt;&lt;RecNum&gt;4638&lt;/RecNum&gt;&lt;DisplayText&gt;(Ehrbar, 1999)&lt;/DisplayText&gt;&lt;record&gt;&lt;rec-number&gt;4638&lt;/rec-number&gt;&lt;foreign-keys&gt;&lt;key app="EN" db-id="0sdraaf2br29spe5zt85wxvqr0ffpx0daza0" timestamp="1468122762"&gt;4638&lt;/key&gt;&lt;/foreign-keys&gt;&lt;ref-type name="Journal Article"&gt;17&lt;/ref-type&gt;&lt;contributors&gt;&lt;authors&gt;&lt;author&gt;Ehrbar, Al&lt;/author&gt;&lt;/authors&gt;&lt;/contributors&gt;&lt;titles&gt;&lt;title&gt;Using EVA to measure performance and assess strategy&lt;/title&gt;&lt;secondary-title&gt;Strategy &amp;amp; Leadership&lt;/secondary-title&gt;&lt;/titles&gt;&lt;periodical&gt;&lt;full-title&gt;Strategy &amp;amp; Leadership&lt;/full-title&gt;&lt;/periodical&gt;&lt;pages&gt;20-24&lt;/pages&gt;&lt;volume&gt;27&lt;/volume&gt;&lt;number&gt;3&lt;/number&gt;&lt;dates&gt;&lt;year&gt;1999&lt;/year&gt;&lt;/dates&gt;&lt;isbn&gt;1087-8572&lt;/isbn&gt;&lt;urls&gt;&lt;/urls&gt;&lt;/record&gt;&lt;/Cite&gt;&lt;/EndNote&gt;</w:instrText>
      </w:r>
      <w:r w:rsidR="00136CEF">
        <w:rPr>
          <w:shd w:val="clear" w:color="auto" w:fill="FFFFFF"/>
        </w:rPr>
        <w:fldChar w:fldCharType="separate"/>
      </w:r>
      <w:r w:rsidR="00854904">
        <w:rPr>
          <w:noProof/>
          <w:shd w:val="clear" w:color="auto" w:fill="FFFFFF"/>
        </w:rPr>
        <w:t>(Ehrbar, 1999)</w:t>
      </w:r>
      <w:r w:rsidR="00136CEF">
        <w:rPr>
          <w:shd w:val="clear" w:color="auto" w:fill="FFFFFF"/>
        </w:rPr>
        <w:fldChar w:fldCharType="end"/>
      </w:r>
      <w:r w:rsidR="00136CEF">
        <w:rPr>
          <w:shd w:val="clear" w:color="auto" w:fill="FFFFFF"/>
        </w:rPr>
        <w:t>,</w:t>
      </w:r>
      <w:r w:rsidR="000B32D9">
        <w:rPr>
          <w:shd w:val="clear" w:color="auto" w:fill="FFFFFF"/>
        </w:rPr>
        <w:t xml:space="preserve"> it was pointed out how organizations using EVA could achieve remarkable success</w:t>
      </w:r>
      <w:r w:rsidR="00136CEF">
        <w:rPr>
          <w:shd w:val="clear" w:color="auto" w:fill="FFFFFF"/>
        </w:rPr>
        <w:t>.</w:t>
      </w:r>
      <w:r w:rsidR="000B32D9">
        <w:rPr>
          <w:shd w:val="clear" w:color="auto" w:fill="FFFFFF"/>
        </w:rPr>
        <w:t xml:space="preserve"> </w:t>
      </w:r>
    </w:p>
    <w:p w14:paraId="7C699EDF" w14:textId="0B66A46F" w:rsidR="00CF65EC" w:rsidRDefault="000B32D9" w:rsidP="00D80859">
      <w:r w:rsidRPr="009D7962">
        <w:t>Despite Ste</w:t>
      </w:r>
      <w:r>
        <w:t xml:space="preserve">rn Stewart’s efforts to trademark </w:t>
      </w:r>
      <w:r w:rsidR="00D2696B">
        <w:t xml:space="preserve">the concept </w:t>
      </w:r>
      <w:r>
        <w:t xml:space="preserve">and </w:t>
      </w:r>
      <w:r w:rsidR="00B17CBE">
        <w:t xml:space="preserve">keep the EVA market to themselves, there </w:t>
      </w:r>
      <w:r w:rsidR="00136CEF">
        <w:t>were a large</w:t>
      </w:r>
      <w:r w:rsidR="00B17CBE">
        <w:t xml:space="preserve"> number of other </w:t>
      </w:r>
      <w:r w:rsidR="005E0DA3">
        <w:rPr>
          <w:shd w:val="clear" w:color="auto" w:fill="FFFFFF"/>
        </w:rPr>
        <w:t>consulting firms</w:t>
      </w:r>
      <w:r w:rsidR="00CF65EC">
        <w:rPr>
          <w:shd w:val="clear" w:color="auto" w:fill="FFFFFF"/>
        </w:rPr>
        <w:t xml:space="preserve"> </w:t>
      </w:r>
      <w:r w:rsidR="00B17CBE">
        <w:rPr>
          <w:shd w:val="clear" w:color="auto" w:fill="FFFFFF"/>
        </w:rPr>
        <w:t>wh</w:t>
      </w:r>
      <w:r w:rsidR="00DE5628">
        <w:rPr>
          <w:shd w:val="clear" w:color="auto" w:fill="FFFFFF"/>
        </w:rPr>
        <w:t>ich</w:t>
      </w:r>
      <w:r w:rsidR="00B17CBE">
        <w:rPr>
          <w:shd w:val="clear" w:color="auto" w:fill="FFFFFF"/>
        </w:rPr>
        <w:t xml:space="preserve"> </w:t>
      </w:r>
      <w:r w:rsidR="00136CEF">
        <w:rPr>
          <w:shd w:val="clear" w:color="auto" w:fill="FFFFFF"/>
        </w:rPr>
        <w:t xml:space="preserve">started fighting for </w:t>
      </w:r>
      <w:r w:rsidR="00B17CBE">
        <w:rPr>
          <w:shd w:val="clear" w:color="auto" w:fill="FFFFFF"/>
        </w:rPr>
        <w:t>a slice of the</w:t>
      </w:r>
      <w:r w:rsidR="00CF65EC">
        <w:rPr>
          <w:shd w:val="clear" w:color="auto" w:fill="FFFFFF"/>
        </w:rPr>
        <w:t xml:space="preserve"> EVA market</w:t>
      </w:r>
      <w:r w:rsidR="005E0DA3">
        <w:rPr>
          <w:shd w:val="clear" w:color="auto" w:fill="FFFFFF"/>
        </w:rPr>
        <w:t xml:space="preserve"> </w:t>
      </w:r>
      <w:r w:rsidR="005E0DA3">
        <w:rPr>
          <w:shd w:val="clear" w:color="auto" w:fill="FFFFFF"/>
        </w:rPr>
        <w:fldChar w:fldCharType="begin"/>
      </w:r>
      <w:r w:rsidR="00854904">
        <w:rPr>
          <w:shd w:val="clear" w:color="auto" w:fill="FFFFFF"/>
        </w:rPr>
        <w:instrText xml:space="preserve"> ADDIN EN.CITE &lt;EndNote&gt;&lt;Cite&gt;&lt;Author&gt;Biddle&lt;/Author&gt;&lt;Year&gt;1998&lt;/Year&gt;&lt;RecNum&gt;5048&lt;/RecNum&gt;&lt;DisplayText&gt;(Biddle et al., 1998)&lt;/DisplayText&gt;&lt;record&gt;&lt;rec-number&gt;5048&lt;/rec-number&gt;&lt;foreign-keys&gt;&lt;key app="EN" db-id="0sdraaf2br29spe5zt85wxvqr0ffpx0daza0" timestamp="1481006193"&gt;5048&lt;/key&gt;&lt;/foreign-keys&gt;&lt;ref-type name="Journal Article"&gt;17&lt;/ref-type&gt;&lt;contributors&gt;&lt;authors&gt;&lt;author&gt;Biddle, Gary C&lt;/author&gt;&lt;author&gt;Bowen, Robert M&lt;/author&gt;&lt;author&gt;Wallace, James S&lt;/author&gt;&lt;/authors&gt;&lt;/contributors&gt;&lt;titles&gt;&lt;title&gt;Economic value added: some empirical EVAdence&lt;/title&gt;&lt;secondary-title&gt;Managerial Finance&lt;/secondary-title&gt;&lt;/titles&gt;&lt;periodical&gt;&lt;full-title&gt;Managerial finance&lt;/full-title&gt;&lt;/periodical&gt;&lt;pages&gt;60-71&lt;/pages&gt;&lt;volume&gt;24&lt;/volume&gt;&lt;number&gt;11&lt;/number&gt;&lt;dates&gt;&lt;year&gt;1998&lt;/year&gt;&lt;/dates&gt;&lt;isbn&gt;0307-4358&lt;/isbn&gt;&lt;urls&gt;&lt;/urls&gt;&lt;/record&gt;&lt;/Cite&gt;&lt;/EndNote&gt;</w:instrText>
      </w:r>
      <w:r w:rsidR="005E0DA3">
        <w:rPr>
          <w:shd w:val="clear" w:color="auto" w:fill="FFFFFF"/>
        </w:rPr>
        <w:fldChar w:fldCharType="separate"/>
      </w:r>
      <w:r w:rsidR="00854904">
        <w:rPr>
          <w:noProof/>
          <w:shd w:val="clear" w:color="auto" w:fill="FFFFFF"/>
        </w:rPr>
        <w:t>(Biddle et al., 1998)</w:t>
      </w:r>
      <w:r w:rsidR="005E0DA3">
        <w:rPr>
          <w:shd w:val="clear" w:color="auto" w:fill="FFFFFF"/>
        </w:rPr>
        <w:fldChar w:fldCharType="end"/>
      </w:r>
      <w:r w:rsidR="00B17CBE">
        <w:rPr>
          <w:shd w:val="clear" w:color="auto" w:fill="FFFFFF"/>
        </w:rPr>
        <w:t>. During the 1990s, other</w:t>
      </w:r>
      <w:r w:rsidR="00026720">
        <w:t xml:space="preserve"> consulting firms </w:t>
      </w:r>
      <w:r w:rsidR="00136CEF">
        <w:t>(e.g.</w:t>
      </w:r>
      <w:r w:rsidR="00544E94">
        <w:t>,</w:t>
      </w:r>
      <w:r w:rsidR="00136CEF">
        <w:t xml:space="preserve"> Boston Consulting Group, Braxton Associates</w:t>
      </w:r>
      <w:r w:rsidR="00D2696B">
        <w:t xml:space="preserve"> and McKinsey) jumped on the EVA bandwagon </w:t>
      </w:r>
      <w:r w:rsidR="00D2696B">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rsidR="00D2696B">
        <w:fldChar w:fldCharType="separate"/>
      </w:r>
      <w:r w:rsidR="00854904">
        <w:rPr>
          <w:noProof/>
        </w:rPr>
        <w:t>(The Economist, 1997)</w:t>
      </w:r>
      <w:r w:rsidR="00D2696B">
        <w:fldChar w:fldCharType="end"/>
      </w:r>
      <w:r w:rsidR="00026720">
        <w:t xml:space="preserve">. </w:t>
      </w:r>
      <w:r w:rsidR="00F03252">
        <w:t xml:space="preserve">As noted by </w:t>
      </w:r>
      <w:r w:rsidR="00D444F7">
        <w:fldChar w:fldCharType="begin"/>
      </w:r>
      <w:r w:rsidR="00D444F7">
        <w:instrText xml:space="preserve"> ADDIN EN.CITE &lt;EndNote&gt;&lt;Cite AuthorYear="1"&gt;&lt;Author&gt;Myers&lt;/Author&gt;&lt;Year&gt;1996&lt;/Year&gt;&lt;RecNum&gt;10272&lt;/RecNum&gt;&lt;DisplayText&gt;Myers (1996)&lt;/DisplayText&gt;&lt;record&gt;&lt;rec-number&gt;10272&lt;/rec-number&gt;&lt;foreign-keys&gt;&lt;key app="EN" db-id="0sdraaf2br29spe5zt85wxvqr0ffpx0daza0" timestamp="1551745125"&gt;10272&lt;/key&gt;&lt;/foreign-keys&gt;&lt;ref-type name="Magazine Article"&gt;19&lt;/ref-type&gt;&lt;contributors&gt;&lt;authors&gt;&lt;author&gt;Myers, Randy&lt;/author&gt;&lt;/authors&gt;&lt;/contributors&gt;&lt;titles&gt;&lt;title&gt;Metric wars – marketing battles erupt as Stern Stewart and rivals seek your hearts, minds, &amp;amp; dollars&lt;/title&gt;&lt;secondary-title&gt;CFO Magazine&lt;/secondary-title&gt;&lt;/titles&gt;&lt;periodical&gt;&lt;full-title&gt;CFO Magazine&lt;/full-title&gt;&lt;/periodical&gt;&lt;pages&gt;41-50&lt;/pages&gt;&lt;dates&gt;&lt;year&gt;1996&lt;/year&gt;&lt;/dates&gt;&lt;urls&gt;&lt;/urls&gt;&lt;/record&gt;&lt;/Cite&gt;&lt;/EndNote&gt;</w:instrText>
      </w:r>
      <w:r w:rsidR="00D444F7">
        <w:fldChar w:fldCharType="separate"/>
      </w:r>
      <w:r w:rsidR="00D444F7">
        <w:rPr>
          <w:noProof/>
        </w:rPr>
        <w:t>Myers (1996)</w:t>
      </w:r>
      <w:r w:rsidR="00D444F7">
        <w:fldChar w:fldCharType="end"/>
      </w:r>
      <w:r w:rsidR="00136CEF">
        <w:t>,</w:t>
      </w:r>
      <w:r w:rsidR="00F03252">
        <w:t xml:space="preserve"> this started the so-called “metric wars” between the leading consulting firms wh</w:t>
      </w:r>
      <w:r w:rsidR="00DE5628">
        <w:t>ich</w:t>
      </w:r>
      <w:r w:rsidR="00F03252">
        <w:t xml:space="preserve"> offered </w:t>
      </w:r>
      <w:r w:rsidR="00136CEF">
        <w:t>different variations of the same type of economic p</w:t>
      </w:r>
      <w:r w:rsidR="00F03252">
        <w:t xml:space="preserve">rofit measures. </w:t>
      </w:r>
      <w:r w:rsidR="002664DE">
        <w:t xml:space="preserve">In the words of </w:t>
      </w:r>
      <w:r w:rsidR="00937BB3">
        <w:fldChar w:fldCharType="begin"/>
      </w:r>
      <w:r w:rsidR="00937BB3">
        <w:instrText xml:space="preserve"> ADDIN EN.CITE &lt;EndNote&gt;&lt;Cite AuthorYear="1"&gt;&lt;Author&gt;Froud&lt;/Author&gt;&lt;Year&gt;2000&lt;/Year&gt;&lt;RecNum&gt;10390&lt;/RecNum&gt;&lt;Suffix&gt;`, p. 81&lt;/Suffix&gt;&lt;DisplayText&gt;Froud et al. (2000, p. 81)&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fldChar w:fldCharType="separate"/>
      </w:r>
      <w:r w:rsidR="00937BB3">
        <w:rPr>
          <w:noProof/>
        </w:rPr>
        <w:t>Froud et al. (2000, p. 81)</w:t>
      </w:r>
      <w:r w:rsidR="00937BB3">
        <w:fldChar w:fldCharType="end"/>
      </w:r>
      <w:r w:rsidR="002664DE">
        <w:t>, “[e]</w:t>
      </w:r>
      <w:r w:rsidR="002664DE" w:rsidRPr="002664DE">
        <w:t>very consultancy firm must have a metric of its own or so it seems.”</w:t>
      </w:r>
      <w:r w:rsidR="002664DE">
        <w:t xml:space="preserve"> </w:t>
      </w:r>
      <w:r w:rsidR="00F03252">
        <w:t xml:space="preserve">In some cases, this led to </w:t>
      </w:r>
      <w:r w:rsidR="00F03252">
        <w:rPr>
          <w:shd w:val="clear" w:color="auto" w:fill="FFFFFF"/>
        </w:rPr>
        <w:lastRenderedPageBreak/>
        <w:t>l</w:t>
      </w:r>
      <w:r w:rsidR="00026720">
        <w:rPr>
          <w:shd w:val="clear" w:color="auto" w:fill="FFFFFF"/>
        </w:rPr>
        <w:t xml:space="preserve">egal conflicts between Stern Stewart and </w:t>
      </w:r>
      <w:r w:rsidR="00F03252">
        <w:rPr>
          <w:shd w:val="clear" w:color="auto" w:fill="FFFFFF"/>
        </w:rPr>
        <w:t xml:space="preserve">other consulting firms. </w:t>
      </w:r>
      <w:r w:rsidR="00026720">
        <w:rPr>
          <w:shd w:val="clear" w:color="auto" w:fill="FFFFFF"/>
        </w:rPr>
        <w:fldChar w:fldCharType="begin"/>
      </w:r>
      <w:r w:rsidR="00026720">
        <w:rPr>
          <w:shd w:val="clear" w:color="auto" w:fill="FFFFFF"/>
        </w:rPr>
        <w:instrText xml:space="preserve"> ADDIN EN.CITE &lt;EndNote&gt;&lt;Cite AuthorYear="1"&gt;&lt;Author&gt;Kramer&lt;/Author&gt;&lt;Year&gt;2001&lt;/Year&gt;&lt;RecNum&gt;6266&lt;/RecNum&gt;&lt;Suffix&gt;`, p. 42&lt;/Suffix&gt;&lt;DisplayText&gt;Kramer and Peters (2001, p. 42)&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rsidR="00026720">
        <w:rPr>
          <w:shd w:val="clear" w:color="auto" w:fill="FFFFFF"/>
        </w:rPr>
        <w:fldChar w:fldCharType="separate"/>
      </w:r>
      <w:r w:rsidR="00026720">
        <w:rPr>
          <w:noProof/>
          <w:shd w:val="clear" w:color="auto" w:fill="FFFFFF"/>
        </w:rPr>
        <w:t>Kramer and Peters (2001, p. 42)</w:t>
      </w:r>
      <w:r w:rsidR="00026720">
        <w:rPr>
          <w:shd w:val="clear" w:color="auto" w:fill="FFFFFF"/>
        </w:rPr>
        <w:fldChar w:fldCharType="end"/>
      </w:r>
      <w:r w:rsidR="00026720">
        <w:rPr>
          <w:shd w:val="clear" w:color="auto" w:fill="FFFFFF"/>
        </w:rPr>
        <w:t xml:space="preserve"> </w:t>
      </w:r>
      <w:r w:rsidR="00136CEF">
        <w:rPr>
          <w:shd w:val="clear" w:color="auto" w:fill="FFFFFF"/>
        </w:rPr>
        <w:t>noted</w:t>
      </w:r>
      <w:r w:rsidR="00F03252">
        <w:rPr>
          <w:shd w:val="clear" w:color="auto" w:fill="FFFFFF"/>
        </w:rPr>
        <w:t xml:space="preserve"> that there </w:t>
      </w:r>
      <w:r w:rsidR="00136CEF">
        <w:rPr>
          <w:shd w:val="clear" w:color="auto" w:fill="FFFFFF"/>
        </w:rPr>
        <w:t>were</w:t>
      </w:r>
      <w:r w:rsidR="00F03252">
        <w:rPr>
          <w:shd w:val="clear" w:color="auto" w:fill="FFFFFF"/>
        </w:rPr>
        <w:t xml:space="preserve"> </w:t>
      </w:r>
      <w:r w:rsidR="00BA18D7">
        <w:rPr>
          <w:shd w:val="clear" w:color="auto" w:fill="FFFFFF"/>
        </w:rPr>
        <w:t>“numerous consulting firms marketing their own measures of economic profit</w:t>
      </w:r>
      <w:r w:rsidR="00026720">
        <w:rPr>
          <w:shd w:val="clear" w:color="auto" w:fill="FFFFFF"/>
        </w:rPr>
        <w:t>.</w:t>
      </w:r>
      <w:r w:rsidR="00BA18D7">
        <w:rPr>
          <w:shd w:val="clear" w:color="auto" w:fill="FFFFFF"/>
        </w:rPr>
        <w:t xml:space="preserve">” </w:t>
      </w:r>
      <w:r w:rsidR="00026720">
        <w:rPr>
          <w:shd w:val="clear" w:color="auto" w:fill="FFFFFF"/>
        </w:rPr>
        <w:t>Examples of variants of EVA include B</w:t>
      </w:r>
      <w:r w:rsidR="00136CEF">
        <w:rPr>
          <w:shd w:val="clear" w:color="auto" w:fill="FFFFFF"/>
        </w:rPr>
        <w:t>ost</w:t>
      </w:r>
      <w:r w:rsidR="00DE5628">
        <w:rPr>
          <w:shd w:val="clear" w:color="auto" w:fill="FFFFFF"/>
        </w:rPr>
        <w:t>o</w:t>
      </w:r>
      <w:r w:rsidR="00136CEF">
        <w:rPr>
          <w:shd w:val="clear" w:color="auto" w:fill="FFFFFF"/>
        </w:rPr>
        <w:t>n Consulting Group</w:t>
      </w:r>
      <w:r w:rsidR="00026720">
        <w:rPr>
          <w:shd w:val="clear" w:color="auto" w:fill="FFFFFF"/>
        </w:rPr>
        <w:t>’s “</w:t>
      </w:r>
      <w:r w:rsidR="00CF65EC">
        <w:rPr>
          <w:shd w:val="clear" w:color="auto" w:fill="FFFFFF"/>
        </w:rPr>
        <w:t>Total Shareholder Return</w:t>
      </w:r>
      <w:r w:rsidR="00026720">
        <w:rPr>
          <w:shd w:val="clear" w:color="auto" w:fill="FFFFFF"/>
        </w:rPr>
        <w:t>”</w:t>
      </w:r>
      <w:r w:rsidR="00CF65EC">
        <w:rPr>
          <w:shd w:val="clear" w:color="auto" w:fill="FFFFFF"/>
        </w:rPr>
        <w:t xml:space="preserve"> (TSR)</w:t>
      </w:r>
      <w:r w:rsidR="00026720">
        <w:rPr>
          <w:shd w:val="clear" w:color="auto" w:fill="FFFFFF"/>
        </w:rPr>
        <w:t xml:space="preserve"> or “</w:t>
      </w:r>
      <w:r w:rsidR="00BA18D7">
        <w:rPr>
          <w:shd w:val="clear" w:color="auto" w:fill="FFFFFF"/>
        </w:rPr>
        <w:t>Cash Flow Return on Investment</w:t>
      </w:r>
      <w:r w:rsidR="00026720">
        <w:rPr>
          <w:shd w:val="clear" w:color="auto" w:fill="FFFFFF"/>
        </w:rPr>
        <w:t>”</w:t>
      </w:r>
      <w:r w:rsidR="00BA18D7">
        <w:rPr>
          <w:shd w:val="clear" w:color="auto" w:fill="FFFFFF"/>
        </w:rPr>
        <w:t xml:space="preserve"> (CROI) </w:t>
      </w:r>
      <w:r w:rsidR="00BA18D7">
        <w:rPr>
          <w:shd w:val="clear" w:color="auto" w:fill="FFFFFF"/>
        </w:rPr>
        <w:fldChar w:fldCharType="begin"/>
      </w:r>
      <w:r w:rsidR="00854904">
        <w:rPr>
          <w:shd w:val="clear" w:color="auto" w:fill="FFFFFF"/>
        </w:rPr>
        <w:instrText xml:space="preserve"> ADDIN EN.CITE &lt;EndNote&gt;&lt;Cite&gt;&lt;Author&gt;Kramer&lt;/Author&gt;&lt;Year&gt;2001&lt;/Year&gt;&lt;RecNum&gt;6266&lt;/RecNum&gt;&lt;DisplayText&gt;(Kramer &amp;amp; Peters, 2001)&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rsidR="00BA18D7">
        <w:rPr>
          <w:shd w:val="clear" w:color="auto" w:fill="FFFFFF"/>
        </w:rPr>
        <w:fldChar w:fldCharType="separate"/>
      </w:r>
      <w:r w:rsidR="00854904">
        <w:rPr>
          <w:noProof/>
          <w:shd w:val="clear" w:color="auto" w:fill="FFFFFF"/>
        </w:rPr>
        <w:t>(Kramer &amp; Peters, 2001)</w:t>
      </w:r>
      <w:r w:rsidR="00BA18D7">
        <w:rPr>
          <w:shd w:val="clear" w:color="auto" w:fill="FFFFFF"/>
        </w:rPr>
        <w:fldChar w:fldCharType="end"/>
      </w:r>
      <w:r w:rsidR="00026720">
        <w:rPr>
          <w:shd w:val="clear" w:color="auto" w:fill="FFFFFF"/>
        </w:rPr>
        <w:t xml:space="preserve">, </w:t>
      </w:r>
      <w:r w:rsidR="002664DE">
        <w:rPr>
          <w:shd w:val="clear" w:color="auto" w:fill="FFFFFF"/>
        </w:rPr>
        <w:t xml:space="preserve">LEK/Alcar Consulting Group’s Shareholder Value Added </w:t>
      </w:r>
      <w:r w:rsidR="00937BB3">
        <w:rPr>
          <w:shd w:val="clear" w:color="auto" w:fill="FFFFFF"/>
        </w:rPr>
        <w:fldChar w:fldCharType="begin"/>
      </w:r>
      <w:r w:rsidR="00854904">
        <w:rPr>
          <w:shd w:val="clear" w:color="auto" w:fill="FFFFFF"/>
        </w:rPr>
        <w:instrText xml:space="preserve"> ADDIN EN.CITE &lt;EndNote&gt;&lt;Cite&gt;&lt;Author&gt;Froud&lt;/Author&gt;&lt;Year&gt;2000&lt;/Year&gt;&lt;RecNum&gt;10390&lt;/RecNum&gt;&lt;Suffix&gt;`, p. 82&lt;/Suffix&gt;&lt;DisplayText&gt;(Froud et al., 2000, p. 82)&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rPr>
          <w:shd w:val="clear" w:color="auto" w:fill="FFFFFF"/>
        </w:rPr>
        <w:fldChar w:fldCharType="separate"/>
      </w:r>
      <w:r w:rsidR="00854904">
        <w:rPr>
          <w:noProof/>
          <w:shd w:val="clear" w:color="auto" w:fill="FFFFFF"/>
        </w:rPr>
        <w:t>(Froud et al., 2000, p. 82)</w:t>
      </w:r>
      <w:r w:rsidR="00937BB3">
        <w:rPr>
          <w:shd w:val="clear" w:color="auto" w:fill="FFFFFF"/>
        </w:rPr>
        <w:fldChar w:fldCharType="end"/>
      </w:r>
      <w:r w:rsidR="002664DE">
        <w:rPr>
          <w:shd w:val="clear" w:color="auto" w:fill="FFFFFF"/>
        </w:rPr>
        <w:t xml:space="preserve">, </w:t>
      </w:r>
      <w:r w:rsidR="00026720">
        <w:rPr>
          <w:shd w:val="clear" w:color="auto" w:fill="FFFFFF"/>
        </w:rPr>
        <w:t xml:space="preserve">KPMG </w:t>
      </w:r>
      <w:r w:rsidR="00BA18D7">
        <w:rPr>
          <w:shd w:val="clear" w:color="auto" w:fill="FFFFFF"/>
        </w:rPr>
        <w:t>Peat Marwick</w:t>
      </w:r>
      <w:r w:rsidR="00026720">
        <w:rPr>
          <w:shd w:val="clear" w:color="auto" w:fill="FFFFFF"/>
        </w:rPr>
        <w:t>’s</w:t>
      </w:r>
      <w:r w:rsidR="00CF65EC">
        <w:rPr>
          <w:shd w:val="clear" w:color="auto" w:fill="FFFFFF"/>
        </w:rPr>
        <w:t xml:space="preserve"> </w:t>
      </w:r>
      <w:r w:rsidR="00026720">
        <w:rPr>
          <w:shd w:val="clear" w:color="auto" w:fill="FFFFFF"/>
        </w:rPr>
        <w:t>”E</w:t>
      </w:r>
      <w:r w:rsidR="00CF65EC">
        <w:rPr>
          <w:shd w:val="clear" w:color="auto" w:fill="FFFFFF"/>
        </w:rPr>
        <w:t>conomic Value Management</w:t>
      </w:r>
      <w:r w:rsidR="00026720">
        <w:rPr>
          <w:shd w:val="clear" w:color="auto" w:fill="FFFFFF"/>
        </w:rPr>
        <w:t>”</w:t>
      </w:r>
      <w:r w:rsidR="00BA18D7">
        <w:rPr>
          <w:shd w:val="clear" w:color="auto" w:fill="FFFFFF"/>
        </w:rPr>
        <w:t xml:space="preserve"> (EVM)</w:t>
      </w:r>
      <w:r w:rsidR="00026720">
        <w:rPr>
          <w:shd w:val="clear" w:color="auto" w:fill="FFFFFF"/>
        </w:rPr>
        <w:t>, and HOLT Value Associates</w:t>
      </w:r>
      <w:r w:rsidR="00136CEF">
        <w:rPr>
          <w:shd w:val="clear" w:color="auto" w:fill="FFFFFF"/>
        </w:rPr>
        <w:t>’</w:t>
      </w:r>
      <w:r w:rsidR="00026720">
        <w:rPr>
          <w:shd w:val="clear" w:color="auto" w:fill="FFFFFF"/>
        </w:rPr>
        <w:t xml:space="preserve"> “Cash Flow Return on Investment” (CFROI). </w:t>
      </w:r>
      <w:r w:rsidR="00D80859">
        <w:rPr>
          <w:shd w:val="clear" w:color="auto" w:fill="FFFFFF"/>
        </w:rPr>
        <w:t xml:space="preserve">In addition, other variants such as REVA </w:t>
      </w:r>
      <w:r w:rsidR="00D80859">
        <w:t>(Revised Economic Value Added)</w:t>
      </w:r>
      <w:r w:rsidR="00DE5628">
        <w:t xml:space="preserve"> and</w:t>
      </w:r>
      <w:r w:rsidR="00D80859">
        <w:t xml:space="preserve"> MVA (Market Value Added) </w:t>
      </w:r>
      <w:r w:rsidR="00D2696B">
        <w:t>have sometimes been</w:t>
      </w:r>
      <w:r w:rsidR="00D80859">
        <w:t xml:space="preserve"> mentioned in the literature. </w:t>
      </w:r>
      <w:r w:rsidR="00937BB3">
        <w:fldChar w:fldCharType="begin"/>
      </w:r>
      <w:r w:rsidR="00937BB3">
        <w:instrText xml:space="preserve"> ADDIN EN.CITE &lt;EndNote&gt;&lt;Cite AuthorYear="1"&gt;&lt;Author&gt;Froud&lt;/Author&gt;&lt;Year&gt;2000&lt;/Year&gt;&lt;RecNum&gt;10390&lt;/RecNum&gt;&lt;Suffix&gt;`, p. 82&lt;/Suffix&gt;&lt;DisplayText&gt;Froud et al. (2000, p. 82)&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fldChar w:fldCharType="separate"/>
      </w:r>
      <w:r w:rsidR="00937BB3">
        <w:rPr>
          <w:noProof/>
        </w:rPr>
        <w:t>Froud et al. (2000, p. 82)</w:t>
      </w:r>
      <w:r w:rsidR="00937BB3">
        <w:fldChar w:fldCharType="end"/>
      </w:r>
      <w:r w:rsidR="002664DE">
        <w:t xml:space="preserve"> also note that the </w:t>
      </w:r>
      <w:r w:rsidR="005F67CD">
        <w:t>large</w:t>
      </w:r>
      <w:r w:rsidR="002664DE">
        <w:t xml:space="preserve"> accounting firms during the 1990s such as PriceWaterhouseCoopers and Arthur Anders</w:t>
      </w:r>
      <w:r w:rsidR="005F67CD">
        <w:t>en</w:t>
      </w:r>
      <w:r w:rsidR="002664DE">
        <w:t xml:space="preserve"> had their own recipes used for the measurement of shareholder value. </w:t>
      </w:r>
    </w:p>
    <w:p w14:paraId="497FECF3" w14:textId="1A587D39" w:rsidR="00010CA9" w:rsidRDefault="00010CA9" w:rsidP="00D80859">
      <w:pPr>
        <w:rPr>
          <w:shd w:val="clear" w:color="auto" w:fill="FFFFFF"/>
        </w:rPr>
      </w:pPr>
      <w:r>
        <w:rPr>
          <w:shd w:val="clear" w:color="auto" w:fill="FFFFFF"/>
        </w:rPr>
        <w:t xml:space="preserve">Over time, as EVA has </w:t>
      </w:r>
      <w:r w:rsidR="00D2696B">
        <w:rPr>
          <w:shd w:val="clear" w:color="auto" w:fill="FFFFFF"/>
        </w:rPr>
        <w:t xml:space="preserve">gradually </w:t>
      </w:r>
      <w:r>
        <w:rPr>
          <w:shd w:val="clear" w:color="auto" w:fill="FFFFFF"/>
        </w:rPr>
        <w:t xml:space="preserve">gone out of vogue, it appears that even </w:t>
      </w:r>
      <w:r w:rsidR="00136CEF">
        <w:rPr>
          <w:shd w:val="clear" w:color="auto" w:fill="FFFFFF"/>
        </w:rPr>
        <w:t xml:space="preserve">EVA’s chief promoter </w:t>
      </w:r>
      <w:r>
        <w:rPr>
          <w:shd w:val="clear" w:color="auto" w:fill="FFFFFF"/>
        </w:rPr>
        <w:t xml:space="preserve">Stern Stewart has distanced itself from its own concept, </w:t>
      </w:r>
      <w:r w:rsidR="00D2696B">
        <w:rPr>
          <w:shd w:val="clear" w:color="auto" w:fill="FFFFFF"/>
        </w:rPr>
        <w:t>evidenced by the fact that the c</w:t>
      </w:r>
      <w:r>
        <w:rPr>
          <w:shd w:val="clear" w:color="auto" w:fill="FFFFFF"/>
        </w:rPr>
        <w:t xml:space="preserve">oncept is no longer </w:t>
      </w:r>
      <w:r w:rsidR="00D2696B">
        <w:rPr>
          <w:shd w:val="clear" w:color="auto" w:fill="FFFFFF"/>
        </w:rPr>
        <w:t>prominently displayed on the firm’s website</w:t>
      </w:r>
      <w:r>
        <w:rPr>
          <w:shd w:val="clear" w:color="auto" w:fill="FFFFFF"/>
        </w:rPr>
        <w:t xml:space="preserve"> (</w:t>
      </w:r>
      <w:hyperlink r:id="rId8" w:history="1">
        <w:r w:rsidRPr="001F5567">
          <w:rPr>
            <w:rStyle w:val="Hyperlink"/>
            <w:shd w:val="clear" w:color="auto" w:fill="FFFFFF"/>
          </w:rPr>
          <w:t>www.sternstewart.com</w:t>
        </w:r>
      </w:hyperlink>
      <w:r>
        <w:rPr>
          <w:shd w:val="clear" w:color="auto" w:fill="FFFFFF"/>
        </w:rPr>
        <w:t xml:space="preserve">). </w:t>
      </w:r>
      <w:r w:rsidR="004F011A">
        <w:rPr>
          <w:shd w:val="clear" w:color="auto" w:fill="FFFFFF"/>
        </w:rPr>
        <w:t xml:space="preserve">In this way, EVA has suffered the same fate as TQM in that consultants need new topics in order to survive </w:t>
      </w:r>
      <w:r w:rsidR="004F011A">
        <w:rPr>
          <w:shd w:val="clear" w:color="auto" w:fill="FFFFFF"/>
        </w:rPr>
        <w:fldChar w:fldCharType="begin"/>
      </w:r>
      <w:r w:rsidR="00854904">
        <w:rPr>
          <w:shd w:val="clear" w:color="auto" w:fill="FFFFFF"/>
        </w:rPr>
        <w:instrText xml:space="preserve"> ADDIN EN.CITE &lt;EndNote&gt;&lt;Cite&gt;&lt;Author&gt;Zink&lt;/Author&gt;&lt;Year&gt;2007&lt;/Year&gt;&lt;RecNum&gt;5229&lt;/RecNum&gt;&lt;DisplayText&gt;(Zink, 2007)&lt;/DisplayText&gt;&lt;record&gt;&lt;rec-number&gt;5229&lt;/rec-number&gt;&lt;foreign-keys&gt;&lt;key app="EN" db-id="0sdraaf2br29spe5zt85wxvqr0ffpx0daza0" timestamp="1487909559"&gt;5229&lt;/key&gt;&lt;/foreign-keys&gt;&lt;ref-type name="Journal Article"&gt;17&lt;/ref-type&gt;&lt;contributors&gt;&lt;authors&gt;&lt;author&gt;Zink, Klaus J.&lt;/author&gt;&lt;/authors&gt;&lt;/contributors&gt;&lt;titles&gt;&lt;title&gt;From total quality management to corporate sustainability based on a stakeholder management&lt;/title&gt;&lt;secondary-title&gt;Journal of Management History&lt;/secondary-title&gt;&lt;/titles&gt;&lt;periodical&gt;&lt;full-title&gt;Journal of Management History&lt;/full-title&gt;&lt;/periodical&gt;&lt;pages&gt;394-401&lt;/pages&gt;&lt;volume&gt;13&lt;/volume&gt;&lt;number&gt;4&lt;/number&gt;&lt;keywords&gt;&lt;keyword&gt;Total quality management,Sustainable development,Corporate strategy,Stakeholder analysis&lt;/keyword&gt;&lt;/keywords&gt;&lt;dates&gt;&lt;year&gt;2007&lt;/year&gt;&lt;/dates&gt;&lt;urls&gt;&lt;related-urls&gt;&lt;url&gt;http://www.emeraldinsight.com/doi/abs/10.1108/17511340710819615&lt;/url&gt;&lt;/related-urls&gt;&lt;/urls&gt;&lt;electronic-resource-num&gt;doi:10.1108/17511340710819615&lt;/electronic-resource-num&gt;&lt;/record&gt;&lt;/Cite&gt;&lt;/EndNote&gt;</w:instrText>
      </w:r>
      <w:r w:rsidR="004F011A">
        <w:rPr>
          <w:shd w:val="clear" w:color="auto" w:fill="FFFFFF"/>
        </w:rPr>
        <w:fldChar w:fldCharType="separate"/>
      </w:r>
      <w:r w:rsidR="00854904">
        <w:rPr>
          <w:noProof/>
          <w:shd w:val="clear" w:color="auto" w:fill="FFFFFF"/>
        </w:rPr>
        <w:t>(Zink, 2007)</w:t>
      </w:r>
      <w:r w:rsidR="004F011A">
        <w:rPr>
          <w:shd w:val="clear" w:color="auto" w:fill="FFFFFF"/>
        </w:rPr>
        <w:fldChar w:fldCharType="end"/>
      </w:r>
      <w:r w:rsidR="004F011A">
        <w:rPr>
          <w:shd w:val="clear" w:color="auto" w:fill="FFFFFF"/>
        </w:rPr>
        <w:t xml:space="preserve">, and as a result EVA has been replaced by newer ideas more in tune with the current zeitgeist and demand in the marketplace for management concepts and ideas. </w:t>
      </w:r>
    </w:p>
    <w:p w14:paraId="794CC9C7" w14:textId="3971B4B5" w:rsidR="00E403C5" w:rsidRDefault="00E403C5" w:rsidP="00E403C5">
      <w:pPr>
        <w:pStyle w:val="Heading2"/>
      </w:pPr>
      <w:r>
        <w:t xml:space="preserve">Business </w:t>
      </w:r>
      <w:r w:rsidR="00861432">
        <w:t>media</w:t>
      </w:r>
    </w:p>
    <w:p w14:paraId="074F7C90" w14:textId="7BBEEF57" w:rsidR="00861432" w:rsidRDefault="00861432" w:rsidP="00861432">
      <w:r>
        <w:t xml:space="preserve">Different types of business media </w:t>
      </w:r>
      <w:r w:rsidR="00136CEF">
        <w:t>(e.g.</w:t>
      </w:r>
      <w:r w:rsidR="00544E94">
        <w:t>,</w:t>
      </w:r>
      <w:r w:rsidR="00136CEF">
        <w:t xml:space="preserve"> </w:t>
      </w:r>
      <w:r>
        <w:t>business magazines, professional journals and business book publishers</w:t>
      </w:r>
      <w:r w:rsidR="00136CEF">
        <w:t>)</w:t>
      </w:r>
      <w:r>
        <w:t xml:space="preserve"> are generally considered important in terms of disseminating new management concepts and ideas </w:t>
      </w:r>
      <w:r w:rsidR="00D2696B">
        <w:fldChar w:fldCharType="begin">
          <w:fldData xml:space="preserve">PEVuZE5vdGU+PENpdGU+PEF1dGhvcj5TYWhsaW4tQW5kZXJzc29uPC9BdXRob3I+PFllYXI+MjAw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</w:fldData>
        </w:fldChar>
      </w:r>
      <w:r w:rsidR="00691439">
        <w:instrText xml:space="preserve"> ADDIN EN.CITE </w:instrText>
      </w:r>
      <w:r w:rsidR="00691439">
        <w:fldChar w:fldCharType="begin">
          <w:fldData xml:space="preserve">PEVuZE5vdGU+PENpdGU+PEF1dGhvcj5TYWhsaW4tQW5kZXJzc29uPC9BdXRob3I+PFllYXI+MjAw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</w:fldData>
        </w:fldChar>
      </w:r>
      <w:r w:rsidR="00691439">
        <w:instrText xml:space="preserve"> ADDIN EN.CITE.DATA </w:instrText>
      </w:r>
      <w:r w:rsidR="00691439">
        <w:fldChar w:fldCharType="end"/>
      </w:r>
      <w:r w:rsidR="00D2696B">
        <w:fldChar w:fldCharType="separate"/>
      </w:r>
      <w:r w:rsidR="00691439">
        <w:rPr>
          <w:noProof/>
        </w:rPr>
        <w:t>(Barros &amp; Rüling, 2019; Sahlin-Andersson &amp; Engwall, 2002)</w:t>
      </w:r>
      <w:r w:rsidR="00D2696B">
        <w:fldChar w:fldCharType="end"/>
      </w:r>
      <w:r>
        <w:t xml:space="preserve">. In the case of EVA, business media played a key role </w:t>
      </w:r>
      <w:r w:rsidR="00371A8D">
        <w:t xml:space="preserve">during the 1990s by </w:t>
      </w:r>
      <w:r>
        <w:t xml:space="preserve">generating </w:t>
      </w:r>
      <w:r w:rsidR="00371A8D">
        <w:t xml:space="preserve">much </w:t>
      </w:r>
      <w:r>
        <w:t xml:space="preserve">buzz around EVA and drumming up interest among organizations on the demand-side. There was widespread coverage of EVA-related issues in the business media </w:t>
      </w:r>
      <w:r>
        <w:fldChar w:fldCharType="begin"/>
      </w:r>
      <w:r w:rsidR="00854904">
        <w:instrText xml:space="preserve"> ADDIN EN.CITE &lt;EndNote&gt;&lt;Cite&gt;&lt;Author&gt;Kramer&lt;/Author&gt;&lt;Year&gt;2001&lt;/Year&gt;&lt;RecNum&gt;6266&lt;/RecNum&gt;&lt;DisplayText&gt;(Kramer &amp;amp; Peters, 2001)&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fldChar w:fldCharType="separate"/>
      </w:r>
      <w:r w:rsidR="00854904">
        <w:rPr>
          <w:noProof/>
        </w:rPr>
        <w:t>(Kramer &amp; Peters, 2001)</w:t>
      </w:r>
      <w:r>
        <w:fldChar w:fldCharType="end"/>
      </w:r>
      <w:r>
        <w:t xml:space="preserve">, and in particular magazines such as Forbes and CFO Magazine were leading the way in terms of promoting EVA </w:t>
      </w:r>
      <w:r>
        <w:fldChar w:fldCharType="begin"/>
      </w:r>
      <w:r w:rsidR="00854904">
        <w:instrText xml:space="preserve"> ADDIN EN.CITE &lt;EndNote&gt;&lt;Cite&gt;&lt;Author&gt;Weaver&lt;/Author&gt;&lt;Year&gt;2001&lt;/Year&gt;&lt;RecNum&gt;1744&lt;/RecNum&gt;&lt;DisplayText&gt;(Weaver, 2001)&lt;/DisplayText&gt;&lt;record&gt;&lt;rec-number&gt;1744&lt;/rec-number&gt;&lt;foreign-keys&gt;&lt;key app="EN" db-id="0sdraaf2br29spe5zt85wxvqr0ffpx0daza0" timestamp="1438846810"&gt;1744&lt;/key&gt;&lt;/foreign-keys&gt;&lt;ref-type name="Journal Article"&gt;17&lt;/ref-type&gt;&lt;contributors&gt;&lt;authors&gt;&lt;author&gt;Weaver, Samuel&lt;/author&gt;&lt;/authors&gt;&lt;/contributors&gt;&lt;titles&gt;&lt;title&gt;Measuring Economic Value Added: A Survey of the Practices of EVA (R) Proponents&lt;/title&gt;&lt;secondary-title&gt;Journal of Applied Finance&lt;/secondary-title&gt;&lt;/titles&gt;&lt;periodical&gt;&lt;full-title&gt;Journal of Applied Finance&lt;/full-title&gt;&lt;/periodical&gt;&lt;volume&gt;11&lt;/volume&gt;&lt;dates&gt;&lt;year&gt;2001&lt;/year&gt;&lt;/dates&gt;&lt;urls&gt;&lt;/urls&gt;&lt;/record&gt;&lt;/Cite&gt;&lt;/EndNote&gt;</w:instrText>
      </w:r>
      <w:r>
        <w:fldChar w:fldCharType="separate"/>
      </w:r>
      <w:r w:rsidR="00854904">
        <w:rPr>
          <w:noProof/>
        </w:rPr>
        <w:t>(Weaver, 2001)</w:t>
      </w:r>
      <w:r>
        <w:fldChar w:fldCharType="end"/>
      </w:r>
      <w:r>
        <w:t xml:space="preserve">. In the words of </w:t>
      </w:r>
      <w:r>
        <w:fldChar w:fldCharType="begin"/>
      </w:r>
      <w:r w:rsidR="00371A8D">
        <w:instrText xml:space="preserve"> ADDIN EN.CITE &lt;EndNote&gt;&lt;Cite AuthorYear="1"&gt;&lt;Author&gt;Cordeiro&lt;/Author&gt;&lt;Year&gt;2001&lt;/Year&gt;&lt;RecNum&gt;6259&lt;/RecNum&gt;&lt;Suffix&gt;`, p. 57&lt;/Suffix&gt;&lt;DisplayText&gt;Cordeiro and Kent Jr (2001, p. 57)&lt;/DisplayText&gt;&lt;record&gt;&lt;rec-number&gt;6259&lt;/rec-number&gt;&lt;foreign-keys&gt;&lt;key app="EN" db-id="0sdraaf2br29spe5zt85wxvqr0ffpx0daza0" timestamp="1538634361"&gt;6259&lt;/key&gt;&lt;/foreign-keys&gt;&lt;ref-type name="Journal Article"&gt;17&lt;/ref-type&gt;&lt;contributors&gt;&lt;authors&gt;&lt;author&gt;Cordeiro, James J&lt;/author&gt;&lt;author&gt;Kent Jr, D Donald&lt;/author&gt;&lt;/authors&gt;&lt;/contributors&gt;&lt;titles&gt;&lt;title&gt;Do EVA™ adopters outperform their industry peers? Evidence from security analyst earnings forecasts&lt;/title&gt;&lt;secondary-title&gt;American Business Review&lt;/secondary-title&gt;&lt;/titles&gt;&lt;periodical&gt;&lt;full-title&gt;American Business Review&lt;/full-title&gt;&lt;/periodical&gt;&lt;dates&gt;&lt;year&gt;2001&lt;/year&gt;&lt;/dates&gt;&lt;urls&gt;&lt;/urls&gt;&lt;/record&gt;&lt;/Cite&gt;&lt;/EndNote&gt;</w:instrText>
      </w:r>
      <w:r>
        <w:fldChar w:fldCharType="separate"/>
      </w:r>
      <w:r w:rsidR="00371A8D">
        <w:rPr>
          <w:noProof/>
        </w:rPr>
        <w:t>Cordeiro and Kent Jr (2001, p. 57)</w:t>
      </w:r>
      <w:r>
        <w:fldChar w:fldCharType="end"/>
      </w:r>
      <w:r w:rsidRPr="00964EEF">
        <w:t xml:space="preserve"> “Fortune magazine in particular, laud it as the holy grail of corporate performance management and measurement</w:t>
      </w:r>
      <w:r>
        <w:t>.</w:t>
      </w:r>
      <w:r w:rsidRPr="00964EEF">
        <w:t>”</w:t>
      </w:r>
      <w:r w:rsidRPr="009E6E4C">
        <w:t xml:space="preserve"> </w:t>
      </w:r>
      <w:r>
        <w:fldChar w:fldCharType="begin"/>
      </w:r>
      <w:r w:rsidR="00371A8D">
        <w:instrText xml:space="preserve"> ADDIN EN.CITE &lt;EndNote&gt;&lt;Cite AuthorYear="1"&gt;&lt;Author&gt;Ezzamel&lt;/Author&gt;&lt;Year&gt;2005&lt;/Year&gt;&lt;RecNum&gt;3675&lt;/RecNum&gt;&lt;Suffix&gt;`, p. 764&lt;/Suffix&gt;&lt;DisplayText&gt;Ezzamel and Burns (2005, p. 764)&lt;/DisplayText&gt;&lt;record&gt;&lt;rec-number&gt;3675&lt;/rec-number&gt;&lt;foreign-keys&gt;&lt;key app="EN" db-id="0sdraaf2br29spe5zt85wxvqr0ffpx0daza0" timestamp="1441270484"&gt;3675&lt;/key&gt;&lt;/foreign-keys&gt;&lt;ref-type name="Journal Article"&gt;17&lt;/ref-type&gt;&lt;contributors&gt;&lt;authors&gt;&lt;author&gt;Ezzamel, Mahmoud&lt;/author&gt;&lt;author&gt;Burns, John&lt;/author&gt;&lt;/authors&gt;&lt;/contributors&gt;&lt;titles&gt;&lt;title&gt;Professional competition, economic value added and management control strategies&lt;/title&gt;&lt;secondary-title&gt;Organization Studies&lt;/secondary-title&gt;&lt;/titles&gt;&lt;periodical&gt;&lt;full-title&gt;Organization Studies&lt;/full-title&gt;&lt;/periodical&gt;&lt;pages&gt;755-777&lt;/pages&gt;&lt;volume&gt;26&lt;/volume&gt;&lt;number&gt;5&lt;/number&gt;&lt;dates&gt;&lt;year&gt;2005&lt;/year&gt;&lt;/dates&gt;&lt;isbn&gt;0170-8406&lt;/isbn&gt;&lt;urls&gt;&lt;/urls&gt;&lt;/record&gt;&lt;/Cite&gt;&lt;/EndNote&gt;</w:instrText>
      </w:r>
      <w:r>
        <w:fldChar w:fldCharType="separate"/>
      </w:r>
      <w:r w:rsidR="00371A8D">
        <w:rPr>
          <w:noProof/>
        </w:rPr>
        <w:t>Ezzamel and Burns (2005, p. 764)</w:t>
      </w:r>
      <w:r>
        <w:fldChar w:fldCharType="end"/>
      </w:r>
      <w:r>
        <w:t xml:space="preserve"> noted the “exhortations made for EVA in the financial press” while </w:t>
      </w:r>
      <w:r w:rsidRPr="005061F5">
        <w:fldChar w:fldCharType="begin"/>
      </w:r>
      <w:r>
        <w:instrText xml:space="preserve"> ADDIN EN.CITE &lt;EndNote&gt;&lt;Cite AuthorYear="1"&gt;&lt;Author&gt;Chen&lt;/Author&gt;&lt;Year&gt;2001&lt;/Year&gt;&lt;RecNum&gt;1928&lt;/RecNum&gt;&lt;Suffix&gt;`, p. 65&lt;/Suffix&gt;&lt;DisplayText&gt;Chen and Dodd (2001, p. 65)&lt;/DisplayText&gt;&lt;record&gt;&lt;rec-number&gt;1928&lt;/rec-number&gt;&lt;foreign-keys&gt;&lt;key app="EN" db-id="0sdraaf2br29spe5zt85wxvqr0ffpx0daza0" timestamp="1438846826"&gt;1928&lt;/key&gt;&lt;/foreign-keys&gt;&lt;ref-type name="Journal Article"&gt;17&lt;/ref-type&gt;&lt;contributors&gt;&lt;authors&gt;&lt;author&gt;Chen, Shimin&lt;/author&gt;&lt;author&gt;Dodd, James L&lt;/author&gt;&lt;/authors&gt;&lt;/contributors&gt;&lt;titles&gt;&lt;title&gt;Operating income, residual income and EVA™: which metric is more value relevant?&lt;/title&gt;&lt;secondary-title&gt;Journal of Managerial Issues&lt;/secondary-title&gt;&lt;/titles&gt;&lt;periodical&gt;&lt;full-title&gt;Journal of Managerial Issues&lt;/full-title&gt;&lt;/periodical&gt;&lt;pages&gt;65-86&lt;/pages&gt;&lt;volume&gt;13&lt;/volume&gt;&lt;number&gt;1&lt;/number&gt;&lt;dates&gt;&lt;year&gt;2001&lt;/year&gt;&lt;/dates&gt;&lt;isbn&gt;1045-3695&lt;/isbn&gt;&lt;urls&gt;&lt;/urls&gt;&lt;/record&gt;&lt;/Cite&gt;&lt;/EndNote&gt;</w:instrText>
      </w:r>
      <w:r w:rsidRPr="005061F5">
        <w:fldChar w:fldCharType="separate"/>
      </w:r>
      <w:r>
        <w:rPr>
          <w:noProof/>
        </w:rPr>
        <w:t>Chen and Dodd (2001, p. 65)</w:t>
      </w:r>
      <w:r w:rsidRPr="005061F5">
        <w:fldChar w:fldCharType="end"/>
      </w:r>
      <w:r>
        <w:t xml:space="preserve"> </w:t>
      </w:r>
      <w:r w:rsidR="00371A8D">
        <w:t xml:space="preserve">pointed out </w:t>
      </w:r>
      <w:r>
        <w:t xml:space="preserve">the </w:t>
      </w:r>
      <w:r w:rsidRPr="00964EEF">
        <w:t>“the popular press’s touting of EVA</w:t>
      </w:r>
      <w:r>
        <w:t xml:space="preserve">(TM) </w:t>
      </w:r>
      <w:r w:rsidRPr="00964EEF">
        <w:t>as the hottest buzzword in Corporate America</w:t>
      </w:r>
      <w:r>
        <w:t>.</w:t>
      </w:r>
      <w:r w:rsidRPr="00964EEF">
        <w:t>”</w:t>
      </w:r>
      <w:r w:rsidRPr="009E6E4C">
        <w:t xml:space="preserve"> </w:t>
      </w:r>
    </w:p>
    <w:p w14:paraId="4A0E05BE" w14:textId="0625DD69" w:rsidR="00861432" w:rsidRPr="009E6E4C" w:rsidRDefault="00861432" w:rsidP="00861432">
      <w:r>
        <w:t xml:space="preserve">As discussed in Section 2, the zeitgeist </w:t>
      </w:r>
      <w:r w:rsidR="00371A8D">
        <w:t xml:space="preserve">in business community </w:t>
      </w:r>
      <w:r>
        <w:t>has shifted</w:t>
      </w:r>
      <w:r w:rsidR="00371A8D">
        <w:t xml:space="preserve"> considerably since EVA’s heydays during the 1990s</w:t>
      </w:r>
      <w:r>
        <w:t xml:space="preserve">, and in recent years articles about the shareholder value movement have become much more critical in nature. Therefore, it can be argued that the role of the business media </w:t>
      </w:r>
      <w:r w:rsidR="00371A8D">
        <w:t xml:space="preserve">in relation to EVA </w:t>
      </w:r>
      <w:r>
        <w:t xml:space="preserve">has shifted quite dramatically over time, from being cheerleaders during the </w:t>
      </w:r>
      <w:r w:rsidR="00371A8D">
        <w:t xml:space="preserve">early phase to </w:t>
      </w:r>
      <w:r>
        <w:t xml:space="preserve">critical </w:t>
      </w:r>
      <w:r w:rsidR="00371A8D">
        <w:t xml:space="preserve">commentators </w:t>
      </w:r>
      <w:r>
        <w:t xml:space="preserve">in the last decade.  </w:t>
      </w:r>
    </w:p>
    <w:p w14:paraId="3537C0ED" w14:textId="354189F4" w:rsidR="006312DF" w:rsidRDefault="006312DF" w:rsidP="00E403C5">
      <w:pPr>
        <w:pStyle w:val="Heading2"/>
      </w:pPr>
      <w:r>
        <w:t>Analysts</w:t>
      </w:r>
    </w:p>
    <w:p w14:paraId="2382C844" w14:textId="75E50552" w:rsidR="00AB37DE" w:rsidRDefault="00107961" w:rsidP="00010CA9">
      <w:r>
        <w:t xml:space="preserve">Security analysts may also be involved in the diffusion </w:t>
      </w:r>
      <w:r w:rsidR="00371A8D">
        <w:t xml:space="preserve">and popularization </w:t>
      </w:r>
      <w:r>
        <w:t xml:space="preserve">of management concepts </w:t>
      </w:r>
      <w:r>
        <w:fldChar w:fldCharType="begin"/>
      </w:r>
      <w:r w:rsidR="00854904">
        <w:instrText xml:space="preserve"> ADDIN EN.CITE &lt;EndNote&gt;&lt;Cite&gt;&lt;Author&gt;Nicolai&lt;/Author&gt;&lt;Year&gt;2010&lt;/Year&gt;&lt;RecNum&gt;450&lt;/RecNum&gt;&lt;DisplayText&gt;(Nicolai, Schulz, &amp;amp; Thomas, 2010)&lt;/DisplayText&gt;&lt;record&gt;&lt;rec-number&gt;450&lt;/rec-number&gt;&lt;foreign-keys&gt;&lt;key app="EN" db-id="0sdraaf2br29spe5zt85wxvqr0ffpx0daza0" timestamp="1438846711"&gt;450&lt;/key&gt;&lt;/foreign-keys&gt;&lt;ref-type name="Journal Article"&gt;17&lt;/ref-type&gt;&lt;contributors&gt;&lt;authors&gt;&lt;author&gt;Nicolai, Alexander T.&lt;/author&gt;&lt;author&gt;Schulz, Ann-Christine&lt;/author&gt;&lt;author&gt;Thomas, Thomas W.&lt;/author&gt;&lt;/authors&gt;&lt;/contributors&gt;&lt;titles&gt;&lt;title&gt;What Wall Street Wants – Exploring the Role of Security Analysts in the Evolution and Spread of Management Concepts&lt;/title&gt;&lt;secondary-title&gt;Journal of Management Studies&lt;/secondary-title&gt;&lt;/titles&gt;&lt;periodical&gt;&lt;full-title&gt;Journal of Management Studies&lt;/full-title&gt;&lt;/periodical&gt;&lt;pages&gt;162-189&lt;/pages&gt;&lt;volume&gt;47&lt;/volume&gt;&lt;number&gt;1&lt;/number&gt;&lt;dates&gt;&lt;year&gt;2010&lt;/year&gt;&lt;/dates&gt;&lt;publisher&gt;Blackwell Publishing Ltd&lt;/publisher&gt;&lt;isbn&gt;1467-6486&lt;/isbn&gt;&lt;urls&gt;&lt;related-urls&gt;&lt;url&gt;http://dx.doi.org/10.1111/j.1467-6486.2009.00862.x&lt;/url&gt;&lt;/related-urls&gt;&lt;/urls&gt;&lt;electronic-resource-num&gt;10.1111/j.1467-6486.2009.00862.x&lt;/electronic-resource-num&gt;&lt;/record&gt;&lt;/Cite&gt;&lt;/EndNote&gt;</w:instrText>
      </w:r>
      <w:r>
        <w:fldChar w:fldCharType="separate"/>
      </w:r>
      <w:r w:rsidR="00854904">
        <w:rPr>
          <w:noProof/>
        </w:rPr>
        <w:t>(Nicolai, Schulz, &amp; Thomas, 2010)</w:t>
      </w:r>
      <w:r>
        <w:fldChar w:fldCharType="end"/>
      </w:r>
      <w:r w:rsidR="00371A8D">
        <w:t xml:space="preserve">, and are of particular relevance when discussing </w:t>
      </w:r>
      <w:r w:rsidR="00010CA9">
        <w:t>finance-oriented management concepts such as EVA</w:t>
      </w:r>
      <w:r>
        <w:t xml:space="preserve">. </w:t>
      </w:r>
      <w:r w:rsidR="00371A8D">
        <w:t>In a</w:t>
      </w:r>
      <w:r w:rsidR="00010CA9">
        <w:t xml:space="preserve">n article </w:t>
      </w:r>
      <w:r w:rsidR="00371A8D">
        <w:t xml:space="preserve">published </w:t>
      </w:r>
      <w:r w:rsidR="00010CA9">
        <w:t xml:space="preserve">in </w:t>
      </w:r>
      <w:r w:rsidR="00371A8D">
        <w:t>T</w:t>
      </w:r>
      <w:r w:rsidR="00010CA9">
        <w:t>he Economist during the late 1990s the involvement of i</w:t>
      </w:r>
      <w:r>
        <w:t xml:space="preserve">nvestment banks such as Goldman Sachs and Credit Suisse First Boston </w:t>
      </w:r>
      <w:r w:rsidR="00371A8D">
        <w:t xml:space="preserve">was noted </w:t>
      </w:r>
      <w:r>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fldChar w:fldCharType="separate"/>
      </w:r>
      <w:r w:rsidR="00854904">
        <w:rPr>
          <w:noProof/>
        </w:rPr>
        <w:t>(The Economist, 1997)</w:t>
      </w:r>
      <w:r>
        <w:fldChar w:fldCharType="end"/>
      </w:r>
      <w:r w:rsidR="009E6E4C">
        <w:t>.</w:t>
      </w:r>
      <w:r w:rsidR="00010CA9">
        <w:t xml:space="preserve"> Other</w:t>
      </w:r>
      <w:r w:rsidR="00371A8D">
        <w:t xml:space="preserve"> researchers have</w:t>
      </w:r>
      <w:r w:rsidR="00010CA9">
        <w:t xml:space="preserve"> found that there was a widespread adoption of EVA among financial analysts </w:t>
      </w:r>
      <w:r w:rsidR="00010CA9">
        <w:fldChar w:fldCharType="begin"/>
      </w:r>
      <w:r w:rsidR="00854904">
        <w:instrText xml:space="preserve"> ADDIN EN.CITE &lt;EndNote&gt;&lt;Cite&gt;&lt;Author&gt;Müller-Stewens&lt;/Author&gt;&lt;Year&gt;2001&lt;/Year&gt;&lt;RecNum&gt;6019&lt;/RecNum&gt;&lt;DisplayText&gt;(Müller-Stewens, Lechner, &amp;amp; Muchow, 2001)&lt;/DisplayText&gt;&lt;record&gt;&lt;rec-number&gt;6019&lt;/rec-number&gt;&lt;foreign-keys&gt;&lt;key app="EN" db-id="0sdraaf2br29spe5zt85wxvqr0ffpx0daza0" timestamp="1525124094"&gt;6019&lt;/key&gt;&lt;/foreign-keys&gt;&lt;ref-type name="Book Section"&gt;5&lt;/ref-type&gt;&lt;contributors&gt;&lt;authors&gt;&lt;author&gt;Müller-Stewens, Günter&lt;/author&gt;&lt;author&gt;Lechner, Christoph&lt;/author&gt;&lt;author&gt;Muchow, K-C&lt;/author&gt;&lt;/authors&gt;&lt;/contributors&gt;&lt;titles&gt;&lt;title&gt;Innovations in Strategic Management Systems: How Do Firms Adopt, Apply and ‘Root’New Management Concepts?&lt;/title&gt;&lt;secondary-title&gt;Innovatives Produktions-und Technologiemanagement&lt;/secondary-title&gt;&lt;/titles&gt;&lt;pages&gt;453-476&lt;/pages&gt;&lt;dates&gt;&lt;year&gt;2001&lt;/year&gt;&lt;/dates&gt;&lt;publisher&gt;Springer&lt;/publisher&gt;&lt;urls&gt;&lt;/urls&gt;&lt;/record&gt;&lt;/Cite&gt;&lt;/EndNote&gt;</w:instrText>
      </w:r>
      <w:r w:rsidR="00010CA9">
        <w:fldChar w:fldCharType="separate"/>
      </w:r>
      <w:r w:rsidR="00854904">
        <w:rPr>
          <w:noProof/>
        </w:rPr>
        <w:t>(Müller-Stewens, Lechner, &amp; Muchow, 2001)</w:t>
      </w:r>
      <w:r w:rsidR="00010CA9">
        <w:fldChar w:fldCharType="end"/>
      </w:r>
      <w:r w:rsidR="00010CA9">
        <w:t>.</w:t>
      </w:r>
      <w:r w:rsidR="00AB37DE">
        <w:t xml:space="preserve"> </w:t>
      </w:r>
      <w:r w:rsidR="00691439">
        <w:fldChar w:fldCharType="begin"/>
      </w:r>
      <w:r w:rsidR="00691439">
        <w:instrText xml:space="preserve"> ADDIN EN.CITE &lt;EndNote&gt;&lt;Cite AuthorYear="1"&gt;&lt;Author&gt;Bontis&lt;/Author&gt;&lt;Year&gt;1999&lt;/Year&gt;&lt;RecNum&gt;10261&lt;/RecNum&gt;&lt;Suffix&gt;`, p. 394&lt;/Suffix&gt;&lt;DisplayText&gt;Bontis et al. (1999, p. 394)&lt;/DisplayText&gt;&lt;record&gt;&lt;rec-number&gt;10261&lt;/rec-number&gt;&lt;foreign-keys&gt;&lt;key app="EN" db-id="0sdraaf2br29spe5zt85wxvqr0ffpx0daza0" timestamp="1551370176"&gt;10261&lt;/key&gt;&lt;/foreign-keys&gt;&lt;ref-type name="Journal Article"&gt;17&lt;/ref-type&gt;&lt;contributors&gt;&lt;authors&gt;&lt;author&gt;Bontis, Nick&lt;/author&gt;&lt;author&gt;Dragonetti, Nicola C.&lt;/author&gt;&lt;author&gt;Jacobsen, Kristine&lt;/author&gt;&lt;author&gt;Roos, Göran&lt;/author&gt;&lt;/authors&gt;&lt;/contributors&gt;&lt;titles&gt;&lt;title&gt;The knowledge toolbox: A review of the tools available to measure and manage intangible resources&lt;/title&gt;&lt;secondary-title&gt;European Management Journal&lt;/secondary-title&gt;&lt;/titles&gt;&lt;periodical&gt;&lt;full-title&gt;European Management Journal&lt;/full-title&gt;&lt;/periodical&gt;&lt;pages&gt;391-402&lt;/pages&gt;&lt;volume&gt;17&lt;/volume&gt;&lt;number&gt;4&lt;/number&gt;&lt;dates&gt;&lt;year&gt;1999&lt;/year&gt;&lt;pub-dates&gt;&lt;date&gt;1999/08/01/&lt;/date&gt;&lt;/pub-dates&gt;&lt;/dates&gt;&lt;isbn&gt;0263-2373&lt;/isbn&gt;&lt;urls&gt;&lt;related-urls&gt;&lt;url&gt;http://www.sciencedirect.com/science/article/pii/S0263237399000195&lt;/url&gt;&lt;/related-urls&gt;&lt;/urls&gt;&lt;electronic-resource-num&gt;https://doi.org/10.1016/S0263-2373(99)00019-5&lt;/electronic-resource-num&gt;&lt;/record&gt;&lt;/Cite&gt;&lt;/EndNote&gt;</w:instrText>
      </w:r>
      <w:r w:rsidR="00691439">
        <w:fldChar w:fldCharType="separate"/>
      </w:r>
      <w:r w:rsidR="00691439">
        <w:rPr>
          <w:noProof/>
        </w:rPr>
        <w:t>Bontis et al. (1999, p. 394)</w:t>
      </w:r>
      <w:r w:rsidR="00691439">
        <w:fldChar w:fldCharType="end"/>
      </w:r>
      <w:r w:rsidR="00AB37DE">
        <w:t xml:space="preserve"> wrote that</w:t>
      </w:r>
      <w:r w:rsidR="00010CA9">
        <w:t xml:space="preserve"> </w:t>
      </w:r>
      <w:r w:rsidR="00AB37DE">
        <w:t xml:space="preserve">“EVA is blessed with widespread acceptance in the financial community, and thus can increase the </w:t>
      </w:r>
      <w:r w:rsidR="00AB37DE">
        <w:lastRenderedPageBreak/>
        <w:t>legitimacy of a company in the eyes of the financial markets, as a valuable measure of corporate value-creation or destruction over a given period.”</w:t>
      </w:r>
    </w:p>
    <w:p w14:paraId="2946E4BC" w14:textId="03ACCE6B" w:rsidR="00010CA9" w:rsidRPr="00E403C5" w:rsidRDefault="00010CA9" w:rsidP="00010CA9">
      <w:r>
        <w:t xml:space="preserve">In large part, </w:t>
      </w:r>
      <w:r w:rsidR="00AB37DE">
        <w:t>the widespread adoption of EVA among analysts</w:t>
      </w:r>
      <w:r>
        <w:t xml:space="preserve"> was due to the active role played by Stern Stewart. </w:t>
      </w:r>
      <w:r>
        <w:fldChar w:fldCharType="begin"/>
      </w:r>
      <w:r w:rsidR="00854904">
        <w:instrText xml:space="preserve"> ADDIN EN.CITE &lt;EndNote&gt;&lt;Cite AuthorYear="1"&gt;&lt;Author&gt;Lechner&lt;/Author&gt;&lt;Year&gt;1999&lt;/Year&gt;&lt;RecNum&gt;6018&lt;/RecNum&gt;&lt;Suffix&gt;`, p. 13&lt;/Suffix&gt;&lt;DisplayText&gt;Lechner, Muchow, and Müller-Stewens (1999, p. 13)&lt;/DisplayText&gt;&lt;record&gt;&lt;rec-number&gt;6018&lt;/rec-number&gt;&lt;foreign-keys&gt;&lt;key app="EN" db-id="0sdraaf2br29spe5zt85wxvqr0ffpx0daza0" timestamp="1525123995"&gt;6018&lt;/key&gt;&lt;/foreign-keys&gt;&lt;ref-type name="Conference Proceedings"&gt;10&lt;/ref-type&gt;&lt;contributors&gt;&lt;authors&gt;&lt;author&gt;Lechner, Christoph&lt;/author&gt;&lt;author&gt;Muchow, Kai-Christian&lt;/author&gt;&lt;author&gt;Müller-Stewens, Günter&lt;/author&gt;&lt;/authors&gt;&lt;/contributors&gt;&lt;titles&gt;&lt;title&gt;How do firm adopt, apply and root management concepts&lt;/title&gt;&lt;/titles&gt;&lt;dates&gt;&lt;year&gt;1999&lt;/year&gt;&lt;/dates&gt;&lt;publisher&gt;Working paper, 19th International Conference of the Strategic Management Society, Berlin&lt;/publisher&gt;&lt;urls&gt;&lt;/urls&gt;&lt;/record&gt;&lt;/Cite&gt;&lt;/EndNote&gt;</w:instrText>
      </w:r>
      <w:r>
        <w:fldChar w:fldCharType="separate"/>
      </w:r>
      <w:r w:rsidR="00854904">
        <w:rPr>
          <w:noProof/>
        </w:rPr>
        <w:t>Lechner, Muchow, and Müller-Stewens (1999, p. 13)</w:t>
      </w:r>
      <w:r>
        <w:fldChar w:fldCharType="end"/>
      </w:r>
      <w:r>
        <w:t xml:space="preserve"> pointed out that </w:t>
      </w:r>
      <w:r w:rsidR="00014957">
        <w:t>“the financial consulting firm Stern Stewart is actively promoting its concept of Economic Value Added (EVA) among firms and financial analysts. These stakeholders, in turn, urge firms to use it and to drop other concepts</w:t>
      </w:r>
      <w:r>
        <w:t>.</w:t>
      </w:r>
      <w:r w:rsidR="00014957">
        <w:t xml:space="preserve">” </w:t>
      </w:r>
      <w:r>
        <w:t>In this way, financial analysts indirectly become suppliers and promoters of EVA.</w:t>
      </w:r>
    </w:p>
    <w:p w14:paraId="7FC3C6EF" w14:textId="2309E5B5" w:rsidR="00E403C5" w:rsidRDefault="00E403C5" w:rsidP="00E403C5">
      <w:pPr>
        <w:pStyle w:val="Heading2"/>
      </w:pPr>
      <w:r>
        <w:t>Academia</w:t>
      </w:r>
    </w:p>
    <w:p w14:paraId="7F6DA789" w14:textId="780143E9" w:rsidR="00777D97" w:rsidRDefault="00010CA9" w:rsidP="003D3FB9">
      <w:r>
        <w:t xml:space="preserve">Academics such as business school professors may also play a role in the diffusion and popularization of new management concepts </w:t>
      </w:r>
      <w:r w:rsidR="00550B0B">
        <w:fldChar w:fldCharType="begin"/>
      </w:r>
      <w:r w:rsidR="0095251D">
        <w:instrText xml:space="preserve"> ADDIN EN.CITE &lt;EndNote&gt;&lt;Cite&gt;&lt;Author&gt;Sahlin-Andersson&lt;/Author&gt;&lt;Year&gt;2002&lt;/Year&gt;&lt;RecNum&gt;5469&lt;/RecNum&gt;&lt;DisplayText&gt;(Engwall &amp;amp; Wedlin, 2019; Sahlin-Andersson &amp;amp; Engwall, 2002)&lt;/DisplayText&gt;&lt;record&gt;&lt;rec-number&gt;5469&lt;/rec-number&gt;&lt;foreign-keys&gt;&lt;key app="EN" db-id="0sdraaf2br29spe5zt85wxvqr0ffpx0daza0" timestamp="1494574169"&gt;5469&lt;/key&gt;&lt;/foreign-keys&gt;&lt;ref-type name="Book Section"&gt;5&lt;/ref-type&gt;&lt;contributors&gt;&lt;authors&gt;&lt;author&gt;Kerstin Sahlin-Andersson&lt;/author&gt;&lt;author&gt;Lars Engwall&lt;/author&gt;&lt;/authors&gt;&lt;secondary-authors&gt;&lt;author&gt;Sahlin-Andersson, Kerstin&lt;/author&gt;&lt;author&gt;Engwall, Lars&lt;/author&gt;&lt;/secondary-authors&gt;&lt;/contributors&gt;&lt;titles&gt;&lt;title&gt;Carriers, Flows, and Sources of Management Knowledge&lt;/title&gt;&lt;secondary-title&gt;The Expansion of Management Knowledge&lt;/secondary-title&gt;&lt;/titles&gt;&lt;pages&gt;3-32&lt;/pages&gt;&lt;section&gt;1&lt;/section&gt;&lt;keywords&gt;&lt;keyword&gt;neo-institutionalism&lt;/keyword&gt;&lt;keyword&gt;MANAGEMENT FASHION&lt;/keyword&gt;&lt;/keywords&gt;&lt;dates&gt;&lt;year&gt;2002&lt;/year&gt;&lt;/dates&gt;&lt;pub-location&gt;Stanford, CA&lt;/pub-location&gt;&lt;publisher&gt;Stanford Business Books - Stanford University Press&lt;/publisher&gt;&lt;isbn&gt;0-8047-4199-9&lt;/isbn&gt;&lt;urls&gt;&lt;/urls&gt;&lt;language&gt;English&lt;/language&gt;&lt;/record&gt;&lt;/Cite&gt;&lt;Cite&gt;&lt;Author&gt;Engwall&lt;/Author&gt;&lt;Year&gt;2019&lt;/Year&gt;&lt;RecNum&gt;10621&lt;/RecNum&gt;&lt;record&gt;&lt;rec-number&gt;10621&lt;/rec-number&gt;&lt;foreign-keys&gt;&lt;key app="EN" db-id="0sdraaf2br29spe5zt85wxvqr0ffpx0daza0" timestamp="1569764031"&gt;10621&lt;/key&gt;&lt;/foreign-keys&gt;&lt;ref-type name="Book Section"&gt;5&lt;/ref-type&gt;&lt;contributors&gt;&lt;authors&gt;&lt;author&gt;Engwall, Lars&lt;/author&gt;&lt;author&gt;Wedlin, Linda&lt;/author&gt;&lt;/authors&gt;&lt;secondary-authors&gt;&lt;author&gt;Sturdy, Andrew&lt;/author&gt;&lt;author&gt;Heusinkveld, Stefan&lt;/author&gt;&lt;author&gt;Reay, Trish&lt;/author&gt;&lt;author&gt;Strang, David&lt;/author&gt;&lt;/secondary-authors&gt;&lt;/contributors&gt;&lt;titles&gt;&lt;title&gt;Business Studies and Management Ideas&lt;/title&gt;&lt;secondary-title&gt;Oxford Handbook of Management Ideas&lt;/secondary-title&gt;&lt;/titles&gt;&lt;dates&gt;&lt;year&gt;2019&lt;/year&gt;&lt;/dates&gt;&lt;pub-location&gt;Oxford&lt;/pub-location&gt;&lt;publisher&gt;Oxford University Press&lt;/publisher&gt;&lt;urls&gt;&lt;/urls&gt;&lt;/record&gt;&lt;/Cite&gt;&lt;/EndNote&gt;</w:instrText>
      </w:r>
      <w:r w:rsidR="00550B0B">
        <w:fldChar w:fldCharType="separate"/>
      </w:r>
      <w:r w:rsidR="0095251D">
        <w:rPr>
          <w:noProof/>
        </w:rPr>
        <w:t>(Engwall &amp; Wedlin, 2019; Sahlin-Andersson &amp; Engwall, 2002)</w:t>
      </w:r>
      <w:r w:rsidR="00550B0B">
        <w:fldChar w:fldCharType="end"/>
      </w:r>
      <w:r w:rsidR="009551C5">
        <w:t>, for example</w:t>
      </w:r>
      <w:r>
        <w:t xml:space="preserve"> by </w:t>
      </w:r>
      <w:r w:rsidR="001F4B66">
        <w:t>contributing to the public discourse around concepts and incorporating the</w:t>
      </w:r>
      <w:r w:rsidR="009551C5">
        <w:t xml:space="preserve">m in </w:t>
      </w:r>
      <w:r w:rsidR="001F4B66">
        <w:t>business school programs</w:t>
      </w:r>
      <w:r w:rsidR="009551C5">
        <w:t xml:space="preserve"> and curricula</w:t>
      </w:r>
      <w:r w:rsidR="001F4B66">
        <w:t xml:space="preserve">. Since the 1990s, the </w:t>
      </w:r>
      <w:r w:rsidR="009551C5">
        <w:t xml:space="preserve">EVA </w:t>
      </w:r>
      <w:r w:rsidR="001F4B66">
        <w:t xml:space="preserve">concept has been covered in numerous textbooks </w:t>
      </w:r>
      <w:r w:rsidR="009551C5">
        <w:t xml:space="preserve">covering the fields of </w:t>
      </w:r>
      <w:r w:rsidR="001F4B66">
        <w:t xml:space="preserve">accounting and finance. </w:t>
      </w:r>
    </w:p>
    <w:p w14:paraId="74F6AA52" w14:textId="0041DDE6" w:rsidR="005E1FBB" w:rsidRDefault="00777D97" w:rsidP="003D3FB9">
      <w:r>
        <w:t xml:space="preserve">In the field of management accounting research, </w:t>
      </w:r>
      <w:r w:rsidR="005E1FBB">
        <w:t xml:space="preserve">value-based management </w:t>
      </w:r>
      <w:r w:rsidR="00CD2A65">
        <w:t xml:space="preserve">(VBM) </w:t>
      </w:r>
      <w:r w:rsidR="005E1FBB">
        <w:t xml:space="preserve">received considerable attention in the early 2000s. </w:t>
      </w:r>
      <w:r w:rsidR="00854904">
        <w:fldChar w:fldCharType="begin"/>
      </w:r>
      <w:r w:rsidR="00854904">
        <w:instrText xml:space="preserve"> ADDIN EN.CITE &lt;EndNote&gt;&lt;Cite AuthorYear="1"&gt;&lt;Author&gt;Ittner&lt;/Author&gt;&lt;Year&gt;2001&lt;/Year&gt;&lt;RecNum&gt;5647&lt;/RecNum&gt;&lt;DisplayText&gt;Ittner and Larcker (2001)&lt;/DisplayText&gt;&lt;record&gt;&lt;rec-number&gt;5647&lt;/rec-number&gt;&lt;foreign-keys&gt;&lt;key app="EN" db-id="0sdraaf2br29spe5zt85wxvqr0ffpx0daza0" timestamp="1505815107"&gt;5647&lt;/key&gt;&lt;/foreign-keys&gt;&lt;ref-type name="Journal Article"&gt;17&lt;/ref-type&gt;&lt;contributors&gt;&lt;authors&gt;&lt;author&gt;Ittner, Christopher D&lt;/author&gt;&lt;author&gt;Larcker, David F&lt;/author&gt;&lt;/authors&gt;&lt;/contributors&gt;&lt;titles&gt;&lt;title&gt;Assessing empirical research in managerial accounting: a value-based management perspective&lt;/title&gt;&lt;secondary-title&gt;Journal of Accounting and Economics&lt;/secondary-title&gt;&lt;/titles&gt;&lt;periodical&gt;&lt;full-title&gt;Journal of Accounting and Economics&lt;/full-title&gt;&lt;/periodical&gt;&lt;pages&gt;349-410&lt;/pages&gt;&lt;volume&gt;32&lt;/volume&gt;&lt;number&gt;1&lt;/number&gt;&lt;dates&gt;&lt;year&gt;2001&lt;/year&gt;&lt;/dates&gt;&lt;isbn&gt;0165-4101&lt;/isbn&gt;&lt;urls&gt;&lt;/urls&gt;&lt;/record&gt;&lt;/Cite&gt;&lt;/EndNote&gt;</w:instrText>
      </w:r>
      <w:r w:rsidR="00854904">
        <w:fldChar w:fldCharType="separate"/>
      </w:r>
      <w:r w:rsidR="00854904">
        <w:rPr>
          <w:noProof/>
        </w:rPr>
        <w:t>Ittner and Larcker (2001)</w:t>
      </w:r>
      <w:r w:rsidR="00854904">
        <w:fldChar w:fldCharType="end"/>
      </w:r>
      <w:r w:rsidR="00CD2A65">
        <w:t xml:space="preserve"> introduced a value-based framework in which the performance of management accounting techniques, such as activity-based costing and balanced scorecards would be evaluated against a measure of residual income. The measure of residual income was almost conceptually equivalent to EVA. It was clear in the framework that the overall objective was to increase shareholder value. Their research paper is one of the most cited in the accounting literature and was followed by an intense academic debate. </w:t>
      </w:r>
      <w:r w:rsidR="00FF1E17">
        <w:t xml:space="preserve">From an economics and financial accounting perspective </w:t>
      </w:r>
      <w:r w:rsidR="00854904">
        <w:fldChar w:fldCharType="begin"/>
      </w:r>
      <w:r w:rsidR="00854904">
        <w:instrText xml:space="preserve"> ADDIN EN.CITE &lt;EndNote&gt;&lt;Cite AuthorYear="1"&gt;&lt;Author&gt;Zimmerman&lt;/Author&gt;&lt;Year&gt;2001&lt;/Year&gt;&lt;RecNum&gt;1432&lt;/RecNum&gt;&lt;DisplayText&gt;Zimmerman (2001)&lt;/DisplayText&gt;&lt;record&gt;&lt;rec-number&gt;1432&lt;/rec-number&gt;&lt;foreign-keys&gt;&lt;key app="EN" db-id="0sdraaf2br29spe5zt85wxvqr0ffpx0daza0" timestamp="1438846784"&gt;1432&lt;/key&gt;&lt;/foreign-keys&gt;&lt;ref-type name="Journal Article"&gt;17&lt;/ref-type&gt;&lt;contributors&gt;&lt;authors&gt;&lt;author&gt;Zimmerman, Jerold L&lt;/author&gt;&lt;/authors&gt;&lt;/contributors&gt;&lt;titles&gt;&lt;title&gt;Conjectures regarding empirical managerial accounting research&lt;/title&gt;&lt;secondary-title&gt;Journal of Accounting and Economics&lt;/secondary-title&gt;&lt;/titles&gt;&lt;periodical&gt;&lt;full-title&gt;Journal of Accounting and Economics&lt;/full-title&gt;&lt;/periodical&gt;&lt;pages&gt;411-427&lt;/pages&gt;&lt;volume&gt;32&lt;/volume&gt;&lt;number&gt;1&lt;/number&gt;&lt;dates&gt;&lt;year&gt;2001&lt;/year&gt;&lt;/dates&gt;&lt;isbn&gt;0165-4101&lt;/isbn&gt;&lt;urls&gt;&lt;/urls&gt;&lt;/record&gt;&lt;/Cite&gt;&lt;/EndNote&gt;</w:instrText>
      </w:r>
      <w:r w:rsidR="00854904">
        <w:fldChar w:fldCharType="separate"/>
      </w:r>
      <w:r w:rsidR="00854904">
        <w:rPr>
          <w:noProof/>
        </w:rPr>
        <w:t>Zimmerman (2001)</w:t>
      </w:r>
      <w:r w:rsidR="00854904">
        <w:fldChar w:fldCharType="end"/>
      </w:r>
      <w:r w:rsidR="0081203E">
        <w:t xml:space="preserve"> criticized the value-based framework on the basis that it was too practice-oriented and lacked a basis in economic theory. In the 2002, issue </w:t>
      </w:r>
      <w:r w:rsidR="00534DC3">
        <w:t xml:space="preserve">4, of the European Accounting Review, several researchers responded to the criticism from different perspectives </w:t>
      </w:r>
      <w:r w:rsidR="00854904">
        <w:fldChar w:fldCharType="begin"/>
      </w:r>
      <w:r w:rsidR="00544E94">
        <w:instrText xml:space="preserve"> ADDIN EN.CITE &lt;EndNote&gt;&lt;Cite&gt;&lt;Author&gt;Hopwood&lt;/Author&gt;&lt;Year&gt;2002&lt;/Year&gt;&lt;RecNum&gt;10444&lt;/RecNum&gt;&lt;Prefix&gt;e.g.`, &lt;/Prefix&gt;&lt;DisplayText&gt;(e.g., Hopwood, 2002)&lt;/DisplayText&gt;&lt;record&gt;&lt;rec-number&gt;10444&lt;/rec-number&gt;&lt;foreign-keys&gt;&lt;key app="EN" db-id="0sdraaf2br29spe5zt85wxvqr0ffpx0daza0" timestamp="1558997147"&gt;10444&lt;/key&gt;&lt;/foreign-keys&gt;&lt;ref-type name="Journal Article"&gt;17&lt;/ref-type&gt;&lt;contributors&gt;&lt;authors&gt;&lt;author&gt;Hopwood, Anthony&lt;/author&gt;&lt;/authors&gt;&lt;/contributors&gt;&lt;titles&gt;&lt;title&gt;&amp;apos;If only there were simple solutions, but there aren&amp;apos;t&amp;apos;: some reflections on Zimmerman&amp;apos;s critique of empirical management accounting research&lt;/title&gt;&lt;secondary-title&gt;European Accounting Review&lt;/secondary-title&gt;&lt;/titles&gt;&lt;periodical&gt;&lt;full-title&gt;European Accounting Review&lt;/full-title&gt;&lt;/periodical&gt;&lt;pages&gt;777-785&lt;/pages&gt;&lt;volume&gt;11&lt;/volume&gt;&lt;number&gt;4&lt;/number&gt;&lt;dates&gt;&lt;year&gt;2002&lt;/year&gt;&lt;/dates&gt;&lt;isbn&gt;0963-8180&lt;/isbn&gt;&lt;urls&gt;&lt;/urls&gt;&lt;/record&gt;&lt;/Cite&gt;&lt;/EndNote&gt;</w:instrText>
      </w:r>
      <w:r w:rsidR="00854904">
        <w:fldChar w:fldCharType="separate"/>
      </w:r>
      <w:r w:rsidR="00544E94">
        <w:rPr>
          <w:noProof/>
        </w:rPr>
        <w:t>(e.g., Hopwood, 2002)</w:t>
      </w:r>
      <w:r w:rsidR="00854904">
        <w:fldChar w:fldCharType="end"/>
      </w:r>
      <w:r w:rsidR="00854904">
        <w:t xml:space="preserve">. </w:t>
      </w:r>
      <w:r w:rsidR="00534DC3">
        <w:t xml:space="preserve"> </w:t>
      </w:r>
      <w:r w:rsidR="00CD2A65">
        <w:t xml:space="preserve">It should be noted </w:t>
      </w:r>
      <w:r w:rsidR="00534DC3">
        <w:t xml:space="preserve">that in comparison to many other academics, Ittner and Larcker </w:t>
      </w:r>
      <w:r w:rsidR="005A26D1">
        <w:t xml:space="preserve">were rather pragmatic in their evaluation </w:t>
      </w:r>
      <w:r w:rsidR="0095251D">
        <w:t xml:space="preserve">of EVA. </w:t>
      </w:r>
      <w:r w:rsidR="00534DC3">
        <w:t>Based on a case study of a large firm, they theorize that the technical complexity of EVA is an obstacle to implementation</w:t>
      </w:r>
      <w:r w:rsidR="00854904">
        <w:t xml:space="preserve"> </w:t>
      </w:r>
      <w:r w:rsidR="00854904">
        <w:fldChar w:fldCharType="begin"/>
      </w:r>
      <w:r w:rsidR="00854904">
        <w:instrText xml:space="preserve"> ADDIN EN.CITE &lt;EndNote&gt;&lt;Cite&gt;&lt;Author&gt;Ittner&lt;/Author&gt;&lt;Year&gt;1998&lt;/Year&gt;&lt;RecNum&gt;111&lt;/RecNum&gt;&lt;DisplayText&gt;(Ittner &amp;amp; Larcker, 1998)&lt;/DisplayText&gt;&lt;record&gt;&lt;rec-number&gt;111&lt;/rec-number&gt;&lt;foreign-keys&gt;&lt;key app="EN" db-id="0sdraaf2br29spe5zt85wxvqr0ffpx0daza0" timestamp="1438846685"&gt;111&lt;/key&gt;&lt;/foreign-keys&gt;&lt;ref-type name="Journal Article"&gt;17&lt;/ref-type&gt;&lt;contributors&gt;&lt;authors&gt;&lt;author&gt;Ittner, C. D. &lt;/author&gt;&lt;author&gt;D. F. Larcker&lt;/author&gt;&lt;/authors&gt;&lt;/contributors&gt;&lt;titles&gt;&lt;title&gt;Innovations in performance measurement: Trends and research implications&lt;/title&gt;&lt;secondary-title&gt;Journal of Management Accounting Research&lt;/secondary-title&gt;&lt;/titles&gt;&lt;periodical&gt;&lt;full-title&gt;Journal of Management Accounting Research&lt;/full-title&gt;&lt;/periodical&gt;&lt;pages&gt;205-238&lt;/pages&gt;&lt;volume&gt;10&lt;/volume&gt;&lt;dates&gt;&lt;year&gt;1998&lt;/year&gt;&lt;/dates&gt;&lt;urls&gt;&lt;/urls&gt;&lt;/record&gt;&lt;/Cite&gt;&lt;/EndNote&gt;</w:instrText>
      </w:r>
      <w:r w:rsidR="00854904">
        <w:fldChar w:fldCharType="separate"/>
      </w:r>
      <w:r w:rsidR="00854904">
        <w:rPr>
          <w:noProof/>
        </w:rPr>
        <w:t>(Ittner &amp; Larcker, 1998)</w:t>
      </w:r>
      <w:r w:rsidR="00854904">
        <w:fldChar w:fldCharType="end"/>
      </w:r>
      <w:r w:rsidR="00854904">
        <w:t xml:space="preserve">. </w:t>
      </w:r>
      <w:r w:rsidR="00534DC3">
        <w:t xml:space="preserve"> </w:t>
      </w:r>
      <w:r w:rsidR="00BE3A82">
        <w:t>Nevertheless, the</w:t>
      </w:r>
      <w:r w:rsidR="005E1FBB">
        <w:t xml:space="preserve"> debate </w:t>
      </w:r>
      <w:r w:rsidR="00BE3A82">
        <w:t>about value-based management most likely fueled interest in the concept of EVA.</w:t>
      </w:r>
      <w:r w:rsidR="005E1FBB">
        <w:t xml:space="preserve"> </w:t>
      </w:r>
    </w:p>
    <w:p w14:paraId="475442CB" w14:textId="285D79E1" w:rsidR="005E1FBB" w:rsidRDefault="00E22385" w:rsidP="008877FD">
      <w:pPr>
        <w:rPr>
          <w:iCs/>
        </w:rPr>
      </w:pPr>
      <w:r>
        <w:t>As noted in Section 2, Alfred Rapp</w:t>
      </w:r>
      <w:r w:rsidR="002834E3">
        <w:t>ap</w:t>
      </w:r>
      <w:r>
        <w:t xml:space="preserve">ort was heavily involved in laying the groundwork for EVA by popularizing the notion of shareholder value. As </w:t>
      </w:r>
      <w:r w:rsidR="005E1FBB">
        <w:t>argued</w:t>
      </w:r>
      <w:r>
        <w:rPr>
          <w:iCs/>
        </w:rPr>
        <w:t xml:space="preserve"> by </w:t>
      </w:r>
      <w:r w:rsidR="00937BB3">
        <w:rPr>
          <w:iCs/>
        </w:rPr>
        <w:fldChar w:fldCharType="begin"/>
      </w:r>
      <w:r w:rsidR="00937BB3">
        <w:rPr>
          <w:iCs/>
        </w:rPr>
        <w:instrText xml:space="preserve"> ADDIN EN.CITE &lt;EndNote&gt;&lt;Cite AuthorYear="1"&gt;&lt;Author&gt;Froud&lt;/Author&gt;&lt;Year&gt;2000&lt;/Year&gt;&lt;RecNum&gt;10390&lt;/RecNum&gt;&lt;Suffix&gt;`, p. 81&lt;/Suffix&gt;&lt;DisplayText&gt;Froud et al. (2000, p. 81)&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937BB3">
        <w:rPr>
          <w:iCs/>
        </w:rPr>
        <w:fldChar w:fldCharType="separate"/>
      </w:r>
      <w:r w:rsidR="00937BB3">
        <w:rPr>
          <w:iCs/>
          <w:noProof/>
        </w:rPr>
        <w:t>Froud et al. (2000, p. 81)</w:t>
      </w:r>
      <w:r w:rsidR="00937BB3">
        <w:rPr>
          <w:iCs/>
        </w:rPr>
        <w:fldChar w:fldCharType="end"/>
      </w:r>
      <w:r w:rsidR="00937BB3">
        <w:rPr>
          <w:iCs/>
        </w:rPr>
        <w:t xml:space="preserve"> </w:t>
      </w:r>
      <w:r>
        <w:rPr>
          <w:iCs/>
        </w:rPr>
        <w:t>this book was a “quasi-academic business text” written in the style of popularized management literature</w:t>
      </w:r>
      <w:r w:rsidR="00573307">
        <w:rPr>
          <w:iCs/>
        </w:rPr>
        <w:t>.</w:t>
      </w:r>
    </w:p>
    <w:p w14:paraId="62494F40" w14:textId="38957148" w:rsidR="003D3FB9" w:rsidRDefault="003D3FB9" w:rsidP="008877FD">
      <w:pPr>
        <w:rPr>
          <w:rStyle w:val="CommentReference"/>
        </w:rPr>
      </w:pPr>
      <w:r>
        <w:fldChar w:fldCharType="begin"/>
      </w:r>
      <w:r>
        <w:instrText xml:space="preserve"> ADDIN EN.CITE &lt;EndNote&gt;&lt;Cite AuthorYear="1"&gt;&lt;Author&gt;Kumar&lt;/Author&gt;&lt;Year&gt;2016&lt;/Year&gt;&lt;RecNum&gt;10260&lt;/RecNum&gt;&lt;DisplayText&gt;Kumar (2016)&lt;/DisplayText&gt;&lt;record&gt;&lt;rec-number&gt;10260&lt;/rec-number&gt;&lt;foreign-keys&gt;&lt;key app="EN" db-id="0sdraaf2br29spe5zt85wxvqr0ffpx0daza0" timestamp="1551370149"&gt;10260&lt;/key&gt;&lt;/foreign-keys&gt;&lt;ref-type name="Journal Article"&gt;17&lt;/ref-type&gt;&lt;contributors&gt;&lt;authors&gt;&lt;author&gt;Kumar, Jitender&lt;/author&gt;&lt;/authors&gt;&lt;/contributors&gt;&lt;titles&gt;&lt;title&gt;Synoptic View on Economic Value Added (EVA)-Literature Review Summary&lt;/title&gt;&lt;secondary-title&gt;Wealth: International Journal of Money, Banking &amp;amp; Finance&lt;/secondary-title&gt;&lt;/titles&gt;&lt;periodical&gt;&lt;full-title&gt;Wealth: International Journal of Money, Banking &amp;amp; Finance&lt;/full-title&gt;&lt;/periodical&gt;&lt;volume&gt;5&lt;/volume&gt;&lt;number&gt;2&lt;/number&gt;&lt;dates&gt;&lt;year&gt;2016&lt;/year&gt;&lt;/dates&gt;&lt;isbn&gt;2277-9388&lt;/isbn&gt;&lt;urls&gt;&lt;/urls&gt;&lt;/record&gt;&lt;/Cite&gt;&lt;/EndNote&gt;</w:instrText>
      </w:r>
      <w:r>
        <w:fldChar w:fldCharType="separate"/>
      </w:r>
      <w:r>
        <w:rPr>
          <w:noProof/>
        </w:rPr>
        <w:t>Kumar (2016)</w:t>
      </w:r>
      <w:r>
        <w:fldChar w:fldCharType="end"/>
      </w:r>
      <w:r>
        <w:t xml:space="preserve"> finds that there has been a large number of papers written about EVA in the period from 1992-2014. Figure 1 shows the number of Scopus-indexed articles with “Economic Value Added” in the title </w:t>
      </w:r>
      <w:r w:rsidR="00C31469">
        <w:t>during</w:t>
      </w:r>
      <w:r>
        <w:t xml:space="preserve"> the period 1991 to 2018. </w:t>
      </w:r>
      <w:r w:rsidR="00B8588A">
        <w:t>The figure shows a general increase from the mid</w:t>
      </w:r>
      <w:r w:rsidR="00B83B89">
        <w:t>-</w:t>
      </w:r>
      <w:r w:rsidR="00B8588A">
        <w:t xml:space="preserve">1990s to around 2010. </w:t>
      </w:r>
      <w:r>
        <w:t xml:space="preserve">Although the number of publications </w:t>
      </w:r>
      <w:r w:rsidR="00C31469">
        <w:t xml:space="preserve">appears to have </w:t>
      </w:r>
      <w:r>
        <w:t>plateaued</w:t>
      </w:r>
      <w:r w:rsidR="00B8588A">
        <w:t xml:space="preserve"> since then</w:t>
      </w:r>
      <w:r>
        <w:t xml:space="preserve">, </w:t>
      </w:r>
      <w:r w:rsidR="00B8588A">
        <w:t xml:space="preserve">the figure </w:t>
      </w:r>
      <w:r w:rsidR="0065606C">
        <w:t xml:space="preserve">suggests that the interest in EVA in the academic literature remains relatively high. </w:t>
      </w:r>
      <w:r w:rsidR="00B8588A">
        <w:t xml:space="preserve">While some of the increase can be explained by a general </w:t>
      </w:r>
      <w:r w:rsidR="008877FD">
        <w:t xml:space="preserve">growth in indexed scientific articles in the period </w:t>
      </w:r>
      <w:r w:rsidR="008877FD">
        <w:fldChar w:fldCharType="begin"/>
      </w:r>
      <w:r w:rsidR="00854904">
        <w:instrText xml:space="preserve"> ADDIN EN.CITE &lt;EndNote&gt;&lt;Cite&gt;&lt;Author&gt;Bornmann&lt;/Author&gt;&lt;Year&gt;2015&lt;/Year&gt;&lt;RecNum&gt;10389&lt;/RecNum&gt;&lt;DisplayText&gt;(Bornmann &amp;amp; Mutz, 2015)&lt;/DisplayText&gt;&lt;record&gt;&lt;rec-number&gt;10389&lt;/rec-number&gt;&lt;foreign-keys&gt;&lt;key app="EN" db-id="0sdraaf2br29spe5zt85wxvqr0ffpx0daza0" timestamp="1555982309"&gt;10389&lt;/key&gt;&lt;/foreign-keys&gt;&lt;ref-type name="Journal Article"&gt;17&lt;/ref-type&gt;&lt;contributors&gt;&lt;authors&gt;&lt;author&gt;Bornmann, Lutz&lt;/author&gt;&lt;author&gt;Mutz, Rüdiger&lt;/author&gt;&lt;/authors&gt;&lt;/contributors&gt;&lt;titles&gt;&lt;title&gt;Growth rates of modern science: A bibliometric analysis based on the number of publications and cited references&lt;/title&gt;&lt;secondary-title&gt;Journal of the Association for Information Science and Technology&lt;/secondary-title&gt;&lt;/titles&gt;&lt;periodical&gt;&lt;full-title&gt;Journal of the Association for Information Science and Technology&lt;/full-title&gt;&lt;/periodical&gt;&lt;pages&gt;2215-2222&lt;/pages&gt;&lt;volume&gt;66&lt;/volume&gt;&lt;number&gt;11&lt;/number&gt;&lt;dates&gt;&lt;year&gt;2015&lt;/year&gt;&lt;/dates&gt;&lt;isbn&gt;2330-1635&lt;/isbn&gt;&lt;urls&gt;&lt;/urls&gt;&lt;/record&gt;&lt;/Cite&gt;&lt;/EndNote&gt;</w:instrText>
      </w:r>
      <w:r w:rsidR="008877FD">
        <w:fldChar w:fldCharType="separate"/>
      </w:r>
      <w:r w:rsidR="00854904">
        <w:rPr>
          <w:noProof/>
        </w:rPr>
        <w:t>(Bornmann &amp; Mutz, 2015)</w:t>
      </w:r>
      <w:r w:rsidR="008877FD">
        <w:fldChar w:fldCharType="end"/>
      </w:r>
      <w:r w:rsidR="00B8588A">
        <w:t>, there is nevertheless a</w:t>
      </w:r>
      <w:r w:rsidR="00286BA6">
        <w:t xml:space="preserve"> clear</w:t>
      </w:r>
      <w:r w:rsidR="00B8588A">
        <w:t xml:space="preserve"> pattern of growth followed by </w:t>
      </w:r>
      <w:r w:rsidR="00286BA6">
        <w:t xml:space="preserve">a period of </w:t>
      </w:r>
      <w:r w:rsidR="00B8588A">
        <w:t>relative stabilization</w:t>
      </w:r>
      <w:r w:rsidR="008877FD">
        <w:t xml:space="preserve">. </w:t>
      </w:r>
      <w:r w:rsidR="008877FD" w:rsidDel="008877FD">
        <w:rPr>
          <w:rStyle w:val="CommentReference"/>
        </w:rPr>
        <w:t xml:space="preserve"> </w:t>
      </w:r>
    </w:p>
    <w:p w14:paraId="4746214A" w14:textId="77777777" w:rsidR="005E731F" w:rsidRDefault="005E731F" w:rsidP="005E731F">
      <w:pPr>
        <w:keepNext/>
      </w:pPr>
      <w:r>
        <w:rPr>
          <w:noProof/>
          <w:lang w:val="nb-NO" w:eastAsia="nb-NO"/>
        </w:rPr>
        <w:lastRenderedPageBreak/>
        <w:drawing>
          <wp:inline distT="0" distB="0" distL="0" distR="0" wp14:anchorId="5CA83B36" wp14:editId="3CF47ECD">
            <wp:extent cx="5684520" cy="2758440"/>
            <wp:effectExtent l="0" t="0" r="11430" b="3810"/>
            <wp:docPr id="4" name="Chart 4">
              <a:extLst xmlns:a="http://schemas.openxmlformats.org/drawingml/2006/main">
                <a:ext uri="{FF2B5EF4-FFF2-40B4-BE49-F238E27FC236}">
                  <a16:creationId xmlns:a16="http://schemas.microsoft.com/office/drawing/2014/main" id="{C937F4D5-AC31-47CB-B54C-6D95758A0D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77F2BD" w14:textId="77777777" w:rsidR="005E731F" w:rsidRDefault="005E731F" w:rsidP="005E731F">
      <w:pPr>
        <w:pStyle w:val="Caption"/>
      </w:pPr>
      <w:r>
        <w:t>Figure 1: Scopus-indexed articles with "Economic Value Added" in the title (1991-2018)</w:t>
      </w:r>
    </w:p>
    <w:p w14:paraId="5D87FD11" w14:textId="50A596FC" w:rsidR="0099776F" w:rsidRDefault="001F4B66" w:rsidP="008877FD">
      <w:r>
        <w:t xml:space="preserve">During the 1990s, </w:t>
      </w:r>
      <w:r w:rsidR="00114F11">
        <w:t xml:space="preserve">articles about </w:t>
      </w:r>
      <w:r>
        <w:t>EVA w</w:t>
      </w:r>
      <w:r w:rsidR="00114F11">
        <w:t>ere</w:t>
      </w:r>
      <w:r>
        <w:t xml:space="preserve"> mostly </w:t>
      </w:r>
      <w:r w:rsidR="00114F11">
        <w:t xml:space="preserve">published </w:t>
      </w:r>
      <w:r>
        <w:t xml:space="preserve">in practitioner-oriented journals </w:t>
      </w:r>
      <w:r>
        <w:fldChar w:fldCharType="begin"/>
      </w:r>
      <w:r w:rsidR="00854904">
        <w:instrText xml:space="preserve"> ADDIN EN.CITE &lt;EndNote&gt;&lt;Cite&gt;&lt;Author&gt;Dierks&lt;/Author&gt;&lt;Year&gt;1997&lt;/Year&gt;&lt;RecNum&gt;4640&lt;/RecNum&gt;&lt;DisplayText&gt;(Dierks &amp;amp; Patel, 1997)&lt;/DisplayText&gt;&lt;record&gt;&lt;rec-number&gt;4640&lt;/rec-number&gt;&lt;foreign-keys&gt;&lt;key app="EN" db-id="0sdraaf2br29spe5zt85wxvqr0ffpx0daza0" timestamp="1468123026"&gt;4640&lt;/key&gt;&lt;/foreign-keys&gt;&lt;ref-type name="Journal Article"&gt;17&lt;/ref-type&gt;&lt;contributors&gt;&lt;authors&gt;&lt;author&gt;Dierks, Paul A&lt;/author&gt;&lt;author&gt;Patel, Ajay&lt;/author&gt;&lt;/authors&gt;&lt;/contributors&gt;&lt;titles&gt;&lt;title&gt;What is EVA, and how can it help your company?&lt;/title&gt;&lt;secondary-title&gt;Management Accounting&lt;/secondary-title&gt;&lt;/titles&gt;&lt;periodical&gt;&lt;full-title&gt;Management Accounting&lt;/full-title&gt;&lt;/periodical&gt;&lt;pages&gt;52&lt;/pages&gt;&lt;volume&gt;79&lt;/volume&gt;&lt;number&gt;5&lt;/number&gt;&lt;dates&gt;&lt;year&gt;1997&lt;/year&gt;&lt;/dates&gt;&lt;isbn&gt;1524-833X&lt;/isbn&gt;&lt;urls&gt;&lt;/urls&gt;&lt;/record&gt;&lt;/Cite&gt;&lt;/EndNote&gt;</w:instrText>
      </w:r>
      <w:r>
        <w:fldChar w:fldCharType="separate"/>
      </w:r>
      <w:r w:rsidR="00854904">
        <w:rPr>
          <w:noProof/>
        </w:rPr>
        <w:t>(Dierks &amp; Patel, 1997)</w:t>
      </w:r>
      <w:r>
        <w:fldChar w:fldCharType="end"/>
      </w:r>
      <w:r>
        <w:t>. Over time, there has been a</w:t>
      </w:r>
      <w:r w:rsidR="00114F11">
        <w:t>n</w:t>
      </w:r>
      <w:r>
        <w:t xml:space="preserve"> increase in </w:t>
      </w:r>
      <w:r w:rsidR="00114F11">
        <w:t xml:space="preserve">scholarly </w:t>
      </w:r>
      <w:r>
        <w:t>interest</w:t>
      </w:r>
      <w:r w:rsidR="00114F11">
        <w:t xml:space="preserve"> in the topic of EVA</w:t>
      </w:r>
      <w:r>
        <w:t xml:space="preserve">, and </w:t>
      </w:r>
      <w:r w:rsidR="00114F11">
        <w:t xml:space="preserve">several </w:t>
      </w:r>
      <w:r>
        <w:t xml:space="preserve">critical articles </w:t>
      </w:r>
      <w:r w:rsidR="00114F11">
        <w:t xml:space="preserve">have been published, for instance in </w:t>
      </w:r>
      <w:r>
        <w:t>accounting journals</w:t>
      </w:r>
      <w:r w:rsidR="000F0D6B">
        <w:t xml:space="preserve"> </w:t>
      </w:r>
      <w:r w:rsidR="008877FD">
        <w:fldChar w:fldCharType="begin">
          <w:fldData xml:space="preserve">PEVuZE5vdGU+PENpdGU+PEF1dGhvcj5Gcm91ZDwvQXV0aG9yPjxZZWFyPjIwMDA8L1llYXI+PFJl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</w:fldData>
        </w:fldChar>
      </w:r>
      <w:r w:rsidR="00854904">
        <w:instrText xml:space="preserve"> ADDIN EN.CITE </w:instrText>
      </w:r>
      <w:r w:rsidR="00854904">
        <w:fldChar w:fldCharType="begin">
          <w:fldData xml:space="preserve">PEVuZE5vdGU+PENpdGU+PEF1dGhvcj5Gcm91ZDwvQXV0aG9yPjxZZWFyPjIwMDA8L1llYXI+PFJl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</w:fldData>
        </w:fldChar>
      </w:r>
      <w:r w:rsidR="00854904">
        <w:instrText xml:space="preserve"> ADDIN EN.CITE.DATA </w:instrText>
      </w:r>
      <w:r w:rsidR="00854904">
        <w:fldChar w:fldCharType="end"/>
      </w:r>
      <w:r w:rsidR="008877FD">
        <w:fldChar w:fldCharType="separate"/>
      </w:r>
      <w:r w:rsidR="00854904">
        <w:rPr>
          <w:noProof/>
        </w:rPr>
        <w:t>(Froud et al., 2000; Gleadle &amp; Cornelius, 2008; Haslam, 2010)</w:t>
      </w:r>
      <w:r w:rsidR="008877FD">
        <w:fldChar w:fldCharType="end"/>
      </w:r>
      <w:r w:rsidR="008877FD">
        <w:t>.</w:t>
      </w:r>
      <w:r>
        <w:t xml:space="preserve"> </w:t>
      </w:r>
      <w:r w:rsidR="000F0D6B">
        <w:t xml:space="preserve">The criticism has been mostly </w:t>
      </w:r>
      <w:r w:rsidR="0099776F">
        <w:t xml:space="preserve">directed towards the </w:t>
      </w:r>
      <w:r w:rsidR="000F0D6B">
        <w:t xml:space="preserve">detrimental effects of value-based management on other stakeholders than shareholders and ethical issues. However, </w:t>
      </w:r>
      <w:r w:rsidR="0099776F">
        <w:t xml:space="preserve">there was also a concern that increased financialization and focus on shareholder value could hinder the innovative capabilities of firms and lead to </w:t>
      </w:r>
      <w:r w:rsidR="00FC3918">
        <w:t xml:space="preserve">instability in the economic system </w:t>
      </w:r>
      <w:r w:rsidR="008877FD">
        <w:fldChar w:fldCharType="begin"/>
      </w:r>
      <w:r w:rsidR="00854904">
        <w:instrText xml:space="preserve"> ADDIN EN.CITE &lt;EndNote&gt;&lt;Cite&gt;&lt;Author&gt;Lazonick&lt;/Author&gt;&lt;Year&gt;2000&lt;/Year&gt;&lt;RecNum&gt;10395&lt;/RecNum&gt;&lt;DisplayText&gt;(Boyer, 2000; Lazonick &amp;amp; O&amp;apos;Sullivan, 2000)&lt;/DisplayText&gt;&lt;record&gt;&lt;rec-number&gt;10395&lt;/rec-number&gt;&lt;foreign-keys&gt;&lt;key app="EN" db-id="0sdraaf2br29spe5zt85wxvqr0ffpx0daza0" timestamp="1555982784"&gt;10395&lt;/key&gt;&lt;/foreign-keys&gt;&lt;ref-type name="Journal Article"&gt;17&lt;/ref-type&gt;&lt;contributors&gt;&lt;authors&gt;&lt;author&gt;Lazonick, William&lt;/author&gt;&lt;author&gt;O&amp;apos;Sullivan, Mary&lt;/author&gt;&lt;/authors&gt;&lt;/contributors&gt;&lt;titles&gt;&lt;title&gt;Maximizing shareholder value: a new ideology for corporate governance&lt;/title&gt;&lt;secondary-title&gt;Economy and Society&lt;/secondary-title&gt;&lt;/titles&gt;&lt;periodical&gt;&lt;full-title&gt;Economy and society&lt;/full-title&gt;&lt;/periodical&gt;&lt;pages&gt;13-35&lt;/pages&gt;&lt;volume&gt;29&lt;/volume&gt;&lt;number&gt;1&lt;/number&gt;&lt;dates&gt;&lt;year&gt;2000&lt;/year&gt;&lt;/dates&gt;&lt;isbn&gt;0308-5147&lt;/isbn&gt;&lt;urls&gt;&lt;/urls&gt;&lt;/record&gt;&lt;/Cite&gt;&lt;Cite&gt;&lt;Author&gt;Boyer&lt;/Author&gt;&lt;Year&gt;2000&lt;/Year&gt;&lt;RecNum&gt;10394&lt;/RecNum&gt;&lt;record&gt;&lt;rec-number&gt;10394&lt;/rec-number&gt;&lt;foreign-keys&gt;&lt;key app="EN" db-id="0sdraaf2br29spe5zt85wxvqr0ffpx0daza0" timestamp="1555982740"&gt;10394&lt;/key&gt;&lt;/foreign-keys&gt;&lt;ref-type name="Journal Article"&gt;17&lt;/ref-type&gt;&lt;contributors&gt;&lt;authors&gt;&lt;author&gt;Boyer, Robert&lt;/author&gt;&lt;/authors&gt;&lt;/contributors&gt;&lt;titles&gt;&lt;title&gt;Is a finance-led growth regime a viable alternative to Fordism? A preliminary analysis&lt;/title&gt;&lt;secondary-title&gt;Economy and Society&lt;/secondary-title&gt;&lt;/titles&gt;&lt;periodical&gt;&lt;full-title&gt;Economy and society&lt;/full-title&gt;&lt;/periodical&gt;&lt;pages&gt;111-145&lt;/pages&gt;&lt;volume&gt;29&lt;/volume&gt;&lt;number&gt;1&lt;/number&gt;&lt;dates&gt;&lt;year&gt;2000&lt;/year&gt;&lt;/dates&gt;&lt;isbn&gt;0308-5147&lt;/isbn&gt;&lt;urls&gt;&lt;/urls&gt;&lt;/record&gt;&lt;/Cite&gt;&lt;/EndNote&gt;</w:instrText>
      </w:r>
      <w:r w:rsidR="008877FD">
        <w:fldChar w:fldCharType="separate"/>
      </w:r>
      <w:r w:rsidR="00854904">
        <w:rPr>
          <w:noProof/>
        </w:rPr>
        <w:t>(Boyer, 2000; Lazonick &amp; O'Sullivan, 2000)</w:t>
      </w:r>
      <w:r w:rsidR="008877FD">
        <w:fldChar w:fldCharType="end"/>
      </w:r>
      <w:r w:rsidR="00FC3918">
        <w:t xml:space="preserve">. Interestingly, both studies precede the burst of the “dot-com bubble”. </w:t>
      </w:r>
      <w:r w:rsidR="0099776F">
        <w:t xml:space="preserve"> </w:t>
      </w:r>
      <w:r w:rsidR="00CA2FD2">
        <w:t>However, overall the positive interpretation of shareholder value models likely reached its peak in the years preceding the dot</w:t>
      </w:r>
      <w:r w:rsidR="00B8588A">
        <w:t>-</w:t>
      </w:r>
      <w:r w:rsidR="00CA2FD2">
        <w:t xml:space="preserve">com bubble. The discourse </w:t>
      </w:r>
      <w:r w:rsidR="00B8588A">
        <w:t xml:space="preserve">surrounding </w:t>
      </w:r>
      <w:r w:rsidR="00CA2FD2">
        <w:t xml:space="preserve">the </w:t>
      </w:r>
      <w:r w:rsidR="00B8588A">
        <w:t xml:space="preserve">notion of the </w:t>
      </w:r>
      <w:r w:rsidR="00CA2FD2">
        <w:t>“new economy” was tightly linked to a belief in unregulated markets and the pursuit of shareholder value</w:t>
      </w:r>
      <w:r w:rsidR="00864D63">
        <w:t xml:space="preserve"> </w:t>
      </w:r>
      <w:r w:rsidR="008877FD">
        <w:fldChar w:fldCharType="begin"/>
      </w:r>
      <w:r w:rsidR="00854904">
        <w:instrText xml:space="preserve"> ADDIN EN.CITE &lt;EndNote&gt;&lt;Cite&gt;&lt;Author&gt;Froud&lt;/Author&gt;&lt;Year&gt;2000&lt;/Year&gt;&lt;RecNum&gt;10390&lt;/RecNum&gt;&lt;DisplayText&gt;(Froud et al., 2000)&lt;/DisplayText&gt;&lt;record&gt;&lt;rec-number&gt;10390&lt;/rec-number&gt;&lt;foreign-keys&gt;&lt;key app="EN" db-id="0sdraaf2br29spe5zt85wxvqr0ffpx0daza0" timestamp="1555982590"&gt;10390&lt;/key&gt;&lt;/foreign-keys&gt;&lt;ref-type name="Journal Article"&gt;17&lt;/ref-type&gt;&lt;contributors&gt;&lt;authors&gt;&lt;author&gt;Froud, Julie&lt;/author&gt;&lt;author&gt;Haslam, Colin&lt;/author&gt;&lt;author&gt;Johal, Sukhdev&lt;/author&gt;&lt;author&gt;Williams, Karel&lt;/author&gt;&lt;/authors&gt;&lt;/contributors&gt;&lt;titles&gt;&lt;title&gt;Shareholder value and financialization: consultancy promises, management moves&lt;/title&gt;&lt;secondary-title&gt;Economy and Society&lt;/secondary-title&gt;&lt;/titles&gt;&lt;periodical&gt;&lt;full-title&gt;Economy and society&lt;/full-title&gt;&lt;/periodical&gt;&lt;pages&gt;80-110&lt;/pages&gt;&lt;volume&gt;29&lt;/volume&gt;&lt;number&gt;1&lt;/number&gt;&lt;dates&gt;&lt;year&gt;2000&lt;/year&gt;&lt;/dates&gt;&lt;isbn&gt;0308-5147&lt;/isbn&gt;&lt;urls&gt;&lt;/urls&gt;&lt;/record&gt;&lt;/Cite&gt;&lt;/EndNote&gt;</w:instrText>
      </w:r>
      <w:r w:rsidR="008877FD">
        <w:fldChar w:fldCharType="separate"/>
      </w:r>
      <w:r w:rsidR="00854904">
        <w:rPr>
          <w:noProof/>
        </w:rPr>
        <w:t>(Froud et al., 2000)</w:t>
      </w:r>
      <w:r w:rsidR="008877FD">
        <w:fldChar w:fldCharType="end"/>
      </w:r>
      <w:r w:rsidR="008877FD">
        <w:t xml:space="preserve">. </w:t>
      </w:r>
      <w:r w:rsidR="00864D63">
        <w:t xml:space="preserve"> In 2001, </w:t>
      </w:r>
      <w:r w:rsidR="00715CAB">
        <w:fldChar w:fldCharType="begin"/>
      </w:r>
      <w:r w:rsidR="00715CAB">
        <w:instrText xml:space="preserve"> ADDIN EN.CITE &lt;EndNote&gt;&lt;Cite AuthorYear="1"&gt;&lt;Author&gt;Hansmann&lt;/Author&gt;&lt;Year&gt;2001&lt;/Year&gt;&lt;RecNum&gt;10405&lt;/RecNum&gt;&lt;DisplayText&gt;Hansmann and Kraakman (2001)&lt;/DisplayText&gt;&lt;record&gt;&lt;rec-number&gt;10405&lt;/rec-number&gt;&lt;foreign-keys&gt;&lt;key app="EN" db-id="0sdraaf2br29spe5zt85wxvqr0ffpx0daza0" timestamp="1556580025"&gt;10405&lt;/key&gt;&lt;/foreign-keys&gt;&lt;ref-type name="Journal Article"&gt;17&lt;/ref-type&gt;&lt;contributors&gt;&lt;authors&gt;&lt;author&gt;Hansmann, Henry&lt;/author&gt;&lt;author&gt;Kraakman, Reinier&lt;/author&gt;&lt;/authors&gt;&lt;/contributors&gt;&lt;titles&gt;&lt;title&gt;The end of history for corporate law&lt;/title&gt;&lt;secondary-title&gt;Georgetown Law Journal&lt;/secondary-title&gt;&lt;/titles&gt;&lt;periodical&gt;&lt;full-title&gt;Georgetown Law Journal&lt;/full-title&gt;&lt;/periodical&gt;&lt;pages&gt;439-468&lt;/pages&gt;&lt;volume&gt;89&lt;/volume&gt;&lt;number&gt;2&lt;/number&gt;&lt;dates&gt;&lt;year&gt;2001&lt;/year&gt;&lt;/dates&gt;&lt;isbn&gt;0016-8092&lt;/isbn&gt;&lt;urls&gt;&lt;/urls&gt;&lt;/record&gt;&lt;/Cite&gt;&lt;/EndNote&gt;</w:instrText>
      </w:r>
      <w:r w:rsidR="00715CAB">
        <w:fldChar w:fldCharType="separate"/>
      </w:r>
      <w:r w:rsidR="00715CAB">
        <w:rPr>
          <w:noProof/>
        </w:rPr>
        <w:t>Hansmann and Kraakman (2001)</w:t>
      </w:r>
      <w:r w:rsidR="00715CAB">
        <w:fldChar w:fldCharType="end"/>
      </w:r>
      <w:r w:rsidR="00864D63">
        <w:t xml:space="preserve"> forecasted “the end of corporate law”. Their thesis being that globally business or governance systems would converge towards the “Anglo-American” shareholder value model. However, their forecast turned out to be incorrect.</w:t>
      </w:r>
      <w:r w:rsidR="00CA2FD2">
        <w:t xml:space="preserve"> </w:t>
      </w:r>
    </w:p>
    <w:p w14:paraId="77959B1F" w14:textId="3353F74C" w:rsidR="006B6C0A" w:rsidRDefault="009E6E4C" w:rsidP="00E403C5">
      <w:r>
        <w:t xml:space="preserve">EVA </w:t>
      </w:r>
      <w:r w:rsidR="00FC3918">
        <w:t xml:space="preserve">has also met contesters in the more practitioner oriented management literature. </w:t>
      </w:r>
      <w:r w:rsidR="001D7E5C">
        <w:t xml:space="preserve">For example, the strategy guru </w:t>
      </w:r>
      <w:r w:rsidR="006B6C0A">
        <w:t>Gary Hamel ha</w:t>
      </w:r>
      <w:r w:rsidR="001D7E5C">
        <w:t>s</w:t>
      </w:r>
      <w:r w:rsidR="006B6C0A">
        <w:t xml:space="preserve"> argued </w:t>
      </w:r>
      <w:r w:rsidR="00950C42">
        <w:t xml:space="preserve">that strategy and innovation is more important than a single financial metric </w:t>
      </w:r>
      <w:r w:rsidR="00F11AC6">
        <w:t xml:space="preserve">when it comes to </w:t>
      </w:r>
      <w:r w:rsidR="00950C42">
        <w:t>measuring firm performance</w:t>
      </w:r>
      <w:r w:rsidR="00E25D0F">
        <w:t xml:space="preserve"> </w:t>
      </w:r>
      <w:r w:rsidR="00E25D0F">
        <w:fldChar w:fldCharType="begin"/>
      </w:r>
      <w:r w:rsidR="00854904">
        <w:instrText xml:space="preserve"> ADDIN EN.CITE &lt;EndNote&gt;&lt;Cite&gt;&lt;Author&gt;Hamel&lt;/Author&gt;&lt;Year&gt;1999&lt;/Year&gt;&lt;RecNum&gt;10397&lt;/RecNum&gt;&lt;DisplayText&gt;(Hamel, 1999)&lt;/DisplayText&gt;&lt;record&gt;&lt;rec-number&gt;10397&lt;/rec-number&gt;&lt;foreign-keys&gt;&lt;key app="EN" db-id="0sdraaf2br29spe5zt85wxvqr0ffpx0daza0" timestamp="1555983083"&gt;10397&lt;/key&gt;&lt;/foreign-keys&gt;&lt;ref-type name="Journal Article"&gt;17&lt;/ref-type&gt;&lt;contributors&gt;&lt;authors&gt;&lt;author&gt;Hamel, Gary&lt;/author&gt;&lt;/authors&gt;&lt;/contributors&gt;&lt;titles&gt;&lt;title&gt;Bringing silicon valley inside&lt;/title&gt;&lt;secondary-title&gt;Harvard Business Review&lt;/secondary-title&gt;&lt;/titles&gt;&lt;periodical&gt;&lt;full-title&gt;Harvard Business Review&lt;/full-title&gt;&lt;/periodical&gt;&lt;pages&gt;71-71&lt;/pages&gt;&lt;volume&gt;77&lt;/volume&gt;&lt;number&gt;5&lt;/number&gt;&lt;dates&gt;&lt;year&gt;1999&lt;/year&gt;&lt;/dates&gt;&lt;isbn&gt;0017-8012&lt;/isbn&gt;&lt;urls&gt;&lt;/urls&gt;&lt;/record&gt;&lt;/Cite&gt;&lt;/EndNote&gt;</w:instrText>
      </w:r>
      <w:r w:rsidR="00E25D0F">
        <w:fldChar w:fldCharType="separate"/>
      </w:r>
      <w:r w:rsidR="00854904">
        <w:rPr>
          <w:noProof/>
        </w:rPr>
        <w:t>(Hamel, 1999)</w:t>
      </w:r>
      <w:r w:rsidR="00E25D0F">
        <w:fldChar w:fldCharType="end"/>
      </w:r>
      <w:r w:rsidR="00950C42">
        <w:t>. Also, during the 1990s EVA</w:t>
      </w:r>
      <w:r w:rsidR="00777DA2">
        <w:t xml:space="preserve"> received a </w:t>
      </w:r>
      <w:r w:rsidR="001F4B66">
        <w:t xml:space="preserve">very </w:t>
      </w:r>
      <w:r w:rsidR="00777DA2">
        <w:t xml:space="preserve">strong challenger </w:t>
      </w:r>
      <w:r w:rsidR="001F4B66">
        <w:t xml:space="preserve">in the form of the </w:t>
      </w:r>
      <w:r w:rsidR="00950C42">
        <w:t xml:space="preserve">Balanced Scorecard </w:t>
      </w:r>
      <w:r w:rsidR="00950C42">
        <w:fldChar w:fldCharType="begin"/>
      </w:r>
      <w:r w:rsidR="00854904">
        <w:instrText xml:space="preserve"> ADDIN EN.CITE &lt;EndNote&gt;&lt;Cite&gt;&lt;Author&gt;Kaplan&lt;/Author&gt;&lt;Year&gt;1992&lt;/Year&gt;&lt;RecNum&gt;116&lt;/RecNum&gt;&lt;DisplayText&gt;(Kaplan &amp;amp; Norton, 1992)&lt;/DisplayText&gt;&lt;record&gt;&lt;rec-number&gt;116&lt;/rec-number&gt;&lt;foreign-keys&gt;&lt;key app="EN" db-id="0sdraaf2br29spe5zt85wxvqr0ffpx0daza0" timestamp="1438846686"&gt;116&lt;/key&gt;&lt;/foreign-keys&gt;&lt;ref-type name="Journal Article"&gt;17&lt;/ref-type&gt;&lt;contributors&gt;&lt;authors&gt;&lt;author&gt;Kaplan, R. S.&lt;/author&gt;&lt;author&gt;Norton, D. P&lt;/author&gt;&lt;/authors&gt;&lt;/contributors&gt;&lt;titles&gt;&lt;title&gt;The balanced scorecard - Measures that drive performance&lt;/title&gt;&lt;secondary-title&gt;Harvard Business Review&lt;/secondary-title&gt;&lt;/titles&gt;&lt;periodical&gt;&lt;full-title&gt;Harvard Business Review&lt;/full-title&gt;&lt;/periodical&gt;&lt;pages&gt;71-79&lt;/pages&gt;&lt;number&gt;January-February&lt;/number&gt;&lt;dates&gt;&lt;year&gt;1992&lt;/year&gt;&lt;/dates&gt;&lt;urls&gt;&lt;/urls&gt;&lt;/record&gt;&lt;/Cite&gt;&lt;/EndNote&gt;</w:instrText>
      </w:r>
      <w:r w:rsidR="00950C42">
        <w:fldChar w:fldCharType="separate"/>
      </w:r>
      <w:r w:rsidR="00854904">
        <w:rPr>
          <w:noProof/>
        </w:rPr>
        <w:t>(Kaplan &amp; Norton, 1992)</w:t>
      </w:r>
      <w:r w:rsidR="00950C42">
        <w:fldChar w:fldCharType="end"/>
      </w:r>
      <w:r w:rsidR="001D7E5C">
        <w:t xml:space="preserve">, a </w:t>
      </w:r>
      <w:r w:rsidR="00F11AC6">
        <w:t xml:space="preserve">new performance measurement </w:t>
      </w:r>
      <w:r w:rsidR="001D7E5C">
        <w:t xml:space="preserve">concept </w:t>
      </w:r>
      <w:r w:rsidR="001F4B66">
        <w:t xml:space="preserve">which </w:t>
      </w:r>
      <w:r w:rsidR="00950C42">
        <w:t xml:space="preserve">provided a </w:t>
      </w:r>
      <w:r w:rsidR="001F4B66">
        <w:t xml:space="preserve">much </w:t>
      </w:r>
      <w:r w:rsidR="00950C42">
        <w:t>broader</w:t>
      </w:r>
      <w:r w:rsidR="001D7E5C">
        <w:t xml:space="preserve"> and more holistic</w:t>
      </w:r>
      <w:r w:rsidR="00950C42">
        <w:t xml:space="preserve"> view of firm performance</w:t>
      </w:r>
      <w:r w:rsidR="00F11AC6">
        <w:t xml:space="preserve"> than what was offered by EVA</w:t>
      </w:r>
      <w:r w:rsidR="00950C42">
        <w:t xml:space="preserve">, </w:t>
      </w:r>
      <w:r w:rsidR="00F11AC6">
        <w:t>using a combination of</w:t>
      </w:r>
      <w:r w:rsidR="00950C42">
        <w:t xml:space="preserve"> financial and non-financial metrics.  </w:t>
      </w:r>
    </w:p>
    <w:p w14:paraId="2AF860BB" w14:textId="169413F7" w:rsidR="00104327" w:rsidRDefault="00104327" w:rsidP="00104327">
      <w:pPr>
        <w:pStyle w:val="Heading2"/>
      </w:pPr>
      <w:r>
        <w:t>Evaluation</w:t>
      </w:r>
    </w:p>
    <w:p w14:paraId="576F8969" w14:textId="77777777" w:rsidR="00E22385" w:rsidRDefault="00E22385" w:rsidP="00E22385">
      <w:r>
        <w:t xml:space="preserve">The analysis of the supply-side of EVA has shown that the consulting firm Stern Stewart spearheaded the emergence of EVA during the early 1990s, but that it did not take long before competing consulting firms entered the market, which led to the start of the “metric wars” where most large consulting and accounting firms would market their own solutions related to financial metrics. During the 1990s, the business media played a key role as cheerleaders and boosters of the concept, publicizing success </w:t>
      </w:r>
      <w:r>
        <w:lastRenderedPageBreak/>
        <w:t>stories about EVA, which drummed up interest in EVA in among managers across Corporate America. Stern Stewart also successfully popularized the concept in the investment community and among financial analysts, which turned them into suppliers of the EVA fashion. Finally, academics played a supporting role during the 1990s, by writing articles about the concept and incorporating the concept in textbooks, handbooks and educational programs.</w:t>
      </w:r>
    </w:p>
    <w:p w14:paraId="6CF758E2" w14:textId="77777777" w:rsidR="00E22385" w:rsidRDefault="00E22385" w:rsidP="00E22385">
      <w:r>
        <w:t xml:space="preserve">Over time, as EVA has fallen in popularity, the roles of the various supply-side actors have shifted and, in some cases, reversed. For example, consulting firms have in recent years kept a very low profile when it comes to EVA and have instead moved on to newer concepts. Similarly, the discourse in the business media is now much more critical of shareholder-oriented approaches and instead articles are instead boosting other concepts. Academics, on the hand, are still actively researching and publishing papers about EVA, but many of these take a more critical view of the concept than in the early phase. </w:t>
      </w:r>
    </w:p>
    <w:p w14:paraId="577E829F" w14:textId="74835005" w:rsidR="00B85536" w:rsidRDefault="0055232B" w:rsidP="00B85536">
      <w:pPr>
        <w:pStyle w:val="Heading1"/>
      </w:pPr>
      <w:r>
        <w:t>The demand side of EVA</w:t>
      </w:r>
    </w:p>
    <w:p w14:paraId="572B95D7" w14:textId="7342076A" w:rsidR="00BE3D40" w:rsidRPr="00BE3D40" w:rsidRDefault="00BE3D40" w:rsidP="00D27946">
      <w:r>
        <w:t xml:space="preserve">This section takes a demand side view of EVA, i.e. looking at the interest, adoption and implementation of the concept by actors on the demand side of the market (i.e. managers). </w:t>
      </w:r>
    </w:p>
    <w:p w14:paraId="4B6174C3" w14:textId="594E0E7E" w:rsidR="00706BFA" w:rsidRDefault="00706BFA" w:rsidP="00706BFA">
      <w:pPr>
        <w:pStyle w:val="Heading2"/>
      </w:pPr>
      <w:r>
        <w:t xml:space="preserve">Interest </w:t>
      </w:r>
    </w:p>
    <w:p w14:paraId="60BA8F06" w14:textId="1C3810CB" w:rsidR="00B85536" w:rsidRDefault="00150CB6" w:rsidP="00B85536">
      <w:r>
        <w:t xml:space="preserve">The analytical tool </w:t>
      </w:r>
      <w:r w:rsidR="006D46FD">
        <w:t xml:space="preserve">Google Trends </w:t>
      </w:r>
      <w:r>
        <w:t>(</w:t>
      </w:r>
      <w:hyperlink r:id="rId10" w:history="1">
        <w:r w:rsidRPr="00E154CE">
          <w:rPr>
            <w:rStyle w:val="Hyperlink"/>
          </w:rPr>
          <w:t>www.google.com/trends</w:t>
        </w:r>
      </w:hyperlink>
      <w:r>
        <w:t xml:space="preserve">) can be </w:t>
      </w:r>
      <w:r w:rsidR="006D46FD">
        <w:t xml:space="preserve">used to monitor </w:t>
      </w:r>
      <w:r w:rsidR="00AE0CDE">
        <w:t xml:space="preserve">and measure the interest in </w:t>
      </w:r>
      <w:r>
        <w:t>management concepts and ideas</w:t>
      </w:r>
      <w:r w:rsidR="00ED2D25">
        <w:t xml:space="preserve"> </w:t>
      </w:r>
      <w:r w:rsidR="00AE0CDE">
        <w:t>over time</w:t>
      </w:r>
      <w:r w:rsidR="002A67CE">
        <w:t xml:space="preserve"> </w:t>
      </w:r>
      <w:r w:rsidR="002A67CE">
        <w:fldChar w:fldCharType="begin"/>
      </w:r>
      <w:r w:rsidR="00E65BF6">
        <w:instrText xml:space="preserve"> ADDIN EN.CITE &lt;EndNote&gt;&lt;Cite&gt;&lt;Author&gt;Madsen&lt;/Author&gt;&lt;Year&gt;2016&lt;/Year&gt;&lt;RecNum&gt;4309&lt;/RecNum&gt;&lt;DisplayText&gt;(Madsen, 2016)&lt;/DisplayText&gt;&lt;record&gt;&lt;rec-number&gt;4309&lt;/rec-number&gt;&lt;foreign-keys&gt;&lt;key app="EN" db-id="0sdraaf2br29spe5zt85wxvqr0ffpx0daza0" timestamp="1458570574"&gt;4309&lt;/key&gt;&lt;/foreign-keys&gt;&lt;ref-type name="Journal Article"&gt;17&lt;/ref-type&gt;&lt;contributors&gt;&lt;authors&gt;&lt;author&gt;Madsen, Dag Øivind&lt;/author&gt;&lt;/authors&gt;&lt;/contributors&gt;&lt;titles&gt;&lt;title&gt;Using Google Trends in management fashion research: A short note&lt;/title&gt;&lt;secondary-title&gt;European Journal of Management&lt;/secondary-title&gt;&lt;/titles&gt;&lt;periodical&gt;&lt;full-title&gt;European Journal of Management&lt;/full-title&gt;&lt;/periodical&gt;&lt;pages&gt;111-122&lt;/pages&gt;&lt;volume&gt;16&lt;/volume&gt;&lt;number&gt;1&lt;/number&gt;&lt;dates&gt;&lt;year&gt;2016&lt;/year&gt;&lt;/dates&gt;&lt;urls&gt;&lt;/urls&gt;&lt;/record&gt;&lt;/Cite&gt;&lt;/EndNote&gt;</w:instrText>
      </w:r>
      <w:r w:rsidR="002A67CE">
        <w:fldChar w:fldCharType="separate"/>
      </w:r>
      <w:r w:rsidR="00E65BF6">
        <w:rPr>
          <w:noProof/>
        </w:rPr>
        <w:t>(Madsen, 2016)</w:t>
      </w:r>
      <w:r w:rsidR="002A67CE">
        <w:fldChar w:fldCharType="end"/>
      </w:r>
      <w:r w:rsidR="00991998">
        <w:t xml:space="preserve">. </w:t>
      </w:r>
      <w:r w:rsidR="006D46FD">
        <w:t xml:space="preserve">As Figure </w:t>
      </w:r>
      <w:r w:rsidR="00BE3D40">
        <w:t>2</w:t>
      </w:r>
      <w:r w:rsidR="006D46FD">
        <w:t xml:space="preserve"> </w:t>
      </w:r>
      <w:r w:rsidR="00AE0CDE">
        <w:t>indicates,</w:t>
      </w:r>
      <w:r w:rsidR="006D46FD">
        <w:t xml:space="preserve"> the interest in EVA has been d</w:t>
      </w:r>
      <w:r w:rsidR="00B85536">
        <w:t>ecreasing</w:t>
      </w:r>
      <w:r w:rsidR="00A44DF8">
        <w:t>. Some of th</w:t>
      </w:r>
      <w:r w:rsidR="00ED2D25">
        <w:t>e</w:t>
      </w:r>
      <w:r w:rsidR="00A44DF8">
        <w:t xml:space="preserve"> decrease can be </w:t>
      </w:r>
      <w:r w:rsidR="00B85536">
        <w:t>explained by high levels of awareness and knowledge of the concept</w:t>
      </w:r>
      <w:r w:rsidR="00AE0CDE">
        <w:t xml:space="preserve"> since it has been around since the early 1990s</w:t>
      </w:r>
      <w:r w:rsidR="001055FA">
        <w:t xml:space="preserve">. </w:t>
      </w:r>
      <w:r w:rsidR="00AE0CDE">
        <w:t xml:space="preserve">Moreover, some of the decrease could be due to low newsworthiness and </w:t>
      </w:r>
      <w:r w:rsidR="00BE3D40">
        <w:t xml:space="preserve">that it </w:t>
      </w:r>
      <w:r w:rsidR="00964125">
        <w:t xml:space="preserve">increasingly has become out of </w:t>
      </w:r>
      <w:r w:rsidR="001055FA">
        <w:t>tune with the zeitgeis</w:t>
      </w:r>
      <w:r w:rsidR="00BE3D40">
        <w:t>t</w:t>
      </w:r>
      <w:r w:rsidR="00964125">
        <w:t>, overshadowed by newer ideas</w:t>
      </w:r>
      <w:r w:rsidR="00ED2D25">
        <w:t>.</w:t>
      </w:r>
    </w:p>
    <w:p w14:paraId="1FAA9548" w14:textId="77777777" w:rsidR="005E731F" w:rsidRDefault="005E731F" w:rsidP="005E731F">
      <w:pPr>
        <w:keepNext/>
      </w:pPr>
      <w:r>
        <w:rPr>
          <w:noProof/>
          <w:lang w:val="nb-NO" w:eastAsia="nb-NO"/>
        </w:rPr>
        <w:drawing>
          <wp:inline distT="0" distB="0" distL="0" distR="0" wp14:anchorId="69A10233" wp14:editId="60DE4A33">
            <wp:extent cx="5651500" cy="2768600"/>
            <wp:effectExtent l="0" t="0" r="6350" b="12700"/>
            <wp:docPr id="1" name="Chart 1">
              <a:extLst xmlns:a="http://schemas.openxmlformats.org/drawingml/2006/main">
                <a:ext uri="{FF2B5EF4-FFF2-40B4-BE49-F238E27FC236}">
                  <a16:creationId xmlns:a16="http://schemas.microsoft.com/office/drawing/2014/main" id="{4B1322C4-00B0-4247-BC9A-9AC035038C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2DAF0A" w14:textId="77777777" w:rsidR="005E731F" w:rsidRDefault="005E731F" w:rsidP="005E731F">
      <w:pPr>
        <w:pStyle w:val="Caption"/>
      </w:pPr>
      <w:r>
        <w:t>Figure</w:t>
      </w:r>
      <w:r>
        <w:rPr>
          <w:noProof/>
        </w:rPr>
        <w:t xml:space="preserve"> 2</w:t>
      </w:r>
      <w:r>
        <w:t xml:space="preserve">: Google Trends for “Economic Value Added” 2004-2019 (Data source: </w:t>
      </w:r>
      <w:hyperlink r:id="rId12" w:history="1">
        <w:r>
          <w:rPr>
            <w:rStyle w:val="Hyperlink"/>
          </w:rPr>
          <w:t>www.google.com/trends</w:t>
        </w:r>
      </w:hyperlink>
      <w:r>
        <w:t>; accessed 1 March 2019)</w:t>
      </w:r>
    </w:p>
    <w:p w14:paraId="4DC9A8CD" w14:textId="72BFB59D" w:rsidR="00B85536" w:rsidRDefault="007B56E9">
      <w:r>
        <w:t xml:space="preserve">Figure </w:t>
      </w:r>
      <w:r w:rsidR="00BE3D40">
        <w:t>3</w:t>
      </w:r>
      <w:r>
        <w:t xml:space="preserve"> compares the Google Trends curves for “Economic Value Added” and “Residual Income</w:t>
      </w:r>
      <w:r w:rsidR="00A86746">
        <w:t>.</w:t>
      </w:r>
      <w:r>
        <w:t xml:space="preserve">” </w:t>
      </w:r>
      <w:r w:rsidR="001D7E5C">
        <w:t>The c</w:t>
      </w:r>
      <w:r w:rsidR="00B85536">
        <w:t xml:space="preserve">omparison shows that </w:t>
      </w:r>
      <w:r w:rsidR="00BE3D40">
        <w:t xml:space="preserve">search interest for EVA was relatively high during the mid-2000, but since then it </w:t>
      </w:r>
      <w:r w:rsidR="00BE3D40">
        <w:lastRenderedPageBreak/>
        <w:t>has fallen steadily. T</w:t>
      </w:r>
      <w:r w:rsidR="00B85536">
        <w:t xml:space="preserve">he search volume for residual income is much more stable. </w:t>
      </w:r>
      <w:r w:rsidR="00BE3D40">
        <w:t xml:space="preserve">One possible explanation of the </w:t>
      </w:r>
      <w:r w:rsidR="001D7E5C">
        <w:t xml:space="preserve">relative stability of residual income </w:t>
      </w:r>
      <w:r w:rsidR="00BE3D40">
        <w:t xml:space="preserve">is that it is </w:t>
      </w:r>
      <w:r w:rsidR="001D7E5C">
        <w:t xml:space="preserve">a </w:t>
      </w:r>
      <w:r w:rsidR="00B85536">
        <w:t>less fancy and catchy term</w:t>
      </w:r>
      <w:r w:rsidR="00964125">
        <w:t xml:space="preserve"> than EVA</w:t>
      </w:r>
      <w:r w:rsidR="00B85536">
        <w:t xml:space="preserve">. </w:t>
      </w:r>
    </w:p>
    <w:p w14:paraId="10BD066F" w14:textId="77777777" w:rsidR="005E731F" w:rsidRDefault="005E731F" w:rsidP="005E731F">
      <w:pPr>
        <w:keepNext/>
      </w:pPr>
      <w:r>
        <w:rPr>
          <w:noProof/>
          <w:lang w:val="nb-NO" w:eastAsia="nb-NO"/>
        </w:rPr>
        <w:drawing>
          <wp:inline distT="0" distB="0" distL="0" distR="0" wp14:anchorId="7B0FA3BA" wp14:editId="22091C05">
            <wp:extent cx="5817235" cy="2752090"/>
            <wp:effectExtent l="0" t="0" r="12065" b="10160"/>
            <wp:docPr id="2" name="Chart 2">
              <a:extLst xmlns:a="http://schemas.openxmlformats.org/drawingml/2006/main">
                <a:ext uri="{FF2B5EF4-FFF2-40B4-BE49-F238E27FC236}">
                  <a16:creationId xmlns:a16="http://schemas.microsoft.com/office/drawing/2014/main" id="{45E2CFE2-A95B-46D4-8A35-4C2DC9C67F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EAC824D" w14:textId="77777777" w:rsidR="005E731F" w:rsidRDefault="005E731F" w:rsidP="005E731F">
      <w:pPr>
        <w:pStyle w:val="Caption"/>
      </w:pPr>
      <w:r>
        <w:t>Figure</w:t>
      </w:r>
      <w:r>
        <w:rPr>
          <w:noProof/>
        </w:rPr>
        <w:t xml:space="preserve"> 3</w:t>
      </w:r>
      <w:r>
        <w:t xml:space="preserve">: Google Trends for “Economic Value Added” and “Residual Income) 2004-2019 (Data source: </w:t>
      </w:r>
      <w:hyperlink r:id="rId14" w:history="1">
        <w:r>
          <w:rPr>
            <w:rStyle w:val="Hyperlink"/>
          </w:rPr>
          <w:t>www.google.com/trends</w:t>
        </w:r>
      </w:hyperlink>
      <w:r>
        <w:t>; accessed 1 March 2019)</w:t>
      </w:r>
    </w:p>
    <w:p w14:paraId="55936010" w14:textId="28982990" w:rsidR="009A1532" w:rsidRDefault="00706BFA" w:rsidP="00706BFA">
      <w:pPr>
        <w:pStyle w:val="Heading2"/>
      </w:pPr>
      <w:r>
        <w:t>Adoption</w:t>
      </w:r>
    </w:p>
    <w:p w14:paraId="2391CEFE" w14:textId="47E1E5A0" w:rsidR="0090780C" w:rsidRDefault="0090780C" w:rsidP="0090780C">
      <w:r>
        <w:t>All the attention showered on EVA during the 1990s also had an effect on its popularity and use in organizational practice</w:t>
      </w:r>
      <w:r w:rsidR="002D47F7">
        <w:t xml:space="preserve">. The </w:t>
      </w:r>
      <w:r>
        <w:t xml:space="preserve">use of the concept </w:t>
      </w:r>
      <w:r w:rsidR="001F63AB">
        <w:t xml:space="preserve">quickly </w:t>
      </w:r>
      <w:r>
        <w:t>became widespread</w:t>
      </w:r>
      <w:r w:rsidR="002D47F7">
        <w:t>,</w:t>
      </w:r>
      <w:r>
        <w:t xml:space="preserve"> particularly in the US</w:t>
      </w:r>
      <w:r w:rsidR="002D47F7">
        <w:t>,</w:t>
      </w:r>
      <w:r>
        <w:t xml:space="preserve"> but also elsewhere.</w:t>
      </w:r>
      <w:r w:rsidRPr="00CE6BD8">
        <w:t xml:space="preserve"> </w:t>
      </w:r>
      <w:r>
        <w:t xml:space="preserve">The popularity of EVA continued into the new millennium, and as noted by </w:t>
      </w:r>
      <w:r>
        <w:fldChar w:fldCharType="begin"/>
      </w:r>
      <w:r>
        <w:instrText xml:space="preserve"> ADDIN EN.CITE &lt;EndNote&gt;&lt;Cite AuthorYear="1"&gt;&lt;Author&gt;Karlöf&lt;/Author&gt;&lt;Year&gt;2005&lt;/Year&gt;&lt;RecNum&gt;4366&lt;/RecNum&gt;&lt;Suffix&gt;`, p. 139&lt;/Suffix&gt;&lt;DisplayText&gt;Karlöf and Helin Lövingsson (2005, p. 139)&lt;/DisplayText&gt;&lt;record&gt;&lt;rec-number&gt;4366&lt;/rec-number&gt;&lt;foreign-keys&gt;&lt;key app="EN" db-id="0sdraaf2br29spe5zt85wxvqr0ffpx0daza0" timestamp="1459547865"&gt;4366&lt;/key&gt;&lt;/foreign-keys&gt;&lt;ref-type name="Journal Article"&gt;17&lt;/ref-type&gt;&lt;contributors&gt;&lt;authors&gt;&lt;author&gt;Karlöf, Bengt&lt;/author&gt;&lt;author&gt;Helin Lövingsson, F&lt;/author&gt;&lt;/authors&gt;&lt;/contributors&gt;&lt;titles&gt;&lt;title&gt;A to Z of Management Concepts and Models&lt;/title&gt;&lt;secondary-title&gt;London, GBR: Thorogood Publishing&lt;/secondary-title&gt;&lt;/titles&gt;&lt;periodical&gt;&lt;full-title&gt;London, GBR: Thorogood Publishing&lt;/full-title&gt;&lt;/periodical&gt;&lt;dates&gt;&lt;year&gt;2005&lt;/year&gt;&lt;/dates&gt;&lt;urls&gt;&lt;/urls&gt;&lt;/record&gt;&lt;/Cite&gt;&lt;/EndNote&gt;</w:instrText>
      </w:r>
      <w:r>
        <w:fldChar w:fldCharType="separate"/>
      </w:r>
      <w:r>
        <w:rPr>
          <w:noProof/>
        </w:rPr>
        <w:t>Karlöf and Helin Lövingsson (2005, p. 139)</w:t>
      </w:r>
      <w:r>
        <w:fldChar w:fldCharType="end"/>
      </w:r>
      <w:r>
        <w:t xml:space="preserve"> during the mid-2000s: </w:t>
      </w:r>
      <w:r w:rsidRPr="00EC1A1E">
        <w:t>“EVA is a well-established concept, but it is only in the last ten years that it has become an important yardstick for financial departments, which have increasingly used the measure for planning and performance management.”</w:t>
      </w:r>
      <w:r>
        <w:t xml:space="preserve"> In the 2004 edition of the </w:t>
      </w:r>
      <w:r w:rsidR="002D47F7">
        <w:t>“</w:t>
      </w:r>
      <w:r>
        <w:t>Management Tools and Trends</w:t>
      </w:r>
      <w:r w:rsidR="002D47F7">
        <w:t>”</w:t>
      </w:r>
      <w:r>
        <w:t xml:space="preserve"> survey carried out by consultancy firm Bain &amp; Company, 44 percent of the surveyed managers reported using “economic value-added analysis” </w:t>
      </w:r>
      <w:r>
        <w:fldChar w:fldCharType="begin"/>
      </w:r>
      <w:r w:rsidR="00854904">
        <w:instrText xml:space="preserve"> ADDIN EN.CITE &lt;EndNote&gt;&lt;Cite&gt;&lt;Author&gt;Rigby&lt;/Author&gt;&lt;Year&gt;2005&lt;/Year&gt;&lt;RecNum&gt;6255&lt;/RecNum&gt;&lt;DisplayText&gt;(Rigby, 2005)&lt;/DisplayText&gt;&lt;record&gt;&lt;rec-number&gt;6255&lt;/rec-number&gt;&lt;foreign-keys&gt;&lt;key app="EN" db-id="0sdraaf2br29spe5zt85wxvqr0ffpx0daza0" timestamp="1538633329"&gt;6255&lt;/key&gt;&lt;/foreign-keys&gt;&lt;ref-type name="Journal Article"&gt;17&lt;/ref-type&gt;&lt;contributors&gt;&lt;authors&gt;&lt;author&gt;Rigby, Darrell&lt;/author&gt;&lt;/authors&gt;&lt;/contributors&gt;&lt;titles&gt;&lt;title&gt;Management tools 2005&lt;/title&gt;&lt;secondary-title&gt;Bain &amp;amp; Company&lt;/secondary-title&gt;&lt;/titles&gt;&lt;periodical&gt;&lt;full-title&gt;Bain &amp;amp; Company&lt;/full-title&gt;&lt;/periodical&gt;&lt;dates&gt;&lt;year&gt;2005&lt;/year&gt;&lt;/dates&gt;&lt;urls&gt;&lt;/urls&gt;&lt;/record&gt;&lt;/Cite&gt;&lt;/EndNote&gt;</w:instrText>
      </w:r>
      <w:r>
        <w:fldChar w:fldCharType="separate"/>
      </w:r>
      <w:r w:rsidR="00854904">
        <w:rPr>
          <w:noProof/>
        </w:rPr>
        <w:t>(Rigby, 2005)</w:t>
      </w:r>
      <w:r>
        <w:fldChar w:fldCharType="end"/>
      </w:r>
      <w:r>
        <w:t>.</w:t>
      </w:r>
    </w:p>
    <w:p w14:paraId="227E545B" w14:textId="40F58136" w:rsidR="005C75D9" w:rsidRDefault="00AA727E" w:rsidP="00706BFA">
      <w:r>
        <w:t xml:space="preserve">As noted by </w:t>
      </w:r>
      <w:r>
        <w:fldChar w:fldCharType="begin"/>
      </w:r>
      <w:r w:rsidR="001B09DD">
        <w:instrText xml:space="preserve"> ADDIN EN.CITE &lt;EndNote&gt;&lt;Cite AuthorYear="1"&gt;&lt;Author&gt;Kramer&lt;/Author&gt;&lt;Year&gt;2001&lt;/Year&gt;&lt;RecNum&gt;6266&lt;/RecNum&gt;&lt;DisplayText&gt;Kramer and Peters (2001)&lt;/DisplayText&gt;&lt;record&gt;&lt;rec-number&gt;6266&lt;/rec-number&gt;&lt;foreign-keys&gt;&lt;key app="EN" db-id="0sdraaf2br29spe5zt85wxvqr0ffpx0daza0" timestamp="1538681229"&gt;6266&lt;/key&gt;&lt;/foreign-keys&gt;&lt;ref-type name="Journal Article"&gt;17&lt;/ref-type&gt;&lt;contributors&gt;&lt;authors&gt;&lt;author&gt;Kramer, Jonathan K&lt;/author&gt;&lt;author&gt;Peters, Jonathan R&lt;/author&gt;&lt;/authors&gt;&lt;/contributors&gt;&lt;titles&gt;&lt;title&gt;An interindustry analysis of economic value added as a proxy for market value added&lt;/title&gt;&lt;secondary-title&gt;Journal of Applied Finance&lt;/secondary-title&gt;&lt;/titles&gt;&lt;periodical&gt;&lt;full-title&gt;Journal of Applied Finance&lt;/full-title&gt;&lt;/periodical&gt;&lt;pages&gt;41-49&lt;/pages&gt;&lt;volume&gt;11&lt;/volume&gt;&lt;number&gt;1&lt;/number&gt;&lt;dates&gt;&lt;year&gt;2001&lt;/year&gt;&lt;/dates&gt;&lt;isbn&gt;1534-6668&lt;/isbn&gt;&lt;urls&gt;&lt;/urls&gt;&lt;/record&gt;&lt;/Cite&gt;&lt;/EndNote&gt;</w:instrText>
      </w:r>
      <w:r>
        <w:fldChar w:fldCharType="separate"/>
      </w:r>
      <w:r w:rsidR="001B09DD">
        <w:rPr>
          <w:noProof/>
        </w:rPr>
        <w:t>Kramer and Peters (2001)</w:t>
      </w:r>
      <w:r>
        <w:fldChar w:fldCharType="end"/>
      </w:r>
      <w:r>
        <w:t xml:space="preserve"> “practitioners have embraced EVA” and </w:t>
      </w:r>
      <w:r w:rsidR="00015339">
        <w:t>the concept</w:t>
      </w:r>
      <w:r>
        <w:t xml:space="preserve"> has been particularly popular </w:t>
      </w:r>
      <w:r w:rsidR="00E403C5">
        <w:t>in the investment community</w:t>
      </w:r>
      <w:r>
        <w:t xml:space="preserve"> among security analysist and the like</w:t>
      </w:r>
      <w:r w:rsidR="000D3C23">
        <w:t xml:space="preserve">. </w:t>
      </w:r>
      <w:r w:rsidR="000D3C23">
        <w:fldChar w:fldCharType="begin"/>
      </w:r>
      <w:r w:rsidR="000D3C23">
        <w:instrText xml:space="preserve"> ADDIN EN.CITE &lt;EndNote&gt;&lt;Cite AuthorYear="1"&gt;&lt;Author&gt;Worthington&lt;/Author&gt;&lt;Year&gt;2001&lt;/Year&gt;&lt;RecNum&gt;3930&lt;/RecNum&gt;&lt;DisplayText&gt;Worthington and West (2001)&lt;/DisplayText&gt;&lt;record&gt;&lt;rec-number&gt;3930&lt;/rec-number&gt;&lt;foreign-keys&gt;&lt;key app="EN" db-id="0sdraaf2br29spe5zt85wxvqr0ffpx0daza0" timestamp="1450086058"&gt;3930&lt;/key&gt;&lt;/foreign-keys&gt;&lt;ref-type name="Journal Article"&gt;17&lt;/ref-type&gt;&lt;contributors&gt;&lt;authors&gt;&lt;author&gt;Worthington, Andrew C&lt;/author&gt;&lt;author&gt;West, Tracey&lt;/author&gt;&lt;/authors&gt;&lt;/contributors&gt;&lt;titles&gt;&lt;title&gt;Economic value-added: A review of the theoretical and empirical literature&lt;/title&gt;&lt;secondary-title&gt;Asian Review of Accounting&lt;/secondary-title&gt;&lt;/titles&gt;&lt;periodical&gt;&lt;full-title&gt;Asian Review of Accounting&lt;/full-title&gt;&lt;/periodical&gt;&lt;pages&gt;67-86&lt;/pages&gt;&lt;volume&gt;9&lt;/volume&gt;&lt;number&gt;1&lt;/number&gt;&lt;dates&gt;&lt;year&gt;2001&lt;/year&gt;&lt;/dates&gt;&lt;isbn&gt;1321-7348&lt;/isbn&gt;&lt;urls&gt;&lt;/urls&gt;&lt;/record&gt;&lt;/Cite&gt;&lt;/EndNote&gt;</w:instrText>
      </w:r>
      <w:r w:rsidR="000D3C23">
        <w:fldChar w:fldCharType="separate"/>
      </w:r>
      <w:r w:rsidR="000D3C23">
        <w:rPr>
          <w:noProof/>
        </w:rPr>
        <w:t>Worthington and West (2001)</w:t>
      </w:r>
      <w:r w:rsidR="000D3C23">
        <w:fldChar w:fldCharType="end"/>
      </w:r>
      <w:r w:rsidR="000D3C23">
        <w:t xml:space="preserve"> cite </w:t>
      </w:r>
      <w:r w:rsidR="000D3C23">
        <w:fldChar w:fldCharType="begin"/>
      </w:r>
      <w:r w:rsidR="000D3C23">
        <w:instrText xml:space="preserve"> ADDIN EN.CITE &lt;EndNote&gt;&lt;Cite AuthorYear="1"&gt;&lt;Author&gt;Herzberg&lt;/Author&gt;&lt;Year&gt;1998&lt;/Year&gt;&lt;RecNum&gt;6326&lt;/RecNum&gt;&lt;Suffix&gt;`, p. 45&lt;/Suffix&gt;&lt;DisplayText&gt;Herzberg (1998, p. 45)&lt;/DisplayText&gt;&lt;record&gt;&lt;rec-number&gt;6326&lt;/rec-number&gt;&lt;foreign-keys&gt;&lt;key app="EN" db-id="0sdraaf2br29spe5zt85wxvqr0ffpx0daza0" timestamp="1539557590"&gt;6326&lt;/key&gt;&lt;/foreign-keys&gt;&lt;ref-type name="Journal Article"&gt;17&lt;/ref-type&gt;&lt;contributors&gt;&lt;authors&gt;&lt;author&gt;Herzberg, M M&lt;/author&gt;&lt;/authors&gt;&lt;/contributors&gt;&lt;titles&gt;&lt;title&gt;Implementing EBO/EVA® analysis in stock selection&lt;/title&gt;&lt;secondary-title&gt;Journal of Investing&lt;/secondary-title&gt;&lt;/titles&gt;&lt;periodical&gt;&lt;full-title&gt;Journal of Investing&lt;/full-title&gt;&lt;/periodical&gt;&lt;pages&gt;45-53&lt;/pages&gt;&lt;volume&gt;7&lt;/volume&gt;&lt;number&gt;1&lt;/number&gt;&lt;dates&gt;&lt;year&gt;1998&lt;/year&gt;&lt;/dates&gt;&lt;urls&gt;&lt;/urls&gt;&lt;/record&gt;&lt;/Cite&gt;&lt;/EndNote&gt;</w:instrText>
      </w:r>
      <w:r w:rsidR="000D3C23">
        <w:fldChar w:fldCharType="separate"/>
      </w:r>
      <w:r w:rsidR="000D3C23">
        <w:rPr>
          <w:noProof/>
        </w:rPr>
        <w:t>Herzberg (1998, p. 45)</w:t>
      </w:r>
      <w:r w:rsidR="000D3C23">
        <w:fldChar w:fldCharType="end"/>
      </w:r>
      <w:r w:rsidR="000D3C23">
        <w:t xml:space="preserve"> who stated that EVA was popular with security analys</w:t>
      </w:r>
      <w:r w:rsidR="00DF0115">
        <w:t>ts</w:t>
      </w:r>
      <w:r w:rsidR="000D3C23">
        <w:t xml:space="preserve"> because </w:t>
      </w:r>
      <w:r w:rsidR="000D3C23" w:rsidRPr="00DF0115">
        <w:t>“instead of using a dividend discount approach, these models measure value from the point of the firms’ capacity for ongoing wealth creation rather than simply wealth distribution”</w:t>
      </w:r>
      <w:r w:rsidR="00D45630">
        <w:t>.</w:t>
      </w:r>
    </w:p>
    <w:p w14:paraId="6884B24E" w14:textId="303D8FD1" w:rsidR="00785503" w:rsidRDefault="00DF0115" w:rsidP="00785503">
      <w:r>
        <w:t xml:space="preserve">Several reports </w:t>
      </w:r>
      <w:r w:rsidR="003D3FB9">
        <w:t xml:space="preserve">suggest that </w:t>
      </w:r>
      <w:r>
        <w:t>during the late 1990s</w:t>
      </w:r>
      <w:r w:rsidR="003D3FB9">
        <w:t xml:space="preserve"> EVA has an “impressive army of corporate sponsors” </w:t>
      </w:r>
      <w:r w:rsidR="003D3FB9">
        <w:fldChar w:fldCharType="begin"/>
      </w:r>
      <w:r w:rsidR="00854904">
        <w:instrText xml:space="preserve"> ADDIN EN.CITE &lt;EndNote&gt;&lt;Cite&gt;&lt;Author&gt;Chen&lt;/Author&gt;&lt;Year&gt;1997&lt;/Year&gt;&lt;RecNum&gt;1930&lt;/RecNum&gt;&lt;DisplayText&gt;(Chen &amp;amp; Dodd, 1997)&lt;/DisplayText&gt;&lt;record&gt;&lt;rec-number&gt;1930&lt;/rec-number&gt;&lt;foreign-keys&gt;&lt;key app="EN" db-id="0sdraaf2br29spe5zt85wxvqr0ffpx0daza0" timestamp="1438846826"&gt;1930&lt;/key&gt;&lt;/foreign-keys&gt;&lt;ref-type name="Journal Article"&gt;17&lt;/ref-type&gt;&lt;contributors&gt;&lt;authors&gt;&lt;author&gt;Chen, Shimin&lt;/author&gt;&lt;author&gt;Dodd, James L&lt;/author&gt;&lt;/authors&gt;&lt;/contributors&gt;&lt;titles&gt;&lt;title&gt;Economic value added (EVA™): An empirical examination of a new corporate performance measure&lt;/title&gt;&lt;secondary-title&gt;Journal of Managerial Issues&lt;/secondary-title&gt;&lt;/titles&gt;&lt;periodical&gt;&lt;full-title&gt;Journal of Managerial Issues&lt;/full-title&gt;&lt;/periodical&gt;&lt;pages&gt;318-333&lt;/pages&gt;&lt;volume&gt;9&lt;/volume&gt;&lt;number&gt;3&lt;/number&gt;&lt;dates&gt;&lt;year&gt;1997&lt;/year&gt;&lt;/dates&gt;&lt;isbn&gt;1045-3695&lt;/isbn&gt;&lt;urls&gt;&lt;/urls&gt;&lt;/record&gt;&lt;/Cite&gt;&lt;/EndNote&gt;</w:instrText>
      </w:r>
      <w:r w:rsidR="003D3FB9">
        <w:fldChar w:fldCharType="separate"/>
      </w:r>
      <w:r w:rsidR="00854904">
        <w:rPr>
          <w:noProof/>
        </w:rPr>
        <w:t>(Chen &amp; Dodd, 1997)</w:t>
      </w:r>
      <w:r w:rsidR="003D3FB9">
        <w:fldChar w:fldCharType="end"/>
      </w:r>
      <w:r>
        <w:t xml:space="preserve"> </w:t>
      </w:r>
      <w:r w:rsidR="003D3FB9">
        <w:t>and m</w:t>
      </w:r>
      <w:r>
        <w:t xml:space="preserve">ore than 300 firms had </w:t>
      </w:r>
      <w:r w:rsidR="002D47F7">
        <w:t xml:space="preserve">reportedly </w:t>
      </w:r>
      <w:r>
        <w:t xml:space="preserve">adopted EVA </w:t>
      </w:r>
      <w:r w:rsidR="00950C42">
        <w:fldChar w:fldCharType="begin"/>
      </w:r>
      <w:r w:rsidR="00854904">
        <w:instrText xml:space="preserve"> ADDIN EN.CITE &lt;EndNote&gt;&lt;Cite&gt;&lt;Author&gt;The Economist&lt;/Author&gt;&lt;Year&gt;1997&lt;/Year&gt;&lt;RecNum&gt;6007&lt;/RecNum&gt;&lt;DisplayText&gt;(Ehrbar, 1998; 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Cite&gt;&lt;Author&gt;Ehrbar&lt;/Author&gt;&lt;Year&gt;1998&lt;/Year&gt;&lt;RecNum&gt;6270&lt;/RecNum&gt;&lt;record&gt;&lt;rec-number&gt;6270&lt;/rec-number&gt;&lt;foreign-keys&gt;&lt;key app="EN" db-id="0sdraaf2br29spe5zt85wxvqr0ffpx0daza0" timestamp="1538682273"&gt;6270&lt;/key&gt;&lt;/foreign-keys&gt;&lt;ref-type name="Book"&gt;6&lt;/ref-type&gt;&lt;contributors&gt;&lt;authors&gt;&lt;author&gt;Ehrbar, Al&lt;/author&gt;&lt;/authors&gt;&lt;/contributors&gt;&lt;titles&gt;&lt;title&gt;EVA: The real key to creating wealth&lt;/title&gt;&lt;/titles&gt;&lt;dates&gt;&lt;year&gt;1998&lt;/year&gt;&lt;/dates&gt;&lt;publisher&gt;John Wiley &amp;amp; Sons&lt;/publisher&gt;&lt;isbn&gt;0471298603&lt;/isbn&gt;&lt;urls&gt;&lt;/urls&gt;&lt;/record&gt;&lt;/Cite&gt;&lt;/EndNote&gt;</w:instrText>
      </w:r>
      <w:r w:rsidR="00950C42">
        <w:fldChar w:fldCharType="separate"/>
      </w:r>
      <w:r w:rsidR="00854904">
        <w:rPr>
          <w:noProof/>
        </w:rPr>
        <w:t>(Ehrbar, 1998; The Economist, 1997)</w:t>
      </w:r>
      <w:r w:rsidR="00950C42">
        <w:fldChar w:fldCharType="end"/>
      </w:r>
      <w:r>
        <w:t xml:space="preserve">. Several articles provide lists of firms that have adopted EVA </w:t>
      </w:r>
      <w:r>
        <w:fldChar w:fldCharType="begin"/>
      </w:r>
      <w:r w:rsidR="00854904">
        <w:instrText xml:space="preserve"> ADDIN EN.CITE &lt;EndNote&gt;&lt;Cite&gt;&lt;Author&gt;Weaver&lt;/Author&gt;&lt;Year&gt;2001&lt;/Year&gt;&lt;RecNum&gt;1744&lt;/RecNum&gt;&lt;DisplayText&gt;(Weaver, 2001)&lt;/DisplayText&gt;&lt;record&gt;&lt;rec-number&gt;1744&lt;/rec-number&gt;&lt;foreign-keys&gt;&lt;key app="EN" db-id="0sdraaf2br29spe5zt85wxvqr0ffpx0daza0" timestamp="1438846810"&gt;1744&lt;/key&gt;&lt;/foreign-keys&gt;&lt;ref-type name="Journal Article"&gt;17&lt;/ref-type&gt;&lt;contributors&gt;&lt;authors&gt;&lt;author&gt;Weaver, Samuel&lt;/author&gt;&lt;/authors&gt;&lt;/contributors&gt;&lt;titles&gt;&lt;title&gt;Measuring Economic Value Added: A Survey of the Practices of EVA (R) Proponents&lt;/title&gt;&lt;secondary-title&gt;Journal of Applied Finance&lt;/secondary-title&gt;&lt;/titles&gt;&lt;periodical&gt;&lt;full-title&gt;Journal of Applied Finance&lt;/full-title&gt;&lt;/periodical&gt;&lt;volume&gt;11&lt;/volume&gt;&lt;dates&gt;&lt;year&gt;2001&lt;/year&gt;&lt;/dates&gt;&lt;urls&gt;&lt;/urls&gt;&lt;/record&gt;&lt;/Cite&gt;&lt;/EndNote&gt;</w:instrText>
      </w:r>
      <w:r>
        <w:fldChar w:fldCharType="separate"/>
      </w:r>
      <w:r w:rsidR="00854904">
        <w:rPr>
          <w:noProof/>
        </w:rPr>
        <w:t>(Weaver, 2001)</w:t>
      </w:r>
      <w:r>
        <w:fldChar w:fldCharType="end"/>
      </w:r>
      <w:r>
        <w:t xml:space="preserve">. In addition, the list of adopters on the Stern Stewart website used to </w:t>
      </w:r>
      <w:r w:rsidR="002D47F7">
        <w:t xml:space="preserve">mention </w:t>
      </w:r>
      <w:r>
        <w:t xml:space="preserve">firms such as AT&amp;T, Coca Cola, Eli Lilly, to name a few. Other sources </w:t>
      </w:r>
      <w:r w:rsidR="002D47F7">
        <w:t xml:space="preserve">mention the following firms as adopters of EVA: </w:t>
      </w:r>
      <w:r>
        <w:t xml:space="preserve">Procter &amp; Gamble, Coca Cola and Monsanto </w:t>
      </w:r>
      <w:r>
        <w:fldChar w:fldCharType="begin"/>
      </w:r>
      <w:r w:rsidR="00854904">
        <w:instrText xml:space="preserve"> ADDIN EN.CITE &lt;EndNote&gt;&lt;Cite&gt;&lt;Author&gt;The Economist&lt;/Author&gt;&lt;Year&gt;1997&lt;/Year&gt;&lt;RecNum&gt;6007&lt;/RecNum&gt;&lt;DisplayText&gt;(The Economist, 1997)&lt;/DisplayText&gt;&lt;record&gt;&lt;rec-number&gt;6007&lt;/rec-number&gt;&lt;foreign-keys&gt;&lt;key app="EN" db-id="0sdraaf2br29spe5zt85wxvqr0ffpx0daza0" timestamp="1524800863"&gt;6007&lt;/key&gt;&lt;/foreign-keys&gt;&lt;ref-type name="Magazine Article"&gt;19&lt;/ref-type&gt;&lt;contributors&gt;&lt;authors&gt;&lt;author&gt;The Economist,&lt;/author&gt;&lt;/authors&gt;&lt;/contributors&gt;&lt;titles&gt;&lt;title&gt;A Star to Sail By?&lt;/title&gt;&lt;/titles&gt;&lt;dates&gt;&lt;year&gt;1997&lt;/year&gt;&lt;pub-dates&gt;&lt;date&gt;July 31&lt;/date&gt;&lt;/pub-dates&gt;&lt;/dates&gt;&lt;urls&gt;&lt;related-urls&gt;&lt;url&gt;https://www.economist.com/node/153078/print&lt;/url&gt;&lt;/related-urls&gt;&lt;/urls&gt;&lt;/record&gt;&lt;/Cite&gt;&lt;/EndNote&gt;</w:instrText>
      </w:r>
      <w:r>
        <w:fldChar w:fldCharType="separate"/>
      </w:r>
      <w:r w:rsidR="00854904">
        <w:rPr>
          <w:noProof/>
        </w:rPr>
        <w:t>(The Economist, 1997)</w:t>
      </w:r>
      <w:r>
        <w:fldChar w:fldCharType="end"/>
      </w:r>
      <w:r>
        <w:t xml:space="preserve"> or Coca Cola, Diageo, Eli Lilly, Guidant, and SPX </w:t>
      </w:r>
      <w:r>
        <w:fldChar w:fldCharType="begin"/>
      </w:r>
      <w:r w:rsidR="00854904">
        <w:instrText xml:space="preserve"> ADDIN EN.CITE &lt;EndNote&gt;&lt;Cite&gt;&lt;Author&gt;Grant&lt;/Author&gt;&lt;Year&gt;2003&lt;/Year&gt;&lt;RecNum&gt;4587&lt;/RecNum&gt;&lt;DisplayText&gt;(Grant, 2003)&lt;/DisplayText&gt;&lt;record&gt;&lt;rec-number&gt;4587&lt;/rec-number&gt;&lt;foreign-keys&gt;&lt;key app="EN" db-id="0sdraaf2br29spe5zt85wxvqr0ffpx0daza0" timestamp="1467919198"&gt;4587&lt;/key&gt;&lt;/foreign-keys&gt;&lt;ref-type name="Book"&gt;6&lt;/ref-type&gt;&lt;contributors&gt;&lt;authors&gt;&lt;author&gt;Grant, James L&lt;/author&gt;&lt;/authors&gt;&lt;/contributors&gt;&lt;titles&gt;&lt;title&gt;Foundations of economic value added&lt;/title&gt;&lt;/titles&gt;&lt;volume&gt;99&lt;/volume&gt;&lt;dates&gt;&lt;year&gt;2003&lt;/year&gt;&lt;/dates&gt;&lt;publisher&gt;John Wiley &amp;amp; Sons&lt;/publisher&gt;&lt;isbn&gt;0471234834&lt;/isbn&gt;&lt;urls&gt;&lt;/urls&gt;&lt;/record&gt;&lt;/Cite&gt;&lt;/EndNote&gt;</w:instrText>
      </w:r>
      <w:r>
        <w:fldChar w:fldCharType="separate"/>
      </w:r>
      <w:r w:rsidR="00854904">
        <w:rPr>
          <w:noProof/>
        </w:rPr>
        <w:t>(Grant, 2003)</w:t>
      </w:r>
      <w:r>
        <w:fldChar w:fldCharType="end"/>
      </w:r>
      <w:r w:rsidR="00785503">
        <w:t xml:space="preserve">. </w:t>
      </w:r>
    </w:p>
    <w:p w14:paraId="07428EC7" w14:textId="6A3B6A08" w:rsidR="00186607" w:rsidRDefault="00DF0115" w:rsidP="00186607">
      <w:r>
        <w:lastRenderedPageBreak/>
        <w:t>The adoption of EVA has not been confined to North</w:t>
      </w:r>
      <w:r w:rsidR="00286BA6">
        <w:t xml:space="preserve"> </w:t>
      </w:r>
      <w:r>
        <w:t xml:space="preserve">American firms. </w:t>
      </w:r>
      <w:r w:rsidR="00186607">
        <w:fldChar w:fldCharType="begin"/>
      </w:r>
      <w:r w:rsidR="00186607">
        <w:instrText xml:space="preserve"> ADDIN EN.CITE &lt;EndNote&gt;&lt;Cite AuthorYear="1"&gt;&lt;Author&gt;Cooper&lt;/Author&gt;&lt;Year&gt;2008&lt;/Year&gt;&lt;RecNum&gt;1938&lt;/RecNum&gt;&lt;DisplayText&gt;Cooper and Crowther (2008)&lt;/DisplayText&gt;&lt;record&gt;&lt;rec-number&gt;1938&lt;/rec-number&gt;&lt;foreign-keys&gt;&lt;key app="EN" db-id="0sdraaf2br29spe5zt85wxvqr0ffpx0daza0" timestamp="1438846827"&gt;1938&lt;/key&gt;&lt;/foreign-keys&gt;&lt;ref-type name="Journal Article"&gt;17&lt;/ref-type&gt;&lt;contributors&gt;&lt;authors&gt;&lt;author&gt;Cooper, Stuart&lt;/author&gt;&lt;author&gt;Crowther, David&lt;/author&gt;&lt;/authors&gt;&lt;/contributors&gt;&lt;titles&gt;&lt;title&gt;The adoption of value-based management in large UK companies: a case for diffusion theory&lt;/title&gt;&lt;secondary-title&gt;Journal of Applied Accounting Research&lt;/secondary-title&gt;&lt;/titles&gt;&lt;periodical&gt;&lt;full-title&gt;Journal of Applied Accounting Research&lt;/full-title&gt;&lt;/periodical&gt;&lt;pages&gt;148-167&lt;/pages&gt;&lt;volume&gt;9&lt;/volume&gt;&lt;number&gt;3&lt;/number&gt;&lt;dates&gt;&lt;year&gt;2008&lt;/year&gt;&lt;/dates&gt;&lt;urls&gt;&lt;/urls&gt;&lt;/record&gt;&lt;/Cite&gt;&lt;/EndNote&gt;</w:instrText>
      </w:r>
      <w:r w:rsidR="00186607">
        <w:fldChar w:fldCharType="separate"/>
      </w:r>
      <w:r w:rsidR="00186607">
        <w:rPr>
          <w:noProof/>
        </w:rPr>
        <w:t>Cooper and Crowther (2008)</w:t>
      </w:r>
      <w:r w:rsidR="00186607">
        <w:fldChar w:fldCharType="end"/>
      </w:r>
      <w:r w:rsidR="00186607">
        <w:t xml:space="preserve"> found increased adoption of value-based management techniques during the 1990s in the UK. </w:t>
      </w:r>
      <w:r w:rsidR="00186607">
        <w:fldChar w:fldCharType="begin"/>
      </w:r>
      <w:r w:rsidR="00186607">
        <w:instrText xml:space="preserve"> ADDIN EN.CITE &lt;EndNote&gt;&lt;Cite AuthorYear="1"&gt;&lt;Author&gt;Arena&lt;/Author&gt;&lt;Year&gt;2005&lt;/Year&gt;&lt;RecNum&gt;531&lt;/RecNum&gt;&lt;DisplayText&gt;Arena and Azzone (2005)&lt;/DisplayText&gt;&lt;record&gt;&lt;rec-number&gt;531&lt;/rec-number&gt;&lt;foreign-keys&gt;&lt;key app="EN" db-id="0sdraaf2br29spe5zt85wxvqr0ffpx0daza0" timestamp="1438846717"&gt;531&lt;/key&gt;&lt;/foreign-keys&gt;&lt;ref-type name="Journal Article"&gt;17&lt;/ref-type&gt;&lt;contributors&gt;&lt;authors&gt;&lt;author&gt;Arena, Marika&lt;/author&gt;&lt;author&gt;Azzone, Giovanni&lt;/author&gt;&lt;/authors&gt;&lt;/contributors&gt;&lt;titles&gt;&lt;title&gt;ABC, Balanced Scorecard, EVA™: an empirical study on the adoption of innovative management accounting techniques&lt;/title&gt;&lt;secondary-title&gt;International Journal of Accounting, Auditing and Performance Evaluation  &lt;/secondary-title&gt;&lt;/titles&gt;&lt;periodical&gt;&lt;full-title&gt;International Journal of Accounting, Auditing and Performance Evaluation  &lt;/full-title&gt;&lt;/periodical&gt;&lt;pages&gt;206-225&lt;/pages&gt;&lt;volume&gt;2&lt;/volume&gt;&lt;number&gt;3&lt;/number&gt;&lt;dates&gt;&lt;year&gt;2005&lt;/year&gt;&lt;/dates&gt;&lt;urls&gt;&lt;related-urls&gt;&lt;url&gt;http://inderscience.metapress.com/content/55VHFF4HX4JWCA13&lt;/url&gt;&lt;/related-urls&gt;&lt;/urls&gt;&lt;/record&gt;&lt;/Cite&gt;&lt;/EndNote&gt;</w:instrText>
      </w:r>
      <w:r w:rsidR="00186607">
        <w:fldChar w:fldCharType="separate"/>
      </w:r>
      <w:r w:rsidR="00186607">
        <w:rPr>
          <w:noProof/>
        </w:rPr>
        <w:t>Arena and Azzone (2005)</w:t>
      </w:r>
      <w:r w:rsidR="00186607">
        <w:fldChar w:fldCharType="end"/>
      </w:r>
      <w:r w:rsidR="00186607">
        <w:t xml:space="preserve"> found an increase in the use of innovative techniques such as ABC, BSC and EVA. </w:t>
      </w:r>
      <w:r>
        <w:t xml:space="preserve">EVA has also been extensively used in countries such as Australia, Germany, Brazil and France </w:t>
      </w:r>
      <w:r>
        <w:fldChar w:fldCharType="begin"/>
      </w:r>
      <w:r w:rsidR="00854904">
        <w:instrText xml:space="preserve"> ADDIN EN.CITE &lt;EndNote&gt;&lt;Cite&gt;&lt;Author&gt;Worthington&lt;/Author&gt;&lt;Year&gt;2001&lt;/Year&gt;&lt;RecNum&gt;3930&lt;/RecNum&gt;&lt;DisplayText&gt;(Worthington &amp;amp; West, 2001)&lt;/DisplayText&gt;&lt;record&gt;&lt;rec-number&gt;3930&lt;/rec-number&gt;&lt;foreign-keys&gt;&lt;key app="EN" db-id="0sdraaf2br29spe5zt85wxvqr0ffpx0daza0" timestamp="1450086058"&gt;3930&lt;/key&gt;&lt;/foreign-keys&gt;&lt;ref-type name="Journal Article"&gt;17&lt;/ref-type&gt;&lt;contributors&gt;&lt;authors&gt;&lt;author&gt;Worthington, Andrew C&lt;/author&gt;&lt;author&gt;West, Tracey&lt;/author&gt;&lt;/authors&gt;&lt;/contributors&gt;&lt;titles&gt;&lt;title&gt;Economic value-added: A review of the theoretical and empirical literature&lt;/title&gt;&lt;secondary-title&gt;Asian Review of Accounting&lt;/secondary-title&gt;&lt;/titles&gt;&lt;periodical&gt;&lt;full-title&gt;Asian Review of Accounting&lt;/full-title&gt;&lt;/periodical&gt;&lt;pages&gt;67-86&lt;/pages&gt;&lt;volume&gt;9&lt;/volume&gt;&lt;number&gt;1&lt;/number&gt;&lt;dates&gt;&lt;year&gt;2001&lt;/year&gt;&lt;/dates&gt;&lt;isbn&gt;1321-7348&lt;/isbn&gt;&lt;urls&gt;&lt;/urls&gt;&lt;/record&gt;&lt;/Cite&gt;&lt;/EndNote&gt;</w:instrText>
      </w:r>
      <w:r>
        <w:fldChar w:fldCharType="separate"/>
      </w:r>
      <w:r w:rsidR="00854904">
        <w:rPr>
          <w:noProof/>
        </w:rPr>
        <w:t>(Worthington &amp; West, 2001)</w:t>
      </w:r>
      <w:r>
        <w:fldChar w:fldCharType="end"/>
      </w:r>
      <w:r w:rsidR="00186607">
        <w:t xml:space="preserve">. </w:t>
      </w:r>
      <w:r w:rsidR="003D3FB9">
        <w:t>There seem</w:t>
      </w:r>
      <w:r w:rsidR="002D47F7">
        <w:t>s</w:t>
      </w:r>
      <w:r w:rsidR="003D3FB9">
        <w:t xml:space="preserve"> to be differences in the adoption of EVA across different types of firms. </w:t>
      </w:r>
      <w:r w:rsidR="003D3FB9">
        <w:fldChar w:fldCharType="begin"/>
      </w:r>
      <w:r w:rsidR="003D3FB9">
        <w:instrText xml:space="preserve"> ADDIN EN.CITE &lt;EndNote&gt;&lt;Cite AuthorYear="1"&gt;&lt;Author&gt;Lovata&lt;/Author&gt;&lt;Year&gt;2002&lt;/Year&gt;&lt;RecNum&gt;4513&lt;/RecNum&gt;&lt;DisplayText&gt;Lovata and Costigan (2002)&lt;/DisplayText&gt;&lt;record&gt;&lt;rec-number&gt;4513&lt;/rec-number&gt;&lt;foreign-keys&gt;&lt;key app="EN" db-id="0sdraaf2br29spe5zt85wxvqr0ffpx0daza0" timestamp="1463983612"&gt;4513&lt;/key&gt;&lt;/foreign-keys&gt;&lt;ref-type name="Journal Article"&gt;17&lt;/ref-type&gt;&lt;contributors&gt;&lt;authors&gt;&lt;author&gt;Lovata, Linda M&lt;/author&gt;&lt;author&gt;Costigan, Michael L&lt;/author&gt;&lt;/authors&gt;&lt;/contributors&gt;&lt;titles&gt;&lt;title&gt;Empirical analysis of adopters of economic value added&lt;/title&gt;&lt;secondary-title&gt;Management Accounting Research&lt;/secondary-title&gt;&lt;/titles&gt;&lt;periodical&gt;&lt;full-title&gt;Management Accounting Research&lt;/full-title&gt;&lt;/periodical&gt;&lt;pages&gt;215-228&lt;/pages&gt;&lt;volume&gt;13&lt;/volume&gt;&lt;number&gt;2&lt;/number&gt;&lt;dates&gt;&lt;year&gt;2002&lt;/year&gt;&lt;/dates&gt;&lt;isbn&gt;1044-5005&lt;/isbn&gt;&lt;urls&gt;&lt;/urls&gt;&lt;/record&gt;&lt;/Cite&gt;&lt;/EndNote&gt;</w:instrText>
      </w:r>
      <w:r w:rsidR="003D3FB9">
        <w:fldChar w:fldCharType="separate"/>
      </w:r>
      <w:r w:rsidR="003D3FB9">
        <w:rPr>
          <w:noProof/>
        </w:rPr>
        <w:t>Lovata and Costigan (2002)</w:t>
      </w:r>
      <w:r w:rsidR="003D3FB9">
        <w:fldChar w:fldCharType="end"/>
      </w:r>
      <w:r w:rsidR="003D3FB9">
        <w:t xml:space="preserve"> analyzed adopters of EVA and found that prospector firms </w:t>
      </w:r>
      <w:r w:rsidR="002D47F7">
        <w:t>wh</w:t>
      </w:r>
      <w:r w:rsidR="00D45630">
        <w:t>ich</w:t>
      </w:r>
      <w:r w:rsidR="002D47F7">
        <w:t xml:space="preserve"> follow </w:t>
      </w:r>
      <w:r w:rsidR="003D3FB9">
        <w:t xml:space="preserve">a differentiation strategy tend to use EVA less than defender firms. </w:t>
      </w:r>
      <w:r w:rsidR="00186607">
        <w:t xml:space="preserve">Overall, EVA has a rather moderate impact on practice </w:t>
      </w:r>
      <w:r w:rsidR="003D3FB9">
        <w:t xml:space="preserve">in terms of adoption </w:t>
      </w:r>
      <w:r w:rsidR="00186607">
        <w:t xml:space="preserve">and has not become institutionalized to a large degree </w:t>
      </w:r>
      <w:r w:rsidR="00186607">
        <w:fldChar w:fldCharType="begin"/>
      </w:r>
      <w:r w:rsidR="00854904">
        <w:instrText xml:space="preserve"> ADDIN EN.CITE &lt;EndNote&gt;&lt;Cite&gt;&lt;Author&gt;Seal&lt;/Author&gt;&lt;Year&gt;2010&lt;/Year&gt;&lt;RecNum&gt;1936&lt;/RecNum&gt;&lt;DisplayText&gt;(Seal, 2010)&lt;/DisplayText&gt;&lt;record&gt;&lt;rec-number&gt;1936&lt;/rec-number&gt;&lt;foreign-keys&gt;&lt;key app="EN" db-id="0sdraaf2br29spe5zt85wxvqr0ffpx0daza0" timestamp="1438846827"&gt;1936&lt;/key&gt;&lt;/foreign-keys&gt;&lt;ref-type name="Journal Article"&gt;17&lt;/ref-type&gt;&lt;contributors&gt;&lt;authors&gt;&lt;author&gt;Seal, Will&lt;/author&gt;&lt;/authors&gt;&lt;/contributors&gt;&lt;titles&gt;&lt;title&gt;Managerial discourse and the link between theory and practice: from ROI to value-based management&lt;/title&gt;&lt;secondary-title&gt;Management Accounting Research&lt;/secondary-title&gt;&lt;/titles&gt;&lt;periodical&gt;&lt;full-title&gt;Management Accounting Research&lt;/full-title&gt;&lt;/periodical&gt;&lt;pages&gt;95-109&lt;/pages&gt;&lt;volume&gt;21&lt;/volume&gt;&lt;number&gt;2&lt;/number&gt;&lt;dates&gt;&lt;year&gt;2010&lt;/year&gt;&lt;/dates&gt;&lt;isbn&gt;1044-5005&lt;/isbn&gt;&lt;urls&gt;&lt;/urls&gt;&lt;/record&gt;&lt;/Cite&gt;&lt;/EndNote&gt;</w:instrText>
      </w:r>
      <w:r w:rsidR="00186607">
        <w:fldChar w:fldCharType="separate"/>
      </w:r>
      <w:r w:rsidR="00854904">
        <w:rPr>
          <w:noProof/>
        </w:rPr>
        <w:t>(Seal, 2010)</w:t>
      </w:r>
      <w:r w:rsidR="00186607">
        <w:fldChar w:fldCharType="end"/>
      </w:r>
      <w:r w:rsidR="003D3FB9">
        <w:t xml:space="preserve">. </w:t>
      </w:r>
    </w:p>
    <w:p w14:paraId="784365F5" w14:textId="7A49D4A8" w:rsidR="008E5421" w:rsidRDefault="008E5421" w:rsidP="00964EEF">
      <w:pPr>
        <w:pStyle w:val="Heading2"/>
      </w:pPr>
      <w:r>
        <w:t>Implementation</w:t>
      </w:r>
    </w:p>
    <w:p w14:paraId="3CDA7880" w14:textId="5F0D599A" w:rsidR="00E22385" w:rsidRDefault="00E22385" w:rsidP="00E22385">
      <w:r>
        <w:t xml:space="preserve">As mentioned, there is much anecdotal evidence on the implementation and use of EVA, and much of this was publicized in the business press or as testimonials on the website of Stern Stewart. It is less clear in what ways these organizations actually apply EVA. Some studies suggest that there is variation in use of EVA and that the concept is not used as comprehensively as prescribed in the normative literature </w:t>
      </w:r>
      <w:r w:rsidRPr="00D86598">
        <w:fldChar w:fldCharType="begin"/>
      </w:r>
      <w:r w:rsidR="00854904">
        <w:instrText xml:space="preserve"> ADDIN EN.CITE &lt;EndNote&gt;&lt;Cite&gt;&lt;Author&gt;Malmi&lt;/Author&gt;&lt;Year&gt;2003&lt;/Year&gt;&lt;RecNum&gt;4641&lt;/RecNum&gt;&lt;DisplayText&gt;(Malmi &amp;amp; Ikäheimo, 2003)&lt;/DisplayText&gt;&lt;record&gt;&lt;rec-number&gt;4641&lt;/rec-number&gt;&lt;foreign-keys&gt;&lt;key app="EN" db-id="0sdraaf2br29spe5zt85wxvqr0ffpx0daza0" timestamp="1468123465"&gt;4641&lt;/key&gt;&lt;/foreign-keys&gt;&lt;ref-type name="Journal Article"&gt;17&lt;/ref-type&gt;&lt;contributors&gt;&lt;authors&gt;&lt;author&gt;Malmi, Teemu&lt;/author&gt;&lt;author&gt;Ikäheimo, Seppo&lt;/author&gt;&lt;/authors&gt;&lt;/contributors&gt;&lt;titles&gt;&lt;title&gt;Value Based Management practices—some evidence from the field&lt;/title&gt;&lt;secondary-title&gt;Management Accounting Research&lt;/secondary-title&gt;&lt;/titles&gt;&lt;periodical&gt;&lt;full-title&gt;Management Accounting Research&lt;/full-title&gt;&lt;/periodical&gt;&lt;pages&gt;235-254&lt;/pages&gt;&lt;volume&gt;14&lt;/volume&gt;&lt;number&gt;3&lt;/number&gt;&lt;keywords&gt;&lt;keyword&gt;Value Based Management&lt;/keyword&gt;&lt;keyword&gt;Economic Value Added (EVA™)&lt;/keyword&gt;&lt;keyword&gt;Field study&lt;/keyword&gt;&lt;keyword&gt;Management control practice&lt;/keyword&gt;&lt;keyword&gt;Decision-making practice&lt;/keyword&gt;&lt;/keywords&gt;&lt;dates&gt;&lt;year&gt;2003&lt;/year&gt;&lt;pub-dates&gt;&lt;date&gt;9//&lt;/date&gt;&lt;/pub-dates&gt;&lt;/dates&gt;&lt;isbn&gt;1044-5005&lt;/isbn&gt;&lt;urls&gt;&lt;related-urls&gt;&lt;url&gt;http://www.sciencedirect.com/science/article/pii/S1044500503000477&lt;/url&gt;&lt;/related-urls&gt;&lt;/urls&gt;&lt;electronic-resource-num&gt;http://dx.doi.org/10.1016/S1044-5005(03)00047-7&lt;/electronic-resource-num&gt;&lt;/record&gt;&lt;/Cite&gt;&lt;/EndNote&gt;</w:instrText>
      </w:r>
      <w:r w:rsidRPr="00D86598">
        <w:fldChar w:fldCharType="separate"/>
      </w:r>
      <w:r w:rsidR="00854904">
        <w:rPr>
          <w:noProof/>
        </w:rPr>
        <w:t>(Malmi &amp; Ikäheimo, 2003)</w:t>
      </w:r>
      <w:r w:rsidRPr="00D86598">
        <w:fldChar w:fldCharType="end"/>
      </w:r>
      <w:r>
        <w:t xml:space="preserve">. Research suggests that implementing EVA can be challenging. For example, </w:t>
      </w:r>
      <w:r>
        <w:fldChar w:fldCharType="begin"/>
      </w:r>
      <w:r>
        <w:instrText xml:space="preserve"> ADDIN EN.CITE &lt;EndNote&gt;&lt;Cite AuthorYear="1"&gt;&lt;Author&gt;Francis&lt;/Author&gt;&lt;Year&gt;2002&lt;/Year&gt;&lt;RecNum&gt;6021&lt;/RecNum&gt;&lt;DisplayText&gt;Francis and Minchington (2002)&lt;/DisplayText&gt;&lt;record&gt;&lt;rec-number&gt;6021&lt;/rec-number&gt;&lt;foreign-keys&gt;&lt;key app="EN" db-id="0sdraaf2br29spe5zt85wxvqr0ffpx0daza0" timestamp="1525124606"&gt;6021&lt;/key&gt;&lt;/foreign-keys&gt;&lt;ref-type name="Journal Article"&gt;17&lt;/ref-type&gt;&lt;contributors&gt;&lt;authors&gt;&lt;author&gt;Francis, Graham&lt;/author&gt;&lt;author&gt;Minchington, Clare&lt;/author&gt;&lt;/authors&gt;&lt;/contributors&gt;&lt;titles&gt;&lt;title&gt;Regulating shareholder value: a case study of the introduction of value–based measures in a water company&lt;/title&gt;&lt;secondary-title&gt;British Journal of Management&lt;/secondary-title&gt;&lt;/titles&gt;&lt;periodical&gt;&lt;full-title&gt;British Journal of Management&lt;/full-title&gt;&lt;/periodical&gt;&lt;pages&gt;233-247&lt;/pages&gt;&lt;volume&gt;13&lt;/volume&gt;&lt;number&gt;3&lt;/number&gt;&lt;dates&gt;&lt;year&gt;2002&lt;/year&gt;&lt;/dates&gt;&lt;isbn&gt;1467-8551&lt;/isbn&gt;&lt;urls&gt;&lt;/urls&gt;&lt;/record&gt;&lt;/Cite&gt;&lt;/EndNote&gt;</w:instrText>
      </w:r>
      <w:r>
        <w:fldChar w:fldCharType="separate"/>
      </w:r>
      <w:r>
        <w:rPr>
          <w:noProof/>
        </w:rPr>
        <w:t>Francis and Minchington (2002)</w:t>
      </w:r>
      <w:r>
        <w:fldChar w:fldCharType="end"/>
      </w:r>
      <w:r>
        <w:t xml:space="preserve"> identified implementation challenges which were technical, cultural and political in nature. Research has also identified “shortcomings and implementation concerns” associated with EVA </w:t>
      </w:r>
      <w:r>
        <w:fldChar w:fldCharType="begin"/>
      </w:r>
      <w:r w:rsidR="00854904">
        <w:instrText xml:space="preserve"> ADDIN EN.CITE &lt;EndNote&gt;&lt;Cite&gt;&lt;Author&gt;Cordeiro&lt;/Author&gt;&lt;Year&gt;2001&lt;/Year&gt;&lt;RecNum&gt;6259&lt;/RecNum&gt;&lt;DisplayText&gt;(Cordeiro &amp;amp; Kent Jr, 2001)&lt;/DisplayText&gt;&lt;record&gt;&lt;rec-number&gt;6259&lt;/rec-number&gt;&lt;foreign-keys&gt;&lt;key app="EN" db-id="0sdraaf2br29spe5zt85wxvqr0ffpx0daza0" timestamp="1538634361"&gt;6259&lt;/key&gt;&lt;/foreign-keys&gt;&lt;ref-type name="Journal Article"&gt;17&lt;/ref-type&gt;&lt;contributors&gt;&lt;authors&gt;&lt;author&gt;Cordeiro, James J&lt;/author&gt;&lt;author&gt;Kent Jr, D Donald&lt;/author&gt;&lt;/authors&gt;&lt;/contributors&gt;&lt;titles&gt;&lt;title&gt;Do EVA™ adopters outperform their industry peers? Evidence from security analyst earnings forecasts&lt;/title&gt;&lt;secondary-title&gt;American Business Review&lt;/secondary-title&gt;&lt;/titles&gt;&lt;periodical&gt;&lt;full-title&gt;American Business Review&lt;/full-title&gt;&lt;/periodical&gt;&lt;dates&gt;&lt;year&gt;2001&lt;/year&gt;&lt;/dates&gt;&lt;urls&gt;&lt;/urls&gt;&lt;/record&gt;&lt;/Cite&gt;&lt;/EndNote&gt;</w:instrText>
      </w:r>
      <w:r>
        <w:fldChar w:fldCharType="separate"/>
      </w:r>
      <w:r w:rsidR="00854904">
        <w:rPr>
          <w:noProof/>
        </w:rPr>
        <w:t>(Cordeiro &amp; Kent Jr, 2001)</w:t>
      </w:r>
      <w:r>
        <w:fldChar w:fldCharType="end"/>
      </w:r>
      <w:r>
        <w:t xml:space="preserve">. Others have stressed that there may be considerable organizational and societal resistance to the use of EVA </w:t>
      </w:r>
      <w:r>
        <w:fldChar w:fldCharType="begin"/>
      </w:r>
      <w:r w:rsidR="00854904">
        <w:instrText xml:space="preserve"> ADDIN EN.CITE &lt;EndNote&gt;&lt;Cite&gt;&lt;Author&gt;Ezzamel&lt;/Author&gt;&lt;Year&gt;2005&lt;/Year&gt;&lt;RecNum&gt;3675&lt;/RecNum&gt;&lt;DisplayText&gt;(Chiwamit et al., 2014; Ezzamel &amp;amp; Burns, 2005)&lt;/DisplayText&gt;&lt;record&gt;&lt;rec-number&gt;3675&lt;/rec-number&gt;&lt;foreign-keys&gt;&lt;key app="EN" db-id="0sdraaf2br29spe5zt85wxvqr0ffpx0daza0" timestamp="1441270484"&gt;3675&lt;/key&gt;&lt;/foreign-keys&gt;&lt;ref-type name="Journal Article"&gt;17&lt;/ref-type&gt;&lt;contributors&gt;&lt;authors&gt;&lt;author&gt;Ezzamel, Mahmoud&lt;/author&gt;&lt;author&gt;Burns, John&lt;/author&gt;&lt;/authors&gt;&lt;/contributors&gt;&lt;titles&gt;&lt;title&gt;Professional competition, economic value added and management control strategies&lt;/title&gt;&lt;secondary-title&gt;Organization Studies&lt;/secondary-title&gt;&lt;/titles&gt;&lt;periodical&gt;&lt;full-title&gt;Organization Studies&lt;/full-title&gt;&lt;/periodical&gt;&lt;pages&gt;755-777&lt;/pages&gt;&lt;volume&gt;26&lt;/volume&gt;&lt;number&gt;5&lt;/number&gt;&lt;dates&gt;&lt;year&gt;2005&lt;/year&gt;&lt;/dates&gt;&lt;isbn&gt;0170-8406&lt;/isbn&gt;&lt;urls&gt;&lt;/urls&gt;&lt;/record&gt;&lt;/Cite&gt;&lt;Cite&gt;&lt;Author&gt;Chiwamit&lt;/Author&gt;&lt;Year&gt;2014&lt;/Year&gt;&lt;RecNum&gt;2488&lt;/RecNum&gt;&lt;record&gt;&lt;rec-number&gt;2488&lt;/rec-number&gt;&lt;foreign-keys&gt;&lt;key app="EN" db-id="0sdraaf2br29spe5zt85wxvqr0ffpx0daza0" timestamp="1438846878"&gt;2488&lt;/key&gt;&lt;/foreign-keys&gt;&lt;ref-type name="Journal Article"&gt;17&lt;/ref-type&gt;&lt;contributors&gt;&lt;authors&gt;&lt;author&gt;Chiwamit, Pimsiri&lt;/author&gt;&lt;author&gt;Modell, Sven&lt;/author&gt;&lt;author&gt;Yang, Chun Lei&lt;/author&gt;&lt;/authors&gt;&lt;/contributors&gt;&lt;titles&gt;&lt;title&gt;The societal relevance of management accounting innovations: economic value added and institutional work in the fields of Chinese and Thai state-owned enterprises&lt;/title&gt;&lt;secondary-title&gt;Accounting and Business Research&lt;/secondary-title&gt;&lt;/titles&gt;&lt;periodical&gt;&lt;full-title&gt;Accounting and Business Research&lt;/full-title&gt;&lt;/periodical&gt;&lt;pages&gt;144-180&lt;/pages&gt;&lt;volume&gt;44&lt;/volume&gt;&lt;number&gt;2&lt;/number&gt;&lt;dates&gt;&lt;year&gt;2014&lt;/year&gt;&lt;/dates&gt;&lt;isbn&gt;0001-4788&lt;/isbn&gt;&lt;urls&gt;&lt;/urls&gt;&lt;/record&gt;&lt;/Cite&gt;&lt;/EndNote&gt;</w:instrText>
      </w:r>
      <w:r>
        <w:fldChar w:fldCharType="separate"/>
      </w:r>
      <w:r w:rsidR="00854904">
        <w:rPr>
          <w:noProof/>
        </w:rPr>
        <w:t>(Chiwamit et al., 2014; Ezzamel &amp; Burns, 2005)</w:t>
      </w:r>
      <w:r>
        <w:fldChar w:fldCharType="end"/>
      </w:r>
      <w:r>
        <w:t xml:space="preserve">. A study carried out in a large Norwegian firm found that using EVA was too demanding in terms of time and resources </w:t>
      </w:r>
      <w:r w:rsidR="00937BB3">
        <w:fldChar w:fldCharType="begin"/>
      </w:r>
      <w:r w:rsidR="00854904">
        <w:instrText xml:space="preserve"> ADDIN EN.CITE &lt;EndNote&gt;&lt;Cite&gt;&lt;Author&gt;Gillesvik&lt;/Author&gt;&lt;Year&gt;2010&lt;/Year&gt;&lt;RecNum&gt;10403&lt;/RecNum&gt;&lt;DisplayText&gt;(Gillesvik &amp;amp; Kristiansen, 2010)&lt;/DisplayText&gt;&lt;record&gt;&lt;rec-number&gt;10403&lt;/rec-number&gt;&lt;foreign-keys&gt;&lt;key app="EN" db-id="0sdraaf2br29spe5zt85wxvqr0ffpx0daza0" timestamp="1556579179"&gt;10403&lt;/key&gt;&lt;/foreign-keys&gt;&lt;ref-type name="Report"&gt;27&lt;/ref-type&gt;&lt;contributors&gt;&lt;authors&gt;&lt;author&gt;Gillesvik, Mari Helene&lt;/author&gt;&lt;author&gt;Kristiansen, Brede Borgen&lt;/author&gt;&lt;/authors&gt;&lt;/contributors&gt;&lt;titles&gt;&lt;title&gt;En teoretisk presentasjon av EVA og Beyond Budgeting i lys av styringspakken&lt;/title&gt;&lt;secondary-title&gt;SNF-rapport nr. 12/10&lt;/secondary-title&gt;&lt;/titles&gt;&lt;dates&gt;&lt;year&gt;2010&lt;/year&gt;&lt;/dates&gt;&lt;pub-location&gt;Bergen&lt;/pub-location&gt;&lt;publisher&gt;SNF&lt;/publisher&gt;&lt;isbn&gt;8249107144&lt;/isbn&gt;&lt;urls&gt;&lt;related-urls&gt;&lt;url&gt;https://brage.bibsys.no/xmlui/bitstream/handle/11250/165093/R12_10.pdf?sequence=1&lt;/url&gt;&lt;/related-urls&gt;&lt;/urls&gt;&lt;/record&gt;&lt;/Cite&gt;&lt;/EndNote&gt;</w:instrText>
      </w:r>
      <w:r w:rsidR="00937BB3">
        <w:fldChar w:fldCharType="separate"/>
      </w:r>
      <w:r w:rsidR="00854904">
        <w:rPr>
          <w:noProof/>
        </w:rPr>
        <w:t>(Gillesvik &amp; Kristiansen, 2010)</w:t>
      </w:r>
      <w:r w:rsidR="00937BB3">
        <w:fldChar w:fldCharType="end"/>
      </w:r>
      <w:r w:rsidR="00183B59">
        <w:t>.</w:t>
      </w:r>
      <w:r>
        <w:t xml:space="preserve"> Finally, </w:t>
      </w:r>
      <w:r>
        <w:fldChar w:fldCharType="begin"/>
      </w:r>
      <w:r w:rsidR="00854904">
        <w:instrText xml:space="preserve"> ADDIN EN.CITE &lt;EndNote&gt;&lt;Cite AuthorYear="1"&gt;&lt;Author&gt;McLaren&lt;/Author&gt;&lt;Year&gt;2016&lt;/Year&gt;&lt;RecNum&gt;4572&lt;/RecNum&gt;&lt;DisplayText&gt;McLaren, Appleyard, and Mitchell (2016)&lt;/DisplayText&gt;&lt;record&gt;&lt;rec-number&gt;4572&lt;/rec-number&gt;&lt;foreign-keys&gt;&lt;key app="EN" db-id="0sdraaf2br29spe5zt85wxvqr0ffpx0daza0" timestamp="1466704956"&gt;4572&lt;/key&gt;&lt;/foreign-keys&gt;&lt;ref-type name="Journal Article"&gt;17&lt;/ref-type&gt;&lt;contributors&gt;&lt;authors&gt;&lt;author&gt;McLaren, Josie&lt;/author&gt;&lt;author&gt;Appleyard, Tony&lt;/author&gt;&lt;author&gt;Mitchell, Falconer&lt;/author&gt;&lt;/authors&gt;&lt;/contributors&gt;&lt;titles&gt;&lt;title&gt;The rise and fall of management accounting systems: A case study investigation of EVA™&lt;/title&gt;&lt;secondary-title&gt;The British Accounting Review&lt;/secondary-title&gt;&lt;/titles&gt;&lt;periodical&gt;&lt;full-title&gt;The British Accounting Review&lt;/full-title&gt;&lt;/periodical&gt;&lt;pages&gt;341-358&lt;/pages&gt;&lt;volume&gt;48&lt;/volume&gt;&lt;number&gt;3&lt;/number&gt;&lt;dates&gt;&lt;year&gt;2016&lt;/year&gt;&lt;/dates&gt;&lt;isbn&gt;0890-8389&lt;/isbn&gt;&lt;urls&gt;&lt;/urls&gt;&lt;electronic-resource-num&gt;http://dx.doi.org/10.1016/j.bar.2016.02.001&lt;/electronic-resource-num&gt;&lt;/record&gt;&lt;/Cite&gt;&lt;/EndNote&gt;</w:instrText>
      </w:r>
      <w:r>
        <w:fldChar w:fldCharType="separate"/>
      </w:r>
      <w:r w:rsidR="00854904">
        <w:rPr>
          <w:noProof/>
        </w:rPr>
        <w:t>McLaren, Appleyard, and Mitchell (2016)</w:t>
      </w:r>
      <w:r>
        <w:fldChar w:fldCharType="end"/>
      </w:r>
      <w:r>
        <w:t xml:space="preserve"> carried out longitudinal case studies in three New Zealand firms and documented the rise (institutionalization) and fall (deinstitutionalization) of EVA. These authors found that there were technical challenges associated with use of EVA, which contributed to its demise in the case organizations. </w:t>
      </w:r>
    </w:p>
    <w:p w14:paraId="3CEB65E4" w14:textId="0B4A53C4" w:rsidR="00CE6BD8" w:rsidRDefault="00CE6BD8" w:rsidP="005F0065">
      <w:pPr>
        <w:pStyle w:val="Heading2"/>
      </w:pPr>
      <w:r>
        <w:t>Effects</w:t>
      </w:r>
    </w:p>
    <w:p w14:paraId="17F1E119" w14:textId="7C100E7D" w:rsidR="00CE1B7D" w:rsidRDefault="00DF0115" w:rsidP="00CE1B7D">
      <w:r>
        <w:t xml:space="preserve">Generally, the data </w:t>
      </w:r>
      <w:r w:rsidR="008A038B">
        <w:t>on</w:t>
      </w:r>
      <w:r>
        <w:t xml:space="preserve"> the performance effects of EVA adoption and implement</w:t>
      </w:r>
      <w:r w:rsidR="002D47F7">
        <w:t>ation</w:t>
      </w:r>
      <w:r>
        <w:t xml:space="preserve"> do not match the very positive anecdotal stories publicized during the 1990s and early 2000s and the testimonials on the webpages of for instance S</w:t>
      </w:r>
      <w:r w:rsidR="002D47F7">
        <w:t>tern Stewart</w:t>
      </w:r>
      <w:r>
        <w:t xml:space="preserve"> during that time</w:t>
      </w:r>
      <w:r w:rsidR="002D47F7">
        <w:t xml:space="preserve"> period</w:t>
      </w:r>
      <w:r>
        <w:t xml:space="preserve">. </w:t>
      </w:r>
      <w:r w:rsidR="00CE1B7D">
        <w:t>The claims have largely been based on and supported by anecdotal evidence, i.e. success stories and testimonials from major</w:t>
      </w:r>
      <w:r w:rsidR="008A038B">
        <w:t xml:space="preserve"> North</w:t>
      </w:r>
      <w:r w:rsidR="00286BA6">
        <w:t xml:space="preserve"> </w:t>
      </w:r>
      <w:r w:rsidR="00CE1B7D">
        <w:t xml:space="preserve">American corporations. </w:t>
      </w:r>
      <w:r>
        <w:t xml:space="preserve">As the research methods literature tells us, </w:t>
      </w:r>
      <w:r w:rsidR="002D47F7">
        <w:t>such</w:t>
      </w:r>
      <w:r>
        <w:t xml:space="preserve"> individual anecdotes cannot be generalized to the whole population of firms. </w:t>
      </w:r>
    </w:p>
    <w:p w14:paraId="6DA75F70" w14:textId="43B71EDB" w:rsidR="00F7311E" w:rsidRDefault="00CE6BD8" w:rsidP="00F7311E">
      <w:r>
        <w:t xml:space="preserve">There are a number of reviews of </w:t>
      </w:r>
      <w:r w:rsidR="00656564">
        <w:t xml:space="preserve">the </w:t>
      </w:r>
      <w:r>
        <w:t xml:space="preserve">theoretical and empirical literature on EVA </w:t>
      </w:r>
      <w:r>
        <w:fldChar w:fldCharType="begin"/>
      </w:r>
      <w:r w:rsidR="00854904">
        <w:instrText xml:space="preserve"> ADDIN EN.CITE &lt;EndNote&gt;&lt;Cite&gt;&lt;Author&gt;Worthington&lt;/Author&gt;&lt;Year&gt;2001&lt;/Year&gt;&lt;RecNum&gt;3930&lt;/RecNum&gt;&lt;DisplayText&gt;(Worthington &amp;amp; West, 2001)&lt;/DisplayText&gt;&lt;record&gt;&lt;rec-number&gt;3930&lt;/rec-number&gt;&lt;foreign-keys&gt;&lt;key app="EN" db-id="0sdraaf2br29spe5zt85wxvqr0ffpx0daza0" timestamp="1450086058"&gt;3930&lt;/key&gt;&lt;/foreign-keys&gt;&lt;ref-type name="Journal Article"&gt;17&lt;/ref-type&gt;&lt;contributors&gt;&lt;authors&gt;&lt;author&gt;Worthington, Andrew C&lt;/author&gt;&lt;author&gt;West, Tracey&lt;/author&gt;&lt;/authors&gt;&lt;/contributors&gt;&lt;titles&gt;&lt;title&gt;Economic value-added: A review of the theoretical and empirical literature&lt;/title&gt;&lt;secondary-title&gt;Asian Review of Accounting&lt;/secondary-title&gt;&lt;/titles&gt;&lt;periodical&gt;&lt;full-title&gt;Asian Review of Accounting&lt;/full-title&gt;&lt;/periodical&gt;&lt;pages&gt;67-86&lt;/pages&gt;&lt;volume&gt;9&lt;/volume&gt;&lt;number&gt;1&lt;/number&gt;&lt;dates&gt;&lt;year&gt;2001&lt;/year&gt;&lt;/dates&gt;&lt;isbn&gt;1321-7348&lt;/isbn&gt;&lt;urls&gt;&lt;/urls&gt;&lt;/record&gt;&lt;/Cite&gt;&lt;/EndNote&gt;</w:instrText>
      </w:r>
      <w:r>
        <w:fldChar w:fldCharType="separate"/>
      </w:r>
      <w:r w:rsidR="00854904">
        <w:rPr>
          <w:noProof/>
        </w:rPr>
        <w:t>(Worthington &amp; West, 2001)</w:t>
      </w:r>
      <w:r>
        <w:fldChar w:fldCharType="end"/>
      </w:r>
      <w:r>
        <w:t xml:space="preserve">. Studies have shown that the evidence on the performance enhancing effects of EVA </w:t>
      </w:r>
      <w:r w:rsidR="008A038B">
        <w:t>is</w:t>
      </w:r>
      <w:r>
        <w:t xml:space="preserve"> quite mixed </w:t>
      </w:r>
      <w:r>
        <w:fldChar w:fldCharType="begin">
          <w:fldData xml:space="preserve">PEVuZE5vdGU+PENpdGU+PEF1dGhvcj5CaWRkbGU8L0F1dGhvcj48WWVhcj4xOTk3PC9ZZWFyPjxS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</w:fldData>
        </w:fldChar>
      </w:r>
      <w:r w:rsidR="00854904">
        <w:instrText xml:space="preserve"> ADDIN EN.CITE </w:instrText>
      </w:r>
      <w:r w:rsidR="00854904">
        <w:fldChar w:fldCharType="begin">
          <w:fldData xml:space="preserve">PEVuZE5vdGU+PENpdGU+PEF1dGhvcj5CaWRkbGU8L0F1dGhvcj48WWVhcj4xOTk3PC9ZZWFyPjxS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</w:fldData>
        </w:fldChar>
      </w:r>
      <w:r w:rsidR="00854904">
        <w:instrText xml:space="preserve"> ADDIN EN.CITE.DATA </w:instrText>
      </w:r>
      <w:r w:rsidR="00854904">
        <w:fldChar w:fldCharType="end"/>
      </w:r>
      <w:r>
        <w:fldChar w:fldCharType="separate"/>
      </w:r>
      <w:r w:rsidR="00854904">
        <w:rPr>
          <w:noProof/>
        </w:rPr>
        <w:t>(Biddle, Bowen, &amp; Wallace, 1997; Biddle, Bowen, &amp; Wallace, 1999)</w:t>
      </w:r>
      <w:r>
        <w:fldChar w:fldCharType="end"/>
      </w:r>
      <w:r>
        <w:t xml:space="preserve">. In the words of </w:t>
      </w:r>
      <w:r>
        <w:fldChar w:fldCharType="begin"/>
      </w:r>
      <w:r w:rsidR="00CE1B7D">
        <w:instrText xml:space="preserve"> ADDIN EN.CITE &lt;EndNote&gt;&lt;Cite AuthorYear="1"&gt;&lt;Author&gt;Bhattacharyya&lt;/Author&gt;&lt;Year&gt;2004&lt;/Year&gt;&lt;RecNum&gt;6271&lt;/RecNum&gt;&lt;DisplayText&gt;Bhattacharyya and Phani (2004)&lt;/DisplayText&gt;&lt;record&gt;&lt;rec-number&gt;6271&lt;/rec-number&gt;&lt;foreign-keys&gt;&lt;key app="EN" db-id="0sdraaf2br29spe5zt85wxvqr0ffpx0daza0" timestamp="1538682756"&gt;6271&lt;/key&gt;&lt;/foreign-keys&gt;&lt;ref-type name="Report"&gt;27&lt;/ref-type&gt;&lt;contributors&gt;&lt;authors&gt;&lt;author&gt;Bhattacharyya, Asish K&lt;/author&gt;&lt;author&gt;Phani, BV&lt;/author&gt;&lt;/authors&gt;&lt;/contributors&gt;&lt;titles&gt;&lt;title&gt;Economic value added-A general perspective&lt;/title&gt;&lt;/titles&gt;&lt;dates&gt;&lt;year&gt;2004&lt;/year&gt;&lt;/dates&gt;&lt;publisher&gt;Working Paper Series&lt;/publisher&gt;&lt;urls&gt;&lt;/urls&gt;&lt;/record&gt;&lt;/Cite&gt;&lt;/EndNote&gt;</w:instrText>
      </w:r>
      <w:r>
        <w:fldChar w:fldCharType="separate"/>
      </w:r>
      <w:r w:rsidR="00CE1B7D">
        <w:rPr>
          <w:noProof/>
        </w:rPr>
        <w:t>Bhattacharyya and Phani (2004)</w:t>
      </w:r>
      <w:r>
        <w:fldChar w:fldCharType="end"/>
      </w:r>
      <w:r>
        <w:t xml:space="preserve"> “the empirical evidence is split almost half way.”</w:t>
      </w:r>
      <w:r w:rsidDel="004B2A5A">
        <w:t xml:space="preserve"> </w:t>
      </w:r>
      <w:r w:rsidR="00E970A9">
        <w:fldChar w:fldCharType="begin"/>
      </w:r>
      <w:r w:rsidR="00E970A9">
        <w:instrText xml:space="preserve"> ADDIN EN.CITE &lt;EndNote&gt;&lt;Cite AuthorYear="1"&gt;&lt;Author&gt;Paulo&lt;/Author&gt;&lt;Year&gt;2010&lt;/Year&gt;&lt;RecNum&gt;10271&lt;/RecNum&gt;&lt;DisplayText&gt;Paulo (2010)&lt;/DisplayText&gt;&lt;record&gt;&lt;rec-number&gt;10271&lt;/rec-number&gt;&lt;foreign-keys&gt;&lt;key app="EN" db-id="0sdraaf2br29spe5zt85wxvqr0ffpx0daza0" timestamp="1551482805"&gt;10271&lt;/key&gt;&lt;/foreign-keys&gt;&lt;ref-type name="Journal Article"&gt;17&lt;/ref-type&gt;&lt;contributors&gt;&lt;authors&gt;&lt;author&gt;Paulo, S&lt;/author&gt;&lt;/authors&gt;&lt;/contributors&gt;&lt;titles&gt;&lt;title&gt;The UK Companies Act of 2006 and the Sarbanes-Oxley Act of 2002: Implications for EVA®(economic value added)&lt;/title&gt;&lt;secondary-title&gt;International Journal of law and management&lt;/secondary-title&gt;&lt;/titles&gt;&lt;periodical&gt;&lt;full-title&gt;International Journal of law and management&lt;/full-title&gt;&lt;/periodical&gt;&lt;pages&gt;173-181&lt;/pages&gt;&lt;volume&gt;52&lt;/volume&gt;&lt;number&gt;3&lt;/number&gt;&lt;dates&gt;&lt;year&gt;2010&lt;/year&gt;&lt;/dates&gt;&lt;isbn&gt;1754-243X&lt;/isbn&gt;&lt;urls&gt;&lt;/urls&gt;&lt;/record&gt;&lt;/Cite&gt;&lt;/EndNote&gt;</w:instrText>
      </w:r>
      <w:r w:rsidR="00E970A9">
        <w:fldChar w:fldCharType="separate"/>
      </w:r>
      <w:r w:rsidR="00E970A9">
        <w:rPr>
          <w:noProof/>
        </w:rPr>
        <w:t>Paulo (2010)</w:t>
      </w:r>
      <w:r w:rsidR="00E970A9">
        <w:fldChar w:fldCharType="end"/>
      </w:r>
      <w:r w:rsidR="005D0655">
        <w:t xml:space="preserve"> finds that the evidence cannot validate Stern Stewart’s claims that EVA is superior to other performance measures. </w:t>
      </w:r>
      <w:r>
        <w:t xml:space="preserve">A recent follow-up review article has also documented a weak relationship between EVA and stock returns </w:t>
      </w:r>
      <w:r>
        <w:fldChar w:fldCharType="begin"/>
      </w:r>
      <w:r w:rsidR="00854904">
        <w:instrText xml:space="preserve"> ADDIN EN.CITE &lt;EndNote&gt;&lt;Cite&gt;&lt;Author&gt;Toft&lt;/Author&gt;&lt;Year&gt;2015&lt;/Year&gt;&lt;RecNum&gt;3941&lt;/RecNum&gt;&lt;DisplayText&gt;(Toft &amp;amp; Lueg, 2015)&lt;/DisplayText&gt;&lt;record&gt;&lt;rec-number&gt;3941&lt;/rec-number&gt;&lt;foreign-keys&gt;&lt;key app="EN" db-id="0sdraaf2br29spe5zt85wxvqr0ffpx0daza0" timestamp="1450086059"&gt;3941&lt;/key&gt;&lt;/foreign-keys&gt;&lt;ref-type name="Journal Article"&gt;17&lt;/ref-type&gt;&lt;contributors&gt;&lt;authors&gt;&lt;author&gt;Toft, Jon&lt;/author&gt;&lt;author&gt;Lueg, Rainer&lt;/author&gt;&lt;/authors&gt;&lt;/contributors&gt;&lt;titles&gt;&lt;title&gt;Does Eva Beat Earnings? A Literature Review of the Evidence Since Biddle Et Al. (1997)&lt;/title&gt;&lt;secondary-title&gt;Corporate Ownership &amp;amp; Control&lt;/secondary-title&gt;&lt;/titles&gt;&lt;periodical&gt;&lt;full-title&gt;Corporate Ownership &amp;amp; Control&lt;/full-title&gt;&lt;/periodical&gt;&lt;pages&gt;8-18&lt;/pages&gt;&lt;volume&gt;12&lt;/volume&gt;&lt;number&gt;3&lt;/number&gt;&lt;dates&gt;&lt;year&gt;2015&lt;/year&gt;&lt;/dates&gt;&lt;urls&gt;&lt;/urls&gt;&lt;/record&gt;&lt;/Cite&gt;&lt;/EndNote&gt;</w:instrText>
      </w:r>
      <w:r>
        <w:fldChar w:fldCharType="separate"/>
      </w:r>
      <w:r w:rsidR="00854904">
        <w:rPr>
          <w:noProof/>
        </w:rPr>
        <w:t>(Toft &amp; Lueg, 2015)</w:t>
      </w:r>
      <w:r>
        <w:fldChar w:fldCharType="end"/>
      </w:r>
      <w:r>
        <w:t xml:space="preserve">. </w:t>
      </w:r>
      <w:r w:rsidR="00183B59">
        <w:t xml:space="preserve">Taken together, this body of literature </w:t>
      </w:r>
      <w:r w:rsidR="00CE1B7D">
        <w:t xml:space="preserve">provides </w:t>
      </w:r>
      <w:r w:rsidR="00F7311E">
        <w:t xml:space="preserve">mixed evidence for the performance enhancing effects of </w:t>
      </w:r>
      <w:r w:rsidR="00CE1B7D">
        <w:t xml:space="preserve">using </w:t>
      </w:r>
      <w:r w:rsidR="00F7311E">
        <w:t xml:space="preserve">EVA. </w:t>
      </w:r>
    </w:p>
    <w:p w14:paraId="0699E8D8" w14:textId="500A3FD3" w:rsidR="00A44DF8" w:rsidRDefault="00A44DF8" w:rsidP="00A44DF8">
      <w:pPr>
        <w:pStyle w:val="Heading1"/>
      </w:pPr>
      <w:r>
        <w:lastRenderedPageBreak/>
        <w:t xml:space="preserve">Discussion </w:t>
      </w:r>
    </w:p>
    <w:p w14:paraId="5223ECF5" w14:textId="6EA2D047" w:rsidR="0019321F" w:rsidRDefault="0019321F" w:rsidP="009A6977">
      <w:pPr>
        <w:pStyle w:val="Heading2"/>
      </w:pPr>
      <w:r>
        <w:t>Emergence</w:t>
      </w:r>
    </w:p>
    <w:p w14:paraId="0BB91399" w14:textId="3E257221" w:rsidR="00A80314" w:rsidRDefault="00836B5D">
      <w:r>
        <w:t xml:space="preserve">While the origins and early theoretical development of EVA can be traced back to the 1980s, EVA </w:t>
      </w:r>
      <w:r w:rsidR="006A72FE">
        <w:t xml:space="preserve">did not get popular until the 1990s. The rise in popularity can to a large degree be attributed to the </w:t>
      </w:r>
      <w:r>
        <w:t xml:space="preserve">promotional efforts of the consulting firm Stern Stewart. Therefore, </w:t>
      </w:r>
      <w:r w:rsidR="006A72FE">
        <w:t xml:space="preserve">it can be argued that </w:t>
      </w:r>
      <w:r>
        <w:t xml:space="preserve">the movement around </w:t>
      </w:r>
      <w:r w:rsidR="00A80314">
        <w:t xml:space="preserve">EVA has to a large extent been </w:t>
      </w:r>
      <w:r>
        <w:t xml:space="preserve">led by </w:t>
      </w:r>
      <w:r w:rsidR="00A80314">
        <w:t>p</w:t>
      </w:r>
      <w:r w:rsidR="0019321F">
        <w:t>ractitioner</w:t>
      </w:r>
      <w:r>
        <w:t xml:space="preserve">s </w:t>
      </w:r>
      <w:r w:rsidR="0019321F">
        <w:fldChar w:fldCharType="begin"/>
      </w:r>
      <w:r w:rsidR="00854904">
        <w:instrText xml:space="preserve"> ADDIN EN.CITE &lt;EndNote&gt;&lt;Cite&gt;&lt;Author&gt;Carmona&lt;/Author&gt;&lt;Year&gt;2003&lt;/Year&gt;&lt;RecNum&gt;4510&lt;/RecNum&gt;&lt;DisplayText&gt;(Carmona et al., 2003)&lt;/DisplayText&gt;&lt;record&gt;&lt;rec-number&gt;4510&lt;/rec-number&gt;&lt;foreign-keys&gt;&lt;key app="EN" db-id="0sdraaf2br29spe5zt85wxvqr0ffpx0daza0" timestamp="1463983025"&gt;4510&lt;/key&gt;&lt;/foreign-keys&gt;&lt;ref-type name="Journal Article"&gt;17&lt;/ref-type&gt;&lt;contributors&gt;&lt;authors&gt;&lt;author&gt;Carmona, Salvador&lt;/author&gt;&lt;author&gt;Deyá, Bartolomé&lt;/author&gt;&lt;author&gt;Gutiérrez, Isabel&lt;/author&gt;&lt;/authors&gt;&lt;/contributors&gt;&lt;titles&gt;&lt;title&gt;El EVA como moda en control de gestión&lt;/title&gt;&lt;secondary-title&gt;Spanish Journal of Finance and Accounting/Revista Española de Financiación y Contabilidad&lt;/secondary-title&gt;&lt;/titles&gt;&lt;periodical&gt;&lt;full-title&gt;Spanish Journal of Finance and Accounting/Revista Española de Financiación y Contabilidad&lt;/full-title&gt;&lt;/periodical&gt;&lt;pages&gt;725-753&lt;/pages&gt;&lt;volume&gt;32&lt;/volume&gt;&lt;number&gt;118&lt;/number&gt;&lt;dates&gt;&lt;year&gt;2003&lt;/year&gt;&lt;/dates&gt;&lt;isbn&gt;0210-2412&lt;/isbn&gt;&lt;urls&gt;&lt;/urls&gt;&lt;/record&gt;&lt;/Cite&gt;&lt;/EndNote&gt;</w:instrText>
      </w:r>
      <w:r w:rsidR="0019321F">
        <w:fldChar w:fldCharType="separate"/>
      </w:r>
      <w:r w:rsidR="00854904">
        <w:rPr>
          <w:noProof/>
        </w:rPr>
        <w:t>(Carmona et al., 2003)</w:t>
      </w:r>
      <w:r w:rsidR="0019321F">
        <w:fldChar w:fldCharType="end"/>
      </w:r>
      <w:r>
        <w:t xml:space="preserve">, </w:t>
      </w:r>
      <w:r w:rsidR="00A80314">
        <w:t xml:space="preserve">spearheaded by Stern Stewart, </w:t>
      </w:r>
      <w:r>
        <w:t xml:space="preserve">and </w:t>
      </w:r>
      <w:r w:rsidR="00A80314">
        <w:t xml:space="preserve">cheered on by actors in the business press such as Fortune magazine, </w:t>
      </w:r>
      <w:r w:rsidR="006A72FE">
        <w:t xml:space="preserve">as well as </w:t>
      </w:r>
      <w:r>
        <w:t xml:space="preserve">financial analysts </w:t>
      </w:r>
      <w:r w:rsidR="006A72FE">
        <w:t xml:space="preserve">and </w:t>
      </w:r>
      <w:r w:rsidR="00A80314">
        <w:t>enthusiastic adopters in the corporate world. The</w:t>
      </w:r>
      <w:r>
        <w:t xml:space="preserve"> </w:t>
      </w:r>
      <w:r w:rsidR="00A80314">
        <w:t xml:space="preserve">adoption of EVA by many leading </w:t>
      </w:r>
      <w:r w:rsidR="00286BA6">
        <w:t>North American</w:t>
      </w:r>
      <w:r w:rsidR="00A80314">
        <w:t xml:space="preserve"> firms also may have contributed to a “Kodak Effect</w:t>
      </w:r>
      <w:r w:rsidR="006A72FE">
        <w:t>,</w:t>
      </w:r>
      <w:r w:rsidR="00A80314">
        <w:t xml:space="preserve">” </w:t>
      </w:r>
      <w:r w:rsidR="006A72FE">
        <w:t xml:space="preserve">which refers to the rise in popularity of outsourcing </w:t>
      </w:r>
      <w:r w:rsidR="00A80314">
        <w:t xml:space="preserve">in the aftermath of Kodak’s much-publicized decision to adopt outsourcing </w:t>
      </w:r>
      <w:r w:rsidR="00A80314">
        <w:fldChar w:fldCharType="begin"/>
      </w:r>
      <w:r w:rsidR="00854904">
        <w:instrText xml:space="preserve"> ADDIN EN.CITE &lt;EndNote&gt;&lt;Cite&gt;&lt;Author&gt;Loh&lt;/Author&gt;&lt;Year&gt;1992&lt;/Year&gt;&lt;RecNum&gt;4280&lt;/RecNum&gt;&lt;DisplayText&gt;(Loh &amp;amp; Venkatraman, 1992)&lt;/DisplayText&gt;&lt;record&gt;&lt;rec-number&gt;4280&lt;/rec-number&gt;&lt;foreign-keys&gt;&lt;key app="EN" db-id="0sdraaf2br29spe5zt85wxvqr0ffpx0daza0" timestamp="1457959859"&gt;4280&lt;/key&gt;&lt;/foreign-keys&gt;&lt;ref-type name="Journal Article"&gt;17&lt;/ref-type&gt;&lt;contributors&gt;&lt;authors&gt;&lt;author&gt;Loh, Lawrence&lt;/author&gt;&lt;author&gt;Venkatraman, N&lt;/author&gt;&lt;/authors&gt;&lt;/contributors&gt;&lt;titles&gt;&lt;title&gt;Diffusion of information technology outsourcing: influence sources and the Kodak effect&lt;/title&gt;&lt;secondary-title&gt;Information Systems Research&lt;/secondary-title&gt;&lt;/titles&gt;&lt;periodical&gt;&lt;full-title&gt;Information systems research&lt;/full-title&gt;&lt;/periodical&gt;&lt;pages&gt;334-358&lt;/pages&gt;&lt;volume&gt;3&lt;/volume&gt;&lt;number&gt;4&lt;/number&gt;&lt;dates&gt;&lt;year&gt;1992&lt;/year&gt;&lt;/dates&gt;&lt;isbn&gt;1047-7047&lt;/isbn&gt;&lt;urls&gt;&lt;/urls&gt;&lt;/record&gt;&lt;/Cite&gt;&lt;/EndNote&gt;</w:instrText>
      </w:r>
      <w:r w:rsidR="00A80314">
        <w:fldChar w:fldCharType="separate"/>
      </w:r>
      <w:r w:rsidR="00854904">
        <w:rPr>
          <w:noProof/>
        </w:rPr>
        <w:t>(Loh &amp; Venkatraman, 1992)</w:t>
      </w:r>
      <w:r w:rsidR="00A80314">
        <w:fldChar w:fldCharType="end"/>
      </w:r>
      <w:r w:rsidR="00A80314">
        <w:t xml:space="preserve">. </w:t>
      </w:r>
      <w:r w:rsidR="005D2412">
        <w:t xml:space="preserve">Similarly, the EVA concept’s diffusion </w:t>
      </w:r>
      <w:r w:rsidR="006A72FE">
        <w:t xml:space="preserve">during the 1990s </w:t>
      </w:r>
      <w:r w:rsidR="005D2412">
        <w:t xml:space="preserve">was helped by </w:t>
      </w:r>
      <w:r w:rsidR="00B04056">
        <w:t xml:space="preserve">the attention </w:t>
      </w:r>
      <w:r w:rsidR="006A72FE">
        <w:t xml:space="preserve">showered on the concept </w:t>
      </w:r>
      <w:r w:rsidR="00B04056">
        <w:t xml:space="preserve">in the business and financial press, in particular the </w:t>
      </w:r>
      <w:r w:rsidR="005D2412">
        <w:t>highly publicized stories from prestigious North American EVA adopters.</w:t>
      </w:r>
    </w:p>
    <w:p w14:paraId="0EE33EA6" w14:textId="60AC5EC1" w:rsidR="005D2412" w:rsidRDefault="003A2C12" w:rsidP="00E954AF">
      <w:r>
        <w:t xml:space="preserve">The emergence of EVA </w:t>
      </w:r>
      <w:r w:rsidR="00B04056">
        <w:t>was also</w:t>
      </w:r>
      <w:r>
        <w:t xml:space="preserve"> to a large extent helped by </w:t>
      </w:r>
      <w:r w:rsidR="006A72FE">
        <w:t>the concept’s</w:t>
      </w:r>
      <w:r>
        <w:t xml:space="preserve"> fit with the dominant zeitgeist in the business community during the early to mid-1990s, which particularly in the Anglo-American part of the world emphasized financial metrics and held u</w:t>
      </w:r>
      <w:r w:rsidR="005D2412">
        <w:t>p</w:t>
      </w:r>
      <w:r>
        <w:t xml:space="preserve"> shareholder value maximization as a mantra. </w:t>
      </w:r>
      <w:r w:rsidR="005D2412">
        <w:t xml:space="preserve">This provided fertile ground for the </w:t>
      </w:r>
      <w:r w:rsidR="006A72FE">
        <w:t xml:space="preserve">gospel </w:t>
      </w:r>
      <w:r w:rsidR="005D2412">
        <w:t xml:space="preserve">espoused by </w:t>
      </w:r>
      <w:r w:rsidR="006A72FE">
        <w:t>“</w:t>
      </w:r>
      <w:r w:rsidR="005D2412">
        <w:t>EVA</w:t>
      </w:r>
      <w:r w:rsidR="006A72FE">
        <w:t>ngelists.”</w:t>
      </w:r>
      <w:r w:rsidR="005D2412">
        <w:t xml:space="preserve"> </w:t>
      </w:r>
    </w:p>
    <w:p w14:paraId="33137568" w14:textId="3EE72E63" w:rsidR="0019321F" w:rsidRDefault="0019321F">
      <w:pPr>
        <w:pStyle w:val="Heading2"/>
      </w:pPr>
      <w:r>
        <w:t>Evolution</w:t>
      </w:r>
    </w:p>
    <w:p w14:paraId="2B1FDE98" w14:textId="40E4B92F" w:rsidR="005D2412" w:rsidRDefault="009405B7">
      <w:r>
        <w:t xml:space="preserve">The </w:t>
      </w:r>
      <w:r w:rsidR="005D2412">
        <w:t xml:space="preserve">historical popularity trajectory </w:t>
      </w:r>
      <w:r w:rsidR="006A72FE">
        <w:t xml:space="preserve">observed </w:t>
      </w:r>
      <w:r w:rsidR="005D2412">
        <w:t xml:space="preserve">in </w:t>
      </w:r>
      <w:r w:rsidR="006A72FE">
        <w:t xml:space="preserve">the </w:t>
      </w:r>
      <w:r w:rsidR="005D2412">
        <w:t>case of EVA</w:t>
      </w:r>
      <w:r>
        <w:t xml:space="preserve"> is a typical “rise and fall” story, </w:t>
      </w:r>
      <w:r w:rsidR="006A72FE">
        <w:t>with a boom phase where the concept experienced a rapid increase in popularity and then a bust phase it fell out of favor</w:t>
      </w:r>
      <w:r>
        <w:t xml:space="preserve">. </w:t>
      </w:r>
      <w:r w:rsidR="006A72FE">
        <w:t xml:space="preserve">The literature reviewed in this paper suggests that there are </w:t>
      </w:r>
      <w:r>
        <w:t xml:space="preserve">several possible reasons </w:t>
      </w:r>
      <w:r w:rsidR="006A72FE">
        <w:t xml:space="preserve">for the </w:t>
      </w:r>
      <w:r>
        <w:t xml:space="preserve">reduced popularity of EVA. </w:t>
      </w:r>
    </w:p>
    <w:p w14:paraId="5CF4E2DB" w14:textId="319CA570" w:rsidR="005D2412" w:rsidRDefault="009405B7">
      <w:r>
        <w:t xml:space="preserve">First, some of </w:t>
      </w:r>
      <w:r w:rsidR="00B04056">
        <w:t>the backlas</w:t>
      </w:r>
      <w:r w:rsidR="00E954AF">
        <w:t>h</w:t>
      </w:r>
      <w:r>
        <w:t xml:space="preserve"> </w:t>
      </w:r>
      <w:r w:rsidR="006A72FE">
        <w:t xml:space="preserve">to EVA </w:t>
      </w:r>
      <w:r>
        <w:t xml:space="preserve">can be attributed to </w:t>
      </w:r>
      <w:r w:rsidR="00435CB3">
        <w:t xml:space="preserve">overly inflated expectations with respect to performance effects. For many organizations the concept failed to live up </w:t>
      </w:r>
      <w:r w:rsidR="002F2D37">
        <w:t xml:space="preserve">to </w:t>
      </w:r>
      <w:r w:rsidR="00435CB3">
        <w:t>the high expectations c</w:t>
      </w:r>
      <w:r>
        <w:t xml:space="preserve">reated by </w:t>
      </w:r>
      <w:r w:rsidR="00435CB3">
        <w:t xml:space="preserve">optimistic rhetoric and </w:t>
      </w:r>
      <w:r>
        <w:t xml:space="preserve">the heavy touting of anecdotal success stories during the 1990s. </w:t>
      </w:r>
      <w:r w:rsidR="00435CB3">
        <w:t>In general, s</w:t>
      </w:r>
      <w:r w:rsidR="00B04056">
        <w:t xml:space="preserve">tudies have provided mixed evidence for </w:t>
      </w:r>
      <w:r w:rsidR="00435CB3">
        <w:t xml:space="preserve">the </w:t>
      </w:r>
      <w:r w:rsidR="00B04056">
        <w:t xml:space="preserve">strong claims of performance enhancements. </w:t>
      </w:r>
      <w:r w:rsidR="005D2412">
        <w:t xml:space="preserve">This </w:t>
      </w:r>
      <w:r w:rsidR="00435CB3">
        <w:t xml:space="preserve">may have </w:t>
      </w:r>
      <w:r w:rsidR="005D2412">
        <w:t>created disappointment and disillusionment</w:t>
      </w:r>
      <w:r w:rsidR="00435CB3">
        <w:t xml:space="preserve"> among EVA users</w:t>
      </w:r>
      <w:r w:rsidR="005D2412">
        <w:t xml:space="preserve"> and </w:t>
      </w:r>
      <w:r w:rsidR="00E954AF">
        <w:t xml:space="preserve">may </w:t>
      </w:r>
      <w:r w:rsidR="005D2412">
        <w:t xml:space="preserve">have contributed to a </w:t>
      </w:r>
      <w:r w:rsidR="00E954AF">
        <w:t xml:space="preserve">general </w:t>
      </w:r>
      <w:r w:rsidR="005D2412">
        <w:t>contamination of the once shiny EVA label. As it is pointed out in the literature on management fashions, management concept</w:t>
      </w:r>
      <w:r w:rsidR="00435CB3">
        <w:t>s</w:t>
      </w:r>
      <w:r w:rsidR="005D2412">
        <w:t xml:space="preserve"> </w:t>
      </w:r>
      <w:r w:rsidR="00435CB3">
        <w:t>may become</w:t>
      </w:r>
      <w:r w:rsidR="005D2412">
        <w:t xml:space="preserve"> “worn out through use”</w:t>
      </w:r>
      <w:r w:rsidR="00435CB3">
        <w:t xml:space="preserve"> as they become associated with negative experiences and failure stories</w:t>
      </w:r>
      <w:r w:rsidR="0094386C">
        <w:t xml:space="preserve"> </w:t>
      </w:r>
      <w:r w:rsidR="0094386C">
        <w:fldChar w:fldCharType="begin"/>
      </w:r>
      <w:r w:rsidR="00854904">
        <w:instrText xml:space="preserve"> ADDIN EN.CITE &lt;EndNote&gt;&lt;Cite&gt;&lt;Author&gt;Benders&lt;/Author&gt;&lt;Year&gt;2001&lt;/Year&gt;&lt;RecNum&gt;6286&lt;/RecNum&gt;&lt;DisplayText&gt;(Benders &amp;amp; Van Veen, 2001)&lt;/DisplayText&gt;&lt;record&gt;&lt;rec-number&gt;6286&lt;/rec-number&gt;&lt;foreign-keys&gt;&lt;key app="EN" db-id="0sdraaf2br29spe5zt85wxvqr0ffpx0daza0" timestamp="1539119243"&gt;6286&lt;/key&gt;&lt;/foreign-keys&gt;&lt;ref-type name="Journal Article"&gt;17&lt;/ref-type&gt;&lt;contributors&gt;&lt;authors&gt;&lt;author&gt;Benders, Jos&lt;/author&gt;&lt;author&gt;Van Veen, Kees&lt;/author&gt;&lt;/authors&gt;&lt;/contributors&gt;&lt;titles&gt;&lt;title&gt;What&amp;apos;s in a Fashion? Interpretative Viability and Management Fashions&lt;/title&gt;&lt;secondary-title&gt;Organization&lt;/secondary-title&gt;&lt;/titles&gt;&lt;periodical&gt;&lt;full-title&gt;Organization&lt;/full-title&gt;&lt;/periodical&gt;&lt;pages&gt;33-53&lt;/pages&gt;&lt;volume&gt;8&lt;/volume&gt;&lt;number&gt;1&lt;/number&gt;&lt;keywords&gt;&lt;keyword&gt;management fashion&lt;/keyword&gt;&lt;keyword&gt;interpretative viability&lt;/keyword&gt;&lt;keyword&gt;organization concepts&lt;/keyword&gt;&lt;/keywords&gt;&lt;dates&gt;&lt;year&gt;2001&lt;/year&gt;&lt;/dates&gt;&lt;publisher&gt;Sage Publications&lt;/publisher&gt;&lt;isbn&gt;1350-5084&lt;/isbn&gt;&lt;urls&gt;&lt;/urls&gt;&lt;electronic-resource-num&gt;10.1177/135050840181003&lt;/electronic-resource-num&gt;&lt;language&gt;English&lt;/language&gt;&lt;/record&gt;&lt;/Cite&gt;&lt;/EndNote&gt;</w:instrText>
      </w:r>
      <w:r w:rsidR="0094386C">
        <w:fldChar w:fldCharType="separate"/>
      </w:r>
      <w:r w:rsidR="00854904">
        <w:rPr>
          <w:noProof/>
        </w:rPr>
        <w:t>(Benders &amp; Van Veen, 2001)</w:t>
      </w:r>
      <w:r w:rsidR="0094386C">
        <w:fldChar w:fldCharType="end"/>
      </w:r>
      <w:r w:rsidR="005D2412">
        <w:t>.</w:t>
      </w:r>
    </w:p>
    <w:p w14:paraId="0A08886B" w14:textId="4FEC742E" w:rsidR="005D2412" w:rsidRDefault="009405B7">
      <w:r>
        <w:t>Second, some of the d</w:t>
      </w:r>
      <w:r w:rsidR="00435CB3">
        <w:t>ecrease</w:t>
      </w:r>
      <w:r>
        <w:t xml:space="preserve"> in popularity can be attributed to a shift in zeitgeist during the 2000s</w:t>
      </w:r>
      <w:r w:rsidR="00435CB3">
        <w:t>, a trend which only become stronger</w:t>
      </w:r>
      <w:r>
        <w:t xml:space="preserve"> in the aftermath of the financial crisis of 2008. </w:t>
      </w:r>
      <w:r w:rsidR="00435CB3">
        <w:t>During this time t</w:t>
      </w:r>
      <w:r>
        <w:t xml:space="preserve">he focus of </w:t>
      </w:r>
      <w:r w:rsidR="005D2412">
        <w:t>the field</w:t>
      </w:r>
      <w:r w:rsidR="00435CB3">
        <w:t>s</w:t>
      </w:r>
      <w:r w:rsidR="005D2412">
        <w:t xml:space="preserve"> of </w:t>
      </w:r>
      <w:r>
        <w:t xml:space="preserve">strategy and leadership shifted away from shareholder value maximization </w:t>
      </w:r>
      <w:r>
        <w:fldChar w:fldCharType="begin"/>
      </w:r>
      <w:r w:rsidR="00854904">
        <w:instrText xml:space="preserve"> ADDIN EN.CITE &lt;EndNote&gt;&lt;Cite&gt;&lt;Author&gt;Allio&lt;/Author&gt;&lt;Year&gt;2011&lt;/Year&gt;&lt;RecNum&gt;6325&lt;/RecNum&gt;&lt;DisplayText&gt;(Allio, 2011)&lt;/DisplayText&gt;&lt;record&gt;&lt;rec-number&gt;6325&lt;/rec-number&gt;&lt;foreign-keys&gt;&lt;key app="EN" db-id="0sdraaf2br29spe5zt85wxvqr0ffpx0daza0" timestamp="1539556148"&gt;6325&lt;/key&gt;&lt;/foreign-keys&gt;&lt;ref-type name="Journal Article"&gt;17&lt;/ref-type&gt;&lt;contributors&gt;&lt;authors&gt;&lt;author&gt;Allio, Robert J&lt;/author&gt;&lt;/authors&gt;&lt;/contributors&gt;&lt;titles&gt;&lt;title&gt;Reinventing management purpose: the radical and virtuous alternatives&lt;/title&gt;&lt;secondary-title&gt;Strategy &amp;amp; Leadership&lt;/secondary-title&gt;&lt;/titles&gt;&lt;periodical&gt;&lt;full-title&gt;Strategy &amp;amp; Leadership&lt;/full-title&gt;&lt;/periodical&gt;&lt;pages&gt;4-11&lt;/pages&gt;&lt;volume&gt;39&lt;/volume&gt;&lt;number&gt;4&lt;/number&gt;&lt;dates&gt;&lt;year&gt;2011&lt;/year&gt;&lt;/dates&gt;&lt;isbn&gt;1087-8572&lt;/isbn&gt;&lt;urls&gt;&lt;/urls&gt;&lt;/record&gt;&lt;/Cite&gt;&lt;/EndNote&gt;</w:instrText>
      </w:r>
      <w:r>
        <w:fldChar w:fldCharType="separate"/>
      </w:r>
      <w:r w:rsidR="00854904">
        <w:rPr>
          <w:noProof/>
        </w:rPr>
        <w:t>(Allio, 2011)</w:t>
      </w:r>
      <w:r>
        <w:fldChar w:fldCharType="end"/>
      </w:r>
      <w:r>
        <w:t xml:space="preserve"> toward</w:t>
      </w:r>
      <w:r w:rsidR="00435CB3">
        <w:t>s</w:t>
      </w:r>
      <w:r>
        <w:t xml:space="preserve"> more stakeholder oriented models (Cooper, 2017)</w:t>
      </w:r>
      <w:r w:rsidR="005D2412">
        <w:t xml:space="preserve"> and concepts and ideas such as corporate </w:t>
      </w:r>
      <w:r w:rsidR="00435CB3">
        <w:t xml:space="preserve">social </w:t>
      </w:r>
      <w:r w:rsidR="005D2412">
        <w:t xml:space="preserve">responsibility and sustainability </w:t>
      </w:r>
      <w:r w:rsidR="005D2412">
        <w:fldChar w:fldCharType="begin"/>
      </w:r>
      <w:r w:rsidR="00854904">
        <w:instrText xml:space="preserve"> ADDIN EN.CITE &lt;EndNote&gt;&lt;Cite&gt;&lt;Author&gt;Jutterström&lt;/Author&gt;&lt;Year&gt;2013&lt;/Year&gt;&lt;RecNum&gt;1976&lt;/RecNum&gt;&lt;DisplayText&gt;(Jutterström &amp;amp; Norberg, 2013; Zink, 2007)&lt;/DisplayText&gt;&lt;record&gt;&lt;rec-number&gt;1976&lt;/rec-number&gt;&lt;foreign-keys&gt;&lt;key app="EN" db-id="0sdraaf2br29spe5zt85wxvqr0ffpx0daza0" timestamp="1438846831"&gt;1976&lt;/key&gt;&lt;/foreign-keys&gt;&lt;ref-type name="Book"&gt;6&lt;/ref-type&gt;&lt;contributors&gt;&lt;authors&gt;&lt;author&gt;Jutterström, M.&lt;/author&gt;&lt;author&gt;Norberg, P. &lt;/author&gt;&lt;/authors&gt;&lt;/contributors&gt;&lt;titles&gt;&lt;title&gt;CSR as a Management Idea - Ethics in Action&lt;/title&gt;&lt;/titles&gt;&lt;dates&gt;&lt;year&gt;2013&lt;/year&gt;&lt;/dates&gt;&lt;pub-location&gt;Cheltenham, UK&lt;/pub-location&gt;&lt;publisher&gt;Edward Elgar&lt;/publisher&gt;&lt;urls&gt;&lt;/urls&gt;&lt;/record&gt;&lt;/Cite&gt;&lt;Cite&gt;&lt;Author&gt;Zink&lt;/Author&gt;&lt;Year&gt;2007&lt;/Year&gt;&lt;RecNum&gt;5229&lt;/RecNum&gt;&lt;record&gt;&lt;rec-number&gt;5229&lt;/rec-number&gt;&lt;foreign-keys&gt;&lt;key app="EN" db-id="0sdraaf2br29spe5zt85wxvqr0ffpx0daza0" timestamp="1487909559"&gt;5229&lt;/key&gt;&lt;/foreign-keys&gt;&lt;ref-type name="Journal Article"&gt;17&lt;/ref-type&gt;&lt;contributors&gt;&lt;authors&gt;&lt;author&gt;Zink, Klaus J.&lt;/author&gt;&lt;/authors&gt;&lt;/contributors&gt;&lt;titles&gt;&lt;title&gt;From total quality management to corporate sustainability based on a stakeholder management&lt;/title&gt;&lt;secondary-title&gt;Journal of Management History&lt;/secondary-title&gt;&lt;/titles&gt;&lt;periodical&gt;&lt;full-title&gt;Journal of Management History&lt;/full-title&gt;&lt;/periodical&gt;&lt;pages&gt;394-401&lt;/pages&gt;&lt;volume&gt;13&lt;/volume&gt;&lt;number&gt;4&lt;/number&gt;&lt;keywords&gt;&lt;keyword&gt;Total quality management,Sustainable development,Corporate strategy,Stakeholder analysis&lt;/keyword&gt;&lt;/keywords&gt;&lt;dates&gt;&lt;year&gt;2007&lt;/year&gt;&lt;/dates&gt;&lt;urls&gt;&lt;related-urls&gt;&lt;url&gt;http://www.emeraldinsight.com/doi/abs/10.1108/17511340710819615&lt;/url&gt;&lt;/related-urls&gt;&lt;/urls&gt;&lt;electronic-resource-num&gt;doi:10.1108/17511340710819615&lt;/electronic-resource-num&gt;&lt;/record&gt;&lt;/Cite&gt;&lt;/EndNote&gt;</w:instrText>
      </w:r>
      <w:r w:rsidR="005D2412">
        <w:fldChar w:fldCharType="separate"/>
      </w:r>
      <w:r w:rsidR="00854904">
        <w:rPr>
          <w:noProof/>
        </w:rPr>
        <w:t>(Jutterström &amp; Norberg, 2013; Zink, 2007)</w:t>
      </w:r>
      <w:r w:rsidR="005D2412">
        <w:fldChar w:fldCharType="end"/>
      </w:r>
      <w:r w:rsidR="005D2412">
        <w:t xml:space="preserve">. </w:t>
      </w:r>
    </w:p>
    <w:p w14:paraId="7E904579" w14:textId="69193E68" w:rsidR="00115D75" w:rsidRDefault="005D2412">
      <w:r>
        <w:t>T</w:t>
      </w:r>
      <w:r w:rsidR="009405B7">
        <w:t xml:space="preserve">hird, </w:t>
      </w:r>
      <w:r w:rsidR="00552FDC">
        <w:t xml:space="preserve">EVA was challenged by the advocates of other management concepts launched during the 1990s, such as </w:t>
      </w:r>
      <w:r w:rsidR="00115D75">
        <w:t xml:space="preserve">Kaplan and Norton’s </w:t>
      </w:r>
      <w:r w:rsidR="00552FDC">
        <w:t xml:space="preserve">Balanced Scorecard </w:t>
      </w:r>
      <w:r w:rsidR="00552FDC">
        <w:fldChar w:fldCharType="begin"/>
      </w:r>
      <w:r w:rsidR="00854904">
        <w:instrText xml:space="preserve"> ADDIN EN.CITE &lt;EndNote&gt;&lt;Cite&gt;&lt;Author&gt;Kaplan&lt;/Author&gt;&lt;Year&gt;1992&lt;/Year&gt;&lt;RecNum&gt;116&lt;/RecNum&gt;&lt;DisplayText&gt;(Kaplan &amp;amp; Norton, 1992)&lt;/DisplayText&gt;&lt;record&gt;&lt;rec-number&gt;116&lt;/rec-number&gt;&lt;foreign-keys&gt;&lt;key app="EN" db-id="0sdraaf2br29spe5zt85wxvqr0ffpx0daza0" timestamp="1438846686"&gt;116&lt;/key&gt;&lt;/foreign-keys&gt;&lt;ref-type name="Journal Article"&gt;17&lt;/ref-type&gt;&lt;contributors&gt;&lt;authors&gt;&lt;author&gt;Kaplan, R. S.&lt;/author&gt;&lt;author&gt;Norton, D. P&lt;/author&gt;&lt;/authors&gt;&lt;/contributors&gt;&lt;titles&gt;&lt;title&gt;The balanced scorecard - Measures that drive performance&lt;/title&gt;&lt;secondary-title&gt;Harvard Business Review&lt;/secondary-title&gt;&lt;/titles&gt;&lt;periodical&gt;&lt;full-title&gt;Harvard Business Review&lt;/full-title&gt;&lt;/periodical&gt;&lt;pages&gt;71-79&lt;/pages&gt;&lt;number&gt;January-February&lt;/number&gt;&lt;dates&gt;&lt;year&gt;1992&lt;/year&gt;&lt;/dates&gt;&lt;urls&gt;&lt;/urls&gt;&lt;/record&gt;&lt;/Cite&gt;&lt;/EndNote&gt;</w:instrText>
      </w:r>
      <w:r w:rsidR="00552FDC">
        <w:fldChar w:fldCharType="separate"/>
      </w:r>
      <w:r w:rsidR="00854904">
        <w:rPr>
          <w:noProof/>
        </w:rPr>
        <w:t>(Kaplan &amp; Norton, 1992)</w:t>
      </w:r>
      <w:r w:rsidR="00552FDC">
        <w:fldChar w:fldCharType="end"/>
      </w:r>
      <w:r w:rsidR="00AB2793">
        <w:t xml:space="preserve">. </w:t>
      </w:r>
      <w:r w:rsidR="00115D75">
        <w:t>Advocates of the</w:t>
      </w:r>
      <w:r w:rsidR="00552FDC">
        <w:t xml:space="preserve"> Balanced Scorecard ha</w:t>
      </w:r>
      <w:r w:rsidR="00115D75">
        <w:t>ve</w:t>
      </w:r>
      <w:r w:rsidR="00552FDC">
        <w:t xml:space="preserve"> been</w:t>
      </w:r>
      <w:r w:rsidR="009405B7">
        <w:t xml:space="preserve"> able to out-compete </w:t>
      </w:r>
      <w:r w:rsidR="00552FDC">
        <w:t xml:space="preserve">EVA </w:t>
      </w:r>
      <w:r w:rsidR="009405B7">
        <w:t>by arguing that a focus on financial measures is a too narrow of a view of performance i</w:t>
      </w:r>
      <w:r w:rsidR="002F2D37">
        <w:t>n</w:t>
      </w:r>
      <w:r w:rsidR="009405B7">
        <w:t xml:space="preserve"> today’s environment. </w:t>
      </w:r>
      <w:r w:rsidR="00552FDC">
        <w:t>While financial metrics w</w:t>
      </w:r>
      <w:r w:rsidR="00115D75">
        <w:t>ere</w:t>
      </w:r>
      <w:r w:rsidR="00552FDC">
        <w:t xml:space="preserve"> very influential on management consulting practice during the 1990s, over time </w:t>
      </w:r>
      <w:r w:rsidR="00115D75">
        <w:t xml:space="preserve">there has formed a consensus </w:t>
      </w:r>
      <w:r w:rsidR="00552FDC">
        <w:t xml:space="preserve">that </w:t>
      </w:r>
      <w:r w:rsidR="00552FDC">
        <w:lastRenderedPageBreak/>
        <w:t xml:space="preserve">these frameworks </w:t>
      </w:r>
      <w:r w:rsidR="00115D75">
        <w:t xml:space="preserve">were </w:t>
      </w:r>
      <w:r w:rsidR="00552FDC">
        <w:t xml:space="preserve">not very forward-looking </w:t>
      </w:r>
      <w:r w:rsidR="00115D75">
        <w:t xml:space="preserve">since </w:t>
      </w:r>
      <w:r w:rsidR="00552FDC">
        <w:t xml:space="preserve">they lacked information about, for instance, competitors and customers </w:t>
      </w:r>
      <w:r w:rsidR="00552FDC">
        <w:fldChar w:fldCharType="begin"/>
      </w:r>
      <w:r w:rsidR="00854904">
        <w:instrText xml:space="preserve"> ADDIN EN.CITE &lt;EndNote&gt;&lt;Cite&gt;&lt;Author&gt;Kiechel&lt;/Author&gt;&lt;Year&gt;2010&lt;/Year&gt;&lt;RecNum&gt;4915&lt;/RecNum&gt;&lt;Suffix&gt;`, p. 214-215&lt;/Suffix&gt;&lt;DisplayText&gt;(Kiechel, 2010, p. 214-215)&lt;/DisplayText&gt;&lt;record&gt;&lt;rec-number&gt;4915&lt;/rec-number&gt;&lt;foreign-keys&gt;&lt;key app="EN" db-id="0sdraaf2br29spe5zt85wxvqr0ffpx0daza0" timestamp="1475435631"&gt;4915&lt;/key&gt;&lt;/foreign-keys&gt;&lt;ref-type name="Book"&gt;6&lt;/ref-type&gt;&lt;contributors&gt;&lt;authors&gt;&lt;author&gt;Kiechel, Walter&lt;/author&gt;&lt;/authors&gt;&lt;/contributors&gt;&lt;titles&gt;&lt;title&gt;The lords of strategy: The secret intellectual history of the new corporate world&lt;/title&gt;&lt;/titles&gt;&lt;dates&gt;&lt;year&gt;2010&lt;/year&gt;&lt;/dates&gt;&lt;publisher&gt;Harvard Business Press&lt;/publisher&gt;&lt;isbn&gt;1591397820&lt;/isbn&gt;&lt;urls&gt;&lt;/urls&gt;&lt;/record&gt;&lt;/Cite&gt;&lt;/EndNote&gt;</w:instrText>
      </w:r>
      <w:r w:rsidR="00552FDC">
        <w:fldChar w:fldCharType="separate"/>
      </w:r>
      <w:r w:rsidR="00854904">
        <w:rPr>
          <w:noProof/>
        </w:rPr>
        <w:t>(Kiechel, 2010, p. 214-215)</w:t>
      </w:r>
      <w:r w:rsidR="00552FDC">
        <w:fldChar w:fldCharType="end"/>
      </w:r>
      <w:r w:rsidR="00552FDC">
        <w:t xml:space="preserve">. </w:t>
      </w:r>
    </w:p>
    <w:p w14:paraId="751288AE" w14:textId="61344FA7" w:rsidR="005D2412" w:rsidRDefault="009405B7">
      <w:r>
        <w:t xml:space="preserve">There has been a general shift from a focus on financial measures to non-financial measures </w:t>
      </w:r>
      <w:r w:rsidR="0054465A">
        <w:fldChar w:fldCharType="begin"/>
      </w:r>
      <w:r w:rsidR="00854904">
        <w:instrText xml:space="preserve"> ADDIN EN.CITE &lt;EndNote&gt;&lt;Cite&gt;&lt;Author&gt;Liguori&lt;/Author&gt;&lt;Year&gt;2012&lt;/Year&gt;&lt;RecNum&gt;4267&lt;/RecNum&gt;&lt;DisplayText&gt;(Liguori, Sicilia, &amp;amp; Steccolini, 2012; Low &amp;amp; Siesfeld, 1998)&lt;/DisplayText&gt;&lt;record&gt;&lt;rec-number&gt;4267&lt;/rec-number&gt;&lt;foreign-keys&gt;&lt;key app="EN" db-id="0sdraaf2br29spe5zt85wxvqr0ffpx0daza0" timestamp="1457475933"&gt;4267&lt;/key&gt;&lt;/foreign-keys&gt;&lt;ref-type name="Journal Article"&gt;17&lt;/ref-type&gt;&lt;contributors&gt;&lt;authors&gt;&lt;author&gt;Liguori, Mariannunziata&lt;/author&gt;&lt;author&gt;Sicilia, Mariafrancesca&lt;/author&gt;&lt;author&gt;Steccolini, Ileana&lt;/author&gt;&lt;/authors&gt;&lt;/contributors&gt;&lt;titles&gt;&lt;title&gt;Some like it non-financial… Politicians’ and managers’ views on the importance of performance information&lt;/title&gt;&lt;secondary-title&gt;Public Management Review&lt;/secondary-title&gt;&lt;/titles&gt;&lt;periodical&gt;&lt;full-title&gt;Public Management Review&lt;/full-title&gt;&lt;/periodical&gt;&lt;pages&gt;903-922&lt;/pages&gt;&lt;volume&gt;14&lt;/volume&gt;&lt;number&gt;7&lt;/number&gt;&lt;dates&gt;&lt;year&gt;2012&lt;/year&gt;&lt;/dates&gt;&lt;isbn&gt;1471-9037&lt;/isbn&gt;&lt;urls&gt;&lt;/urls&gt;&lt;/record&gt;&lt;/Cite&gt;&lt;Cite&gt;&lt;Author&gt;Low&lt;/Author&gt;&lt;Year&gt;1998&lt;/Year&gt;&lt;RecNum&gt;1747&lt;/RecNum&gt;&lt;record&gt;&lt;rec-number&gt;1747&lt;/rec-number&gt;&lt;foreign-keys&gt;&lt;key app="EN" db-id="0sdraaf2br29spe5zt85wxvqr0ffpx0daza0" timestamp="1438846810"&gt;1747&lt;/key&gt;&lt;/foreign-keys&gt;&lt;ref-type name="Journal Article"&gt;17&lt;/ref-type&gt;&lt;contributors&gt;&lt;authors&gt;&lt;author&gt;Low, Jonathan&lt;/author&gt;&lt;author&gt;Siesfeld, Tony&lt;/author&gt;&lt;/authors&gt;&lt;/contributors&gt;&lt;titles&gt;&lt;title&gt;Measures that matter: Non-financial performance&lt;/title&gt;&lt;secondary-title&gt;Strategy &amp;amp; Leadership&lt;/secondary-title&gt;&lt;/titles&gt;&lt;periodical&gt;&lt;full-title&gt;Strategy &amp;amp; Leadership&lt;/full-title&gt;&lt;/periodical&gt;&lt;pages&gt;24-38&lt;/pages&gt;&lt;volume&gt;26&lt;/volume&gt;&lt;number&gt;2&lt;/number&gt;&lt;dates&gt;&lt;year&gt;1998&lt;/year&gt;&lt;/dates&gt;&lt;isbn&gt;1087-8572&lt;/isbn&gt;&lt;urls&gt;&lt;/urls&gt;&lt;/record&gt;&lt;/Cite&gt;&lt;/EndNote&gt;</w:instrText>
      </w:r>
      <w:r w:rsidR="0054465A">
        <w:fldChar w:fldCharType="separate"/>
      </w:r>
      <w:r w:rsidR="00854904">
        <w:rPr>
          <w:noProof/>
        </w:rPr>
        <w:t>(Liguori, Sicilia, &amp; Steccolini, 2012; Low &amp; Siesfeld, 1998)</w:t>
      </w:r>
      <w:r w:rsidR="0054465A">
        <w:fldChar w:fldCharType="end"/>
      </w:r>
      <w:r>
        <w:t xml:space="preserve"> and from the mantra of shareholder value maximization towards management concepts that provide a broader and more-forward looking view of firm performance such </w:t>
      </w:r>
      <w:r w:rsidR="00115D75">
        <w:t xml:space="preserve">the </w:t>
      </w:r>
      <w:r>
        <w:t>Balanced Scorecard</w:t>
      </w:r>
      <w:r w:rsidR="0054465A">
        <w:t xml:space="preserve"> </w:t>
      </w:r>
      <w:r w:rsidR="0054465A">
        <w:fldChar w:fldCharType="begin"/>
      </w:r>
      <w:r w:rsidR="00854904">
        <w:instrText xml:space="preserve"> ADDIN EN.CITE &lt;EndNote&gt;&lt;Cite&gt;&lt;Author&gt;Kaplan&lt;/Author&gt;&lt;Year&gt;2008&lt;/Year&gt;&lt;RecNum&gt;277&lt;/RecNum&gt;&lt;DisplayText&gt;(Kaplan &amp;amp; Norton, 2008)&lt;/DisplayText&gt;&lt;record&gt;&lt;rec-number&gt;277&lt;/rec-number&gt;&lt;foreign-keys&gt;&lt;key app="EN" db-id="0sdraaf2br29spe5zt85wxvqr0ffpx0daza0" timestamp="1438846697"&gt;277&lt;/key&gt;&lt;/foreign-keys&gt;&lt;ref-type name="Book"&gt;6&lt;/ref-type&gt;&lt;contributors&gt;&lt;authors&gt;&lt;author&gt;Kaplan, R. S.&lt;/author&gt;&lt;author&gt;Norton, D. P.&lt;/author&gt;&lt;/authors&gt;&lt;/contributors&gt;&lt;titles&gt;&lt;title&gt;Execution Premium: Linking Strategy to Operations for Competitive Advantage&lt;/title&gt;&lt;/titles&gt;&lt;dates&gt;&lt;year&gt;2008&lt;/year&gt;&lt;/dates&gt;&lt;pub-location&gt;Boston&lt;/pub-location&gt;&lt;publisher&gt;Harvard Business School Press&lt;/publisher&gt;&lt;urls&gt;&lt;/urls&gt;&lt;/record&gt;&lt;/Cite&gt;&lt;/EndNote&gt;</w:instrText>
      </w:r>
      <w:r w:rsidR="0054465A">
        <w:fldChar w:fldCharType="separate"/>
      </w:r>
      <w:r w:rsidR="00854904">
        <w:rPr>
          <w:noProof/>
        </w:rPr>
        <w:t>(Kaplan &amp; Norton, 2008)</w:t>
      </w:r>
      <w:r w:rsidR="0054465A">
        <w:fldChar w:fldCharType="end"/>
      </w:r>
      <w:r>
        <w:t>. There have been a number of strategy consulting firms wh</w:t>
      </w:r>
      <w:r w:rsidR="008A792A">
        <w:t>ich</w:t>
      </w:r>
      <w:r>
        <w:t xml:space="preserve"> have advocated strongly for these more holistic strategic performance measurement concept concepts and frameworks </w:t>
      </w:r>
      <w:r>
        <w:fldChar w:fldCharType="begin"/>
      </w:r>
      <w:r w:rsidR="00854904">
        <w:instrText xml:space="preserve"> ADDIN EN.CITE &lt;EndNote&gt;&lt;Cite&gt;&lt;Author&gt;Kiechel&lt;/Author&gt;&lt;Year&gt;2010&lt;/Year&gt;&lt;RecNum&gt;4915&lt;/RecNum&gt;&lt;DisplayText&gt;(Kiechel, 2010)&lt;/DisplayText&gt;&lt;record&gt;&lt;rec-number&gt;4915&lt;/rec-number&gt;&lt;foreign-keys&gt;&lt;key app="EN" db-id="0sdraaf2br29spe5zt85wxvqr0ffpx0daza0" timestamp="1475435631"&gt;4915&lt;/key&gt;&lt;/foreign-keys&gt;&lt;ref-type name="Book"&gt;6&lt;/ref-type&gt;&lt;contributors&gt;&lt;authors&gt;&lt;author&gt;Kiechel, Walter&lt;/author&gt;&lt;/authors&gt;&lt;/contributors&gt;&lt;titles&gt;&lt;title&gt;The lords of strategy: The secret intellectual history of the new corporate world&lt;/title&gt;&lt;/titles&gt;&lt;dates&gt;&lt;year&gt;2010&lt;/year&gt;&lt;/dates&gt;&lt;publisher&gt;Harvard Business Press&lt;/publisher&gt;&lt;isbn&gt;1591397820&lt;/isbn&gt;&lt;urls&gt;&lt;/urls&gt;&lt;/record&gt;&lt;/Cite&gt;&lt;/EndNote&gt;</w:instrText>
      </w:r>
      <w:r>
        <w:fldChar w:fldCharType="separate"/>
      </w:r>
      <w:r w:rsidR="00854904">
        <w:rPr>
          <w:noProof/>
        </w:rPr>
        <w:t>(Kiechel, 2010)</w:t>
      </w:r>
      <w:r>
        <w:fldChar w:fldCharType="end"/>
      </w:r>
      <w:r>
        <w:t>.</w:t>
      </w:r>
      <w:r w:rsidR="00552FDC" w:rsidRPr="00552FDC">
        <w:t xml:space="preserve"> </w:t>
      </w:r>
      <w:r w:rsidR="00552FDC">
        <w:t xml:space="preserve">The Balanced Scorecard offered a broader view of the performance of the firm and would go </w:t>
      </w:r>
      <w:r w:rsidR="00E22385">
        <w:t xml:space="preserve">to </w:t>
      </w:r>
      <w:r w:rsidR="00552FDC">
        <w:t>on becom</w:t>
      </w:r>
      <w:r w:rsidR="00E22385">
        <w:t>e</w:t>
      </w:r>
      <w:r w:rsidR="00552FDC">
        <w:t xml:space="preserve"> a key service offering among strategy consulting firms during the late 1990s and early 2000s </w:t>
      </w:r>
      <w:r w:rsidR="00552FDC">
        <w:fldChar w:fldCharType="begin">
          <w:fldData xml:space="preserve">PEVuZE5vdGU+PENpdGU+PEF1dGhvcj5JdHRuZXI8L0F1dGhvcj48WWVhcj4xOTk4PC9ZZWFyPjxS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</w:fldData>
        </w:fldChar>
      </w:r>
      <w:r w:rsidR="00854904">
        <w:instrText xml:space="preserve"> ADDIN EN.CITE </w:instrText>
      </w:r>
      <w:r w:rsidR="00854904">
        <w:fldChar w:fldCharType="begin">
          <w:fldData xml:space="preserve">PEVuZE5vdGU+PENpdGU+PEF1dGhvcj5JdHRuZXI8L0F1dGhvcj48WWVhcj4xOTk4PC9ZZWFyPjxS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</w:fldData>
        </w:fldChar>
      </w:r>
      <w:r w:rsidR="00854904">
        <w:instrText xml:space="preserve"> ADDIN EN.CITE.DATA </w:instrText>
      </w:r>
      <w:r w:rsidR="00854904">
        <w:fldChar w:fldCharType="end"/>
      </w:r>
      <w:r w:rsidR="00552FDC">
        <w:fldChar w:fldCharType="separate"/>
      </w:r>
      <w:r w:rsidR="00854904">
        <w:rPr>
          <w:noProof/>
        </w:rPr>
        <w:t>(Cooper, Ezzamel, &amp; Qu, 2017; Ittner &amp; Larcker, 1998; Kaplan, Nolan, &amp; Norton, 2018)</w:t>
      </w:r>
      <w:r w:rsidR="00552FDC">
        <w:fldChar w:fldCharType="end"/>
      </w:r>
      <w:r w:rsidR="00552FDC">
        <w:t>.</w:t>
      </w:r>
      <w:r>
        <w:t xml:space="preserve"> </w:t>
      </w:r>
      <w:r w:rsidR="00115D75">
        <w:t>The Balanced Scorecard</w:t>
      </w:r>
      <w:r w:rsidR="008A49C7">
        <w:t xml:space="preserve"> has</w:t>
      </w:r>
      <w:r w:rsidR="00115D75">
        <w:t xml:space="preserve"> been able to sustain its popularity over </w:t>
      </w:r>
      <w:r w:rsidR="0095251D">
        <w:t>several</w:t>
      </w:r>
      <w:r w:rsidR="00115D75">
        <w:t xml:space="preserve"> decades while the popularity of EVA has fizzled </w:t>
      </w:r>
      <w:r w:rsidR="00115D75">
        <w:fldChar w:fldCharType="begin"/>
      </w:r>
      <w:r w:rsidR="0095251D">
        <w:instrText xml:space="preserve"> ADDIN EN.CITE &lt;EndNote&gt;&lt;Cite&gt;&lt;Author&gt;Rigby&lt;/Author&gt;&lt;Year&gt;2018&lt;/Year&gt;&lt;RecNum&gt;6048&lt;/RecNum&gt;&lt;DisplayText&gt;(Madsen &amp;amp; Slåtten, 2015; Rigby &amp;amp; Bilodeau, 2018)&lt;/DisplayText&gt;&lt;record&gt;&lt;rec-number&gt;6048&lt;/rec-number&gt;&lt;foreign-keys&gt;&lt;key app="EN" db-id="0sdraaf2br29spe5zt85wxvqr0ffpx0daza0" timestamp="1528677542"&gt;6048&lt;/key&gt;&lt;/foreign-keys&gt;&lt;ref-type name="Report"&gt;27&lt;/ref-type&gt;&lt;contributors&gt;&lt;authors&gt;&lt;author&gt;Rigby, Darrell&lt;/author&gt;&lt;author&gt;Bilodeau, Barbara&lt;/author&gt;&lt;/authors&gt;&lt;/contributors&gt;&lt;titles&gt;&lt;title&gt;Management Tools &amp;amp; Trends&lt;/title&gt;&lt;/titles&gt;&lt;dates&gt;&lt;year&gt;2018&lt;/year&gt;&lt;/dates&gt;&lt;publisher&gt;Bain &amp;amp; Company, Inc.&lt;/publisher&gt;&lt;urls&gt;&lt;/urls&gt;&lt;/record&gt;&lt;/Cite&gt;&lt;Cite&gt;&lt;Author&gt;Madsen&lt;/Author&gt;&lt;Year&gt;2015&lt;/Year&gt;&lt;RecNum&gt;2396&lt;/RecNum&gt;&lt;record&gt;&lt;rec-number&gt;2396&lt;/rec-number&gt;&lt;foreign-keys&gt;&lt;key app="EN" db-id="0sdraaf2br29spe5zt85wxvqr0ffpx0daza0" timestamp="1438846869"&gt;2396&lt;/key&gt;&lt;/foreign-keys&gt;&lt;ref-type name="Journal Article"&gt;17&lt;/ref-type&gt;&lt;contributors&gt;&lt;authors&gt;&lt;author&gt;Madsen, Dag Øivind&lt;/author&gt;&lt;author&gt;Slåtten, Kåre&lt;/author&gt;&lt;/authors&gt;&lt;/contributors&gt;&lt;titles&gt;&lt;title&gt;The Balanced Scorecard: Fashion or Virus?&lt;/title&gt;&lt;secondary-title&gt;Administrative Sciences&lt;/secondary-title&gt;&lt;/titles&gt;&lt;periodical&gt;&lt;full-title&gt;Administrative Sciences&lt;/full-title&gt;&lt;/periodical&gt;&lt;pages&gt;90-124&lt;/pages&gt;&lt;volume&gt;5&lt;/volume&gt;&lt;number&gt;2&lt;/number&gt;&lt;dates&gt;&lt;year&gt;2015&lt;/year&gt;&lt;/dates&gt;&lt;isbn&gt;2076-3387&lt;/isbn&gt;&lt;accession-num&gt;doi:10.3390/admsci5020090&lt;/accession-num&gt;&lt;urls&gt;&lt;related-urls&gt;&lt;url&gt;http://www.mdpi.com/2076-3387/5/2/90&lt;/url&gt;&lt;/related-urls&gt;&lt;/urls&gt;&lt;/record&gt;&lt;/Cite&gt;&lt;/EndNote&gt;</w:instrText>
      </w:r>
      <w:r w:rsidR="00115D75">
        <w:fldChar w:fldCharType="separate"/>
      </w:r>
      <w:r w:rsidR="0095251D">
        <w:rPr>
          <w:noProof/>
        </w:rPr>
        <w:t>(Madsen &amp; Slåtten, 2015; Rigby &amp; Bilodeau, 2018)</w:t>
      </w:r>
      <w:r w:rsidR="00115D75">
        <w:fldChar w:fldCharType="end"/>
      </w:r>
      <w:r w:rsidR="00115D75">
        <w:t>.</w:t>
      </w:r>
    </w:p>
    <w:p w14:paraId="08FBC95B" w14:textId="77777777" w:rsidR="00E22385" w:rsidRDefault="00E22385" w:rsidP="00E22385">
      <w:r>
        <w:t xml:space="preserve">Therefore, it can be argued that the EVA concept has faced pressure from multiple directions, creating what may be characterized as a “perfect storm” which over time has contributed to a marginalization of the EVA concept in the marketplace for management concepts and ideas.  </w:t>
      </w:r>
    </w:p>
    <w:p w14:paraId="343F70EC" w14:textId="77777777" w:rsidR="00A44DF8" w:rsidRDefault="00A44DF8" w:rsidP="00A44DF8">
      <w:pPr>
        <w:pStyle w:val="Heading1"/>
      </w:pPr>
      <w:r>
        <w:t xml:space="preserve">Conclusion </w:t>
      </w:r>
    </w:p>
    <w:p w14:paraId="5B4A6F13" w14:textId="3C394B3E" w:rsidR="00A44DF8" w:rsidRDefault="00FC50A3" w:rsidP="00A44DF8">
      <w:pPr>
        <w:pStyle w:val="Heading2"/>
      </w:pPr>
      <w:r>
        <w:t>Concluding comments</w:t>
      </w:r>
    </w:p>
    <w:p w14:paraId="479324CE" w14:textId="67CFFA2F" w:rsidR="00E22385" w:rsidRDefault="00AA727E" w:rsidP="00E22385">
      <w:r>
        <w:t>Th</w:t>
      </w:r>
      <w:r w:rsidR="00A86746">
        <w:t>e current paper set</w:t>
      </w:r>
      <w:r w:rsidR="008A49C7">
        <w:t>s</w:t>
      </w:r>
      <w:r w:rsidR="00A86746">
        <w:t xml:space="preserve"> out to examine the historical popularity trajectory of EVA, using </w:t>
      </w:r>
      <w:r>
        <w:t>management fashion theory</w:t>
      </w:r>
      <w:r w:rsidR="00A86746">
        <w:t xml:space="preserve"> as a theoretical lens</w:t>
      </w:r>
      <w:r w:rsidR="004F6B3B">
        <w:t xml:space="preserve">. </w:t>
      </w:r>
      <w:r w:rsidR="00286BA6">
        <w:t>The paper provides an updated picture of the EVA’s popularity trajectory and status in the market</w:t>
      </w:r>
      <w:r w:rsidR="00206699">
        <w:t>place</w:t>
      </w:r>
      <w:r w:rsidR="00286BA6">
        <w:t xml:space="preserve"> for management concepts and ideas, by including the developments from the mid-2000s to present time. </w:t>
      </w:r>
      <w:r w:rsidR="00C012AD">
        <w:t>While the evolutionary trajectory of EVA generally resembles the “boom-and-bust” life-cycle pattern often seen in cases of fashionable management concepts and ideas</w:t>
      </w:r>
      <w:r w:rsidR="00647EC5">
        <w:t xml:space="preserve"> </w:t>
      </w:r>
      <w:r w:rsidR="00647EC5">
        <w:fldChar w:fldCharType="begin"/>
      </w:r>
      <w:r w:rsidR="00854904">
        <w:instrText xml:space="preserve"> ADDIN EN.CITE &lt;EndNote&gt;&lt;Cite&gt;&lt;Author&gt;Abrahamson&lt;/Author&gt;&lt;Year&gt;1996&lt;/Year&gt;&lt;RecNum&gt;141&lt;/RecNum&gt;&lt;DisplayText&gt;(Abrahamson, 1996; Kieser, 1997)&lt;/DisplayText&gt;&lt;record&gt;&lt;rec-number&gt;141&lt;/rec-number&gt;&lt;foreign-keys&gt;&lt;key app="EN" db-id="0sdraaf2br29spe5zt85wxvqr0ffpx0daza0" timestamp="1438846687"&gt;141&lt;/key&gt;&lt;/foreign-keys&gt;&lt;ref-type name="Journal Article"&gt;17&lt;/ref-type&gt;&lt;contributors&gt;&lt;authors&gt;&lt;author&gt;Abrahamson, E.&lt;/author&gt;&lt;/authors&gt;&lt;/contributors&gt;&lt;titles&gt;&lt;title&gt;Management Fashion&lt;/title&gt;&lt;secondary-title&gt;Academy of Management Review&lt;/secondary-title&gt;&lt;/titles&gt;&lt;periodical&gt;&lt;full-title&gt;Academy of Management Review&lt;/full-title&gt;&lt;/periodical&gt;&lt;pages&gt;254-285&lt;/pages&gt;&lt;volume&gt;21&lt;/volume&gt;&lt;number&gt;1&lt;/number&gt;&lt;dates&gt;&lt;year&gt;1996&lt;/year&gt;&lt;/dates&gt;&lt;urls&gt;&lt;/urls&gt;&lt;/record&gt;&lt;/Cite&gt;&lt;Cite&gt;&lt;Author&gt;Kieser&lt;/Author&gt;&lt;Year&gt;1997&lt;/Year&gt;&lt;RecNum&gt;94&lt;/RecNum&gt;&lt;record&gt;&lt;rec-number&gt;94&lt;/rec-number&gt;&lt;foreign-keys&gt;&lt;key app="EN" db-id="0sdraaf2br29spe5zt85wxvqr0ffpx0daza0" timestamp="1438846684"&gt;94&lt;/key&gt;&lt;/foreign-keys&gt;&lt;ref-type name="Journal Article"&gt;17&lt;/ref-type&gt;&lt;contributors&gt;&lt;authors&gt;&lt;author&gt;Kieser, A. 1997&lt;/author&gt;&lt;/authors&gt;&lt;/contributors&gt;&lt;titles&gt;&lt;title&gt;Rhetoric and myth in management fashion&lt;/title&gt;&lt;secondary-title&gt;Organization&lt;/secondary-title&gt;&lt;/titles&gt;&lt;periodical&gt;&lt;full-title&gt;Organization&lt;/full-title&gt;&lt;/periodical&gt;&lt;pages&gt;49-74&lt;/pages&gt;&lt;volume&gt;4&lt;/volume&gt;&lt;number&gt;1&lt;/number&gt;&lt;dates&gt;&lt;year&gt;1997&lt;/year&gt;&lt;/dates&gt;&lt;urls&gt;&lt;/urls&gt;&lt;/record&gt;&lt;/Cite&gt;&lt;/EndNote&gt;</w:instrText>
      </w:r>
      <w:r w:rsidR="00647EC5">
        <w:fldChar w:fldCharType="separate"/>
      </w:r>
      <w:r w:rsidR="00854904">
        <w:rPr>
          <w:noProof/>
        </w:rPr>
        <w:t>(Abrahamson, 1996; Kieser, 1997)</w:t>
      </w:r>
      <w:r w:rsidR="00647EC5">
        <w:fldChar w:fldCharType="end"/>
      </w:r>
      <w:r w:rsidR="00C012AD">
        <w:t xml:space="preserve">, the case of EVA </w:t>
      </w:r>
      <w:r w:rsidR="00626D3E">
        <w:t xml:space="preserve">shows that the concept is still alive even though it has been overtaken </w:t>
      </w:r>
      <w:r w:rsidR="00206699">
        <w:t xml:space="preserve">in popularity </w:t>
      </w:r>
      <w:r w:rsidR="00626D3E">
        <w:t>and overshadowed by newer topics and ideas</w:t>
      </w:r>
      <w:r w:rsidR="008D10C0">
        <w:t xml:space="preserve"> more in tune with the post-financial crisis zeitgeist such as sustainability and corporate social responsibility</w:t>
      </w:r>
      <w:r w:rsidR="00626D3E">
        <w:t xml:space="preserve">. </w:t>
      </w:r>
    </w:p>
    <w:p w14:paraId="2C9771D5" w14:textId="7CF05E5A" w:rsidR="00626D3E" w:rsidRDefault="00206699" w:rsidP="00E22385">
      <w:r>
        <w:t>To sum up,</w:t>
      </w:r>
      <w:r w:rsidR="001D46D1">
        <w:t xml:space="preserve"> our paper</w:t>
      </w:r>
      <w:r>
        <w:t xml:space="preserve"> provides at least two contributions to the literature. First, the detailed historical examination of </w:t>
      </w:r>
      <w:r w:rsidR="001D46D1">
        <w:t xml:space="preserve">the historical trajectory of </w:t>
      </w:r>
      <w:r>
        <w:t xml:space="preserve">EVA provides new insight into contextual factors which have shaped </w:t>
      </w:r>
      <w:r w:rsidR="00D56F2F">
        <w:t xml:space="preserve">how and why the EVA concept has been embraced or resisted at different points in time. </w:t>
      </w:r>
      <w:r>
        <w:t>The findings of the paper show</w:t>
      </w:r>
      <w:r w:rsidR="007A03E7">
        <w:t>case</w:t>
      </w:r>
      <w:r>
        <w:t xml:space="preserve"> </w:t>
      </w:r>
      <w:r w:rsidR="001D46D1">
        <w:t xml:space="preserve">that </w:t>
      </w:r>
      <w:r w:rsidR="003B45A2">
        <w:t xml:space="preserve">a detailed historical examination of the trajectory of </w:t>
      </w:r>
      <w:r w:rsidR="001D46D1">
        <w:t xml:space="preserve">a particular </w:t>
      </w:r>
      <w:r w:rsidR="003B45A2">
        <w:t>management concept</w:t>
      </w:r>
      <w:r>
        <w:t xml:space="preserve"> can </w:t>
      </w:r>
      <w:r w:rsidR="001D46D1">
        <w:t xml:space="preserve">cast light on </w:t>
      </w:r>
      <w:r w:rsidR="003B45A2">
        <w:t xml:space="preserve">different concept-specific and contextual factors which shape </w:t>
      </w:r>
      <w:r>
        <w:t xml:space="preserve">how and why different management concepts rise and fall in popularity and salience </w:t>
      </w:r>
      <w:r w:rsidR="00D56F2F">
        <w:fldChar w:fldCharType="begin">
          <w:fldData xml:space="preserve">PEVuZE5vdGU+PENpdGU+PEF1dGhvcj5DYXJzb248L0F1dGhvcj48WWVhcj4xOTk5PC9ZZWFyPjxS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</w:fldData>
        </w:fldChar>
      </w:r>
      <w:r w:rsidR="00031094">
        <w:instrText xml:space="preserve"> ADDIN EN.CITE </w:instrText>
      </w:r>
      <w:r w:rsidR="00031094">
        <w:fldChar w:fldCharType="begin">
          <w:fldData xml:space="preserve">PEVuZE5vdGU+PENpdGU+PEF1dGhvcj5DYXJzb248L0F1dGhvcj48WWVhcj4xOTk5PC9ZZWFyPjxS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</w:fldData>
        </w:fldChar>
      </w:r>
      <w:r w:rsidR="00031094">
        <w:instrText xml:space="preserve"> ADDIN EN.CITE.DATA </w:instrText>
      </w:r>
      <w:r w:rsidR="00031094">
        <w:fldChar w:fldCharType="end"/>
      </w:r>
      <w:r w:rsidR="00D56F2F">
        <w:fldChar w:fldCharType="separate"/>
      </w:r>
      <w:r w:rsidR="00031094">
        <w:rPr>
          <w:noProof/>
        </w:rPr>
        <w:t>(Carson et al., 1999; Schwarz, 2015; Spell, 1999; Spell, 2001)</w:t>
      </w:r>
      <w:r w:rsidR="00D56F2F">
        <w:fldChar w:fldCharType="end"/>
      </w:r>
      <w:r w:rsidR="003B45A2">
        <w:t xml:space="preserve">. </w:t>
      </w:r>
      <w:r w:rsidR="00D56F2F">
        <w:t xml:space="preserve">Second, </w:t>
      </w:r>
      <w:r w:rsidR="00031094">
        <w:t>the study</w:t>
      </w:r>
      <w:r w:rsidR="00D56F2F">
        <w:t xml:space="preserve"> </w:t>
      </w:r>
      <w:r w:rsidR="00031094">
        <w:t>synthesizes</w:t>
      </w:r>
      <w:r w:rsidR="00D56F2F">
        <w:t xml:space="preserve"> </w:t>
      </w:r>
      <w:r w:rsidR="001D46D1">
        <w:t xml:space="preserve">the findings of </w:t>
      </w:r>
      <w:r w:rsidR="00D56F2F">
        <w:t xml:space="preserve">a wide range of dispersed sources, </w:t>
      </w:r>
      <w:r w:rsidR="00031094">
        <w:t xml:space="preserve">which </w:t>
      </w:r>
      <w:r w:rsidR="001D46D1">
        <w:t xml:space="preserve">in our study </w:t>
      </w:r>
      <w:r w:rsidR="00031094">
        <w:t xml:space="preserve">are pieced together to </w:t>
      </w:r>
      <w:r w:rsidR="00D56F2F">
        <w:t xml:space="preserve">form a big-picture historical narrative of </w:t>
      </w:r>
      <w:r w:rsidR="00B93E79">
        <w:t xml:space="preserve">emergence and evolution of </w:t>
      </w:r>
      <w:r w:rsidR="00D56F2F">
        <w:t>EVA</w:t>
      </w:r>
      <w:r w:rsidR="00B93E79">
        <w:t>.</w:t>
      </w:r>
      <w:r w:rsidR="00031094">
        <w:t xml:space="preserve"> </w:t>
      </w:r>
      <w:r w:rsidR="001D46D1">
        <w:t xml:space="preserve">Hence, our </w:t>
      </w:r>
      <w:r w:rsidR="00031094">
        <w:t xml:space="preserve">account of the </w:t>
      </w:r>
      <w:r w:rsidR="0005792A">
        <w:t>history</w:t>
      </w:r>
      <w:r w:rsidR="00031094">
        <w:t xml:space="preserve"> of EVA contr</w:t>
      </w:r>
      <w:r w:rsidR="001D46D1">
        <w:t>ibutes to the small but growing literature on which have examined the concept of EVA using sociological and critical theories</w:t>
      </w:r>
      <w:r w:rsidR="00D56F2F">
        <w:t xml:space="preserve"> </w:t>
      </w:r>
      <w:r w:rsidR="00D56F2F">
        <w:fldChar w:fldCharType="begin">
          <w:fldData xml:space="preserve">PEVuZE5vdGU+PENpdGU+PEF1dGhvcj5DaGl3YW1pdDwvQXV0aG9yPjxZZWFyPjIwMTc8L1llYXI+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=
</w:fldData>
        </w:fldChar>
      </w:r>
      <w:r w:rsidR="00544E94">
        <w:instrText xml:space="preserve"> ADDIN EN.CITE </w:instrText>
      </w:r>
      <w:r w:rsidR="00544E94">
        <w:fldChar w:fldCharType="begin">
          <w:fldData xml:space="preserve">PEVuZE5vdGU+PENpdGU+PEF1dGhvcj5DaGl3YW1pdDwvQXV0aG9yPjxZZWFyPjIwMTc8L1llYXI+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=
</w:fldData>
        </w:fldChar>
      </w:r>
      <w:r w:rsidR="00544E94">
        <w:instrText xml:space="preserve"> ADDIN EN.CITE.DATA </w:instrText>
      </w:r>
      <w:r w:rsidR="00544E94">
        <w:fldChar w:fldCharType="end"/>
      </w:r>
      <w:r w:rsidR="00D56F2F">
        <w:fldChar w:fldCharType="separate"/>
      </w:r>
      <w:r w:rsidR="00544E94">
        <w:rPr>
          <w:noProof/>
        </w:rPr>
        <w:t>(e.g., Carmona et al., 2003; Chiwamit et al., 2017; Chiwamit et al., 2014; Ezzamel &amp; Burns, 2005)</w:t>
      </w:r>
      <w:r w:rsidR="00D56F2F">
        <w:fldChar w:fldCharType="end"/>
      </w:r>
      <w:r w:rsidR="00D56F2F">
        <w:t>.</w:t>
      </w:r>
    </w:p>
    <w:p w14:paraId="4605216B" w14:textId="781E904F" w:rsidR="00A44DF8" w:rsidRDefault="00A44DF8" w:rsidP="00E22385">
      <w:pPr>
        <w:pStyle w:val="Heading2"/>
      </w:pPr>
      <w:r>
        <w:lastRenderedPageBreak/>
        <w:t>Limitations and future research</w:t>
      </w:r>
    </w:p>
    <w:p w14:paraId="202198B5" w14:textId="1746CFBD" w:rsidR="00D27946" w:rsidRDefault="00626D3E" w:rsidP="00852044">
      <w:r>
        <w:t>Studying management ideas</w:t>
      </w:r>
      <w:r w:rsidR="002327C7">
        <w:t>,</w:t>
      </w:r>
      <w:r>
        <w:t xml:space="preserve"> such as EVA</w:t>
      </w:r>
      <w:r w:rsidR="002327C7">
        <w:t>,</w:t>
      </w:r>
      <w:r>
        <w:t xml:space="preserve"> empirically is fraught with challenges and a number of trade-offs usually have to be made </w:t>
      </w:r>
      <w:r>
        <w:fldChar w:fldCharType="begin">
          <w:fldData xml:space="preserve">PEVuZE5vdGU+PENpdGU+PEF1dGhvcj5TdHJhbmc8L0F1dGhvcj48WWVhcj4yMDE5PC9ZZWFyPjxS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</w:fldData>
        </w:fldChar>
      </w:r>
      <w:r w:rsidR="0095251D">
        <w:instrText xml:space="preserve"> ADDIN EN.CITE </w:instrText>
      </w:r>
      <w:r w:rsidR="0095251D">
        <w:fldChar w:fldCharType="begin">
          <w:fldData xml:space="preserve">PEVuZE5vdGU+PENpdGU+PEF1dGhvcj5TdHJhbmc8L0F1dGhvcj48WWVhcj4yMDE5PC9ZZWFyPjxS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</w:fldData>
        </w:fldChar>
      </w:r>
      <w:r w:rsidR="0095251D">
        <w:instrText xml:space="preserve"> ADDIN EN.CITE.DATA </w:instrText>
      </w:r>
      <w:r w:rsidR="0095251D">
        <w:fldChar w:fldCharType="end"/>
      </w:r>
      <w:r>
        <w:fldChar w:fldCharType="separate"/>
      </w:r>
      <w:r w:rsidR="0095251D">
        <w:rPr>
          <w:noProof/>
        </w:rPr>
        <w:t>(Braam, Benders, &amp; Heusinkveld, 2007; Madsen &amp; Stenheim, 2013; Strang &amp; Wittrock, 2019)</w:t>
      </w:r>
      <w:r>
        <w:fldChar w:fldCharType="end"/>
      </w:r>
      <w:r>
        <w:t xml:space="preserve">. Therefore, like any piece of research, the current study is certainly not without limitations. </w:t>
      </w:r>
      <w:r w:rsidR="00912BF8">
        <w:t>For example, o</w:t>
      </w:r>
      <w:r w:rsidR="00361286">
        <w:t xml:space="preserve">ne limitation is related to </w:t>
      </w:r>
      <w:r w:rsidR="00912BF8">
        <w:t xml:space="preserve">the explorative research approach which is based on </w:t>
      </w:r>
      <w:r w:rsidR="00852044">
        <w:t xml:space="preserve">desk research and a heavy reliance on secondary data. </w:t>
      </w:r>
      <w:r w:rsidR="00912BF8">
        <w:t xml:space="preserve">Making heavy use of </w:t>
      </w:r>
      <w:r w:rsidR="00852044">
        <w:t xml:space="preserve">secondary sources means that we </w:t>
      </w:r>
      <w:r w:rsidR="00912BF8">
        <w:t xml:space="preserve">to a large degree are </w:t>
      </w:r>
      <w:r w:rsidR="00852044">
        <w:t>depend</w:t>
      </w:r>
      <w:r w:rsidR="00912BF8">
        <w:t>ent</w:t>
      </w:r>
      <w:r w:rsidR="00852044">
        <w:t xml:space="preserve"> on the choices made by other researchers </w:t>
      </w:r>
      <w:r w:rsidR="00A05DF2">
        <w:fldChar w:fldCharType="begin"/>
      </w:r>
      <w:r w:rsidR="00854904">
        <w:instrText xml:space="preserve"> ADDIN EN.CITE &lt;EndNote&gt;&lt;Cite&gt;&lt;Author&gt;Nijholt&lt;/Author&gt;&lt;Year&gt;2007&lt;/Year&gt;&lt;RecNum&gt;154&lt;/RecNum&gt;&lt;Suffix&gt;`, p. 649&lt;/Suffix&gt;&lt;DisplayText&gt;(Nijholt &amp;amp; Benders, 2007, p. 649)&lt;/DisplayText&gt;&lt;record&gt;&lt;rec-number&gt;154&lt;/rec-number&gt;&lt;foreign-keys&gt;&lt;key app="EN" db-id="0sdraaf2br29spe5zt85wxvqr0ffpx0daza0" timestamp="1438846688"&gt;154&lt;/key&gt;&lt;/foreign-keys&gt;&lt;ref-type name="Journal Article"&gt;17&lt;/ref-type&gt;&lt;contributors&gt;&lt;authors&gt;&lt;author&gt;Nijholt, J. J. &lt;/author&gt;&lt;author&gt;Benders, J.&lt;/author&gt;&lt;/authors&gt;&lt;/contributors&gt;&lt;titles&gt;&lt;title&gt;Coevolution in management fashions&lt;/title&gt;&lt;secondary-title&gt;Group &amp;amp; Organization Management&lt;/secondary-title&gt;&lt;/titles&gt;&lt;periodical&gt;&lt;full-title&gt;Group &amp;amp; Organization Management&lt;/full-title&gt;&lt;/periodical&gt;&lt;pages&gt;628-652&lt;/pages&gt;&lt;volume&gt;32&lt;/volume&gt;&lt;number&gt;6&lt;/number&gt;&lt;dates&gt;&lt;year&gt;2007&lt;/year&gt;&lt;/dates&gt;&lt;urls&gt;&lt;/urls&gt;&lt;/record&gt;&lt;/Cite&gt;&lt;/EndNote&gt;</w:instrText>
      </w:r>
      <w:r w:rsidR="00A05DF2">
        <w:fldChar w:fldCharType="separate"/>
      </w:r>
      <w:r w:rsidR="00854904">
        <w:rPr>
          <w:noProof/>
        </w:rPr>
        <w:t>(Nijholt &amp; Benders, 2007, p. 649)</w:t>
      </w:r>
      <w:r w:rsidR="00A05DF2">
        <w:fldChar w:fldCharType="end"/>
      </w:r>
      <w:r w:rsidR="00A05DF2">
        <w:t>.</w:t>
      </w:r>
      <w:r w:rsidR="00852044">
        <w:t xml:space="preserve"> Moreover, there are several challenges associated with researching the</w:t>
      </w:r>
      <w:r w:rsidR="00D27946">
        <w:t xml:space="preserve"> evolutionary</w:t>
      </w:r>
      <w:r w:rsidR="00852044">
        <w:t xml:space="preserve"> trajectories of management concepts, particularly in a historical perspective. </w:t>
      </w:r>
    </w:p>
    <w:p w14:paraId="24D5AC64" w14:textId="7C7D8398" w:rsidR="00852044" w:rsidRDefault="00D27946" w:rsidP="00852044">
      <w:r>
        <w:t xml:space="preserve">However, even when taking the limitations into account, </w:t>
      </w:r>
      <w:r w:rsidR="00852044">
        <w:t xml:space="preserve">we argue that following this research </w:t>
      </w:r>
      <w:r w:rsidR="00E970A9">
        <w:t>approach</w:t>
      </w:r>
      <w:r w:rsidR="00852044">
        <w:t xml:space="preserve"> was a pragmatic solution </w:t>
      </w:r>
      <w:r>
        <w:t xml:space="preserve">given the aim of </w:t>
      </w:r>
      <w:r w:rsidR="00852044">
        <w:t>construct</w:t>
      </w:r>
      <w:r>
        <w:t>ing</w:t>
      </w:r>
      <w:r w:rsidR="00852044">
        <w:t xml:space="preserve"> a big-picture historical narrative of the popularity trajectory of the EVA concept. </w:t>
      </w:r>
    </w:p>
    <w:p w14:paraId="4DDB505F" w14:textId="78F9D83C" w:rsidR="00706BFA" w:rsidRPr="00D86598" w:rsidRDefault="00094839" w:rsidP="005F0065">
      <w:r>
        <w:t xml:space="preserve">The limitations </w:t>
      </w:r>
      <w:r w:rsidR="00D27946">
        <w:t>identified above</w:t>
      </w:r>
      <w:r>
        <w:t xml:space="preserve"> also constitute areas for future research.</w:t>
      </w:r>
      <w:r w:rsidR="00361286">
        <w:t xml:space="preserve"> To obtain a fuller picture of the evolution and impact of EVA, researchers could carry out interviews with key actors involved in the EVA field, preferably </w:t>
      </w:r>
      <w:r w:rsidR="00D27946">
        <w:t xml:space="preserve">actors </w:t>
      </w:r>
      <w:r w:rsidR="00361286">
        <w:t>with a historical overview</w:t>
      </w:r>
      <w:r w:rsidR="00D27946">
        <w:t xml:space="preserve"> as a result of working in the field as a consultant, academic or practitioner</w:t>
      </w:r>
      <w:r w:rsidR="00361286">
        <w:t xml:space="preserve">. Another area in need of research is an updated </w:t>
      </w:r>
      <w:r w:rsidR="00CE1B7D">
        <w:t xml:space="preserve">and more nuanced </w:t>
      </w:r>
      <w:r w:rsidR="00361286">
        <w:t xml:space="preserve">picture of the concept’s popularity on </w:t>
      </w:r>
      <w:r w:rsidR="003D3FB9">
        <w:t xml:space="preserve">the </w:t>
      </w:r>
      <w:r w:rsidR="00361286">
        <w:t>de</w:t>
      </w:r>
      <w:r w:rsidR="003D3FB9">
        <w:t xml:space="preserve">mand-side. </w:t>
      </w:r>
      <w:r w:rsidR="00D27946">
        <w:t xml:space="preserve">The survey data on the adoption and implementation of EVA </w:t>
      </w:r>
      <w:r w:rsidR="00411F1D">
        <w:t>are</w:t>
      </w:r>
      <w:r w:rsidR="00D27946">
        <w:t xml:space="preserve"> by now relatively dat</w:t>
      </w:r>
      <w:r w:rsidR="00411F1D">
        <w:t>ed</w:t>
      </w:r>
      <w:r w:rsidR="00D27946">
        <w:t>. Since EVA to a large extent has vanished from public management discourse, it would be interesting to find out</w:t>
      </w:r>
      <w:r w:rsidR="00FC50A3">
        <w:t xml:space="preserve"> more about the extent to which the </w:t>
      </w:r>
      <w:r w:rsidR="00D27946">
        <w:t>concept is still used by organizations on the demand-side. This could inform debates about the co</w:t>
      </w:r>
      <w:r w:rsidR="00760ECF">
        <w:t>-</w:t>
      </w:r>
      <w:r w:rsidR="00D27946">
        <w:t xml:space="preserve">evolutionary relationship between </w:t>
      </w:r>
      <w:r w:rsidR="0095251D">
        <w:t xml:space="preserve">supply-side </w:t>
      </w:r>
      <w:r w:rsidR="00D27946">
        <w:t xml:space="preserve">discourse and </w:t>
      </w:r>
      <w:r w:rsidR="0095251D">
        <w:t xml:space="preserve">the actual demand-side </w:t>
      </w:r>
      <w:r w:rsidR="00D27946">
        <w:t>adoption of management fashions</w:t>
      </w:r>
      <w:r w:rsidR="00307B16">
        <w:t xml:space="preserve"> </w:t>
      </w:r>
      <w:r w:rsidR="00307B16">
        <w:fldChar w:fldCharType="begin"/>
      </w:r>
      <w:r w:rsidR="00854904">
        <w:instrText xml:space="preserve"> ADDIN EN.CITE &lt;EndNote&gt;&lt;Cite&gt;&lt;Author&gt;Nijholt&lt;/Author&gt;&lt;Year&gt;2007&lt;/Year&gt;&lt;RecNum&gt;154&lt;/RecNum&gt;&lt;DisplayText&gt;(Nijholt &amp;amp; Benders, 2007)&lt;/DisplayText&gt;&lt;record&gt;&lt;rec-number&gt;154&lt;/rec-number&gt;&lt;foreign-keys&gt;&lt;key app="EN" db-id="0sdraaf2br29spe5zt85wxvqr0ffpx0daza0" timestamp="1438846688"&gt;154&lt;/key&gt;&lt;/foreign-keys&gt;&lt;ref-type name="Journal Article"&gt;17&lt;/ref-type&gt;&lt;contributors&gt;&lt;authors&gt;&lt;author&gt;Nijholt, J. J. &lt;/author&gt;&lt;author&gt;Benders, J.&lt;/author&gt;&lt;/authors&gt;&lt;/contributors&gt;&lt;titles&gt;&lt;title&gt;Coevolution in management fashions&lt;/title&gt;&lt;secondary-title&gt;Group &amp;amp; Organization Management&lt;/secondary-title&gt;&lt;/titles&gt;&lt;periodical&gt;&lt;full-title&gt;Group &amp;amp; Organization Management&lt;/full-title&gt;&lt;/periodical&gt;&lt;pages&gt;628-652&lt;/pages&gt;&lt;volume&gt;32&lt;/volume&gt;&lt;number&gt;6&lt;/number&gt;&lt;dates&gt;&lt;year&gt;2007&lt;/year&gt;&lt;/dates&gt;&lt;urls&gt;&lt;/urls&gt;&lt;/record&gt;&lt;/Cite&gt;&lt;/EndNote&gt;</w:instrText>
      </w:r>
      <w:r w:rsidR="00307B16">
        <w:fldChar w:fldCharType="separate"/>
      </w:r>
      <w:r w:rsidR="00854904">
        <w:rPr>
          <w:noProof/>
        </w:rPr>
        <w:t>(Nijholt &amp; Benders, 2007)</w:t>
      </w:r>
      <w:r w:rsidR="00307B16">
        <w:fldChar w:fldCharType="end"/>
      </w:r>
      <w:r w:rsidR="00D27946">
        <w:t xml:space="preserve">.  </w:t>
      </w:r>
      <w:r w:rsidR="00706BFA" w:rsidRPr="00D86598">
        <w:br w:type="page"/>
      </w:r>
    </w:p>
    <w:p w14:paraId="11D9384E" w14:textId="2F5E4073" w:rsidR="009F385C" w:rsidRPr="009F385C" w:rsidRDefault="009F385C" w:rsidP="00706BFA">
      <w:pPr>
        <w:pStyle w:val="Heading1"/>
        <w:numPr>
          <w:ilvl w:val="0"/>
          <w:numId w:val="0"/>
        </w:numPr>
        <w:ind w:left="432" w:hanging="432"/>
      </w:pPr>
      <w:r w:rsidRPr="009F385C">
        <w:lastRenderedPageBreak/>
        <w:t>References</w:t>
      </w:r>
    </w:p>
    <w:p w14:paraId="024DC5EE" w14:textId="77777777" w:rsidR="00544E94" w:rsidRPr="00544E94" w:rsidRDefault="004F3DBE" w:rsidP="00544E94">
      <w:pPr>
        <w:pStyle w:val="EndNoteBibliography"/>
        <w:spacing w:after="0"/>
        <w:ind w:left="720" w:hanging="720"/>
      </w:pPr>
      <w:r>
        <w:fldChar w:fldCharType="begin"/>
      </w:r>
      <w:r>
        <w:instrText xml:space="preserve"> ADDIN EN.REFLIST </w:instrText>
      </w:r>
      <w:r>
        <w:fldChar w:fldCharType="separate"/>
      </w:r>
      <w:r w:rsidR="00544E94" w:rsidRPr="00544E94">
        <w:t xml:space="preserve">Abrahamson, E. 1996. Management Fashion. </w:t>
      </w:r>
      <w:r w:rsidR="00544E94" w:rsidRPr="00544E94">
        <w:rPr>
          <w:b/>
          <w:i/>
        </w:rPr>
        <w:t>Academy of Management Review</w:t>
      </w:r>
      <w:r w:rsidR="00544E94" w:rsidRPr="00544E94">
        <w:t>, 21(1): 254-285.</w:t>
      </w:r>
    </w:p>
    <w:p w14:paraId="1DCA010B" w14:textId="77777777" w:rsidR="00544E94" w:rsidRPr="00544E94" w:rsidRDefault="00544E94" w:rsidP="00544E94">
      <w:pPr>
        <w:pStyle w:val="EndNoteBibliography"/>
        <w:spacing w:after="0"/>
        <w:ind w:left="720" w:hanging="720"/>
      </w:pPr>
      <w:r w:rsidRPr="00544E94">
        <w:t xml:space="preserve">Abrahamson, E., &amp; Piazza, A. 2019. The Lifecycle of Management Ideas. In A. Sturdy, S. Heusinkveld, T. Reay, &amp; D. Strang (Eds.), </w:t>
      </w:r>
      <w:r w:rsidRPr="00544E94">
        <w:rPr>
          <w:b/>
          <w:i/>
        </w:rPr>
        <w:t>The Oxford Handbook of Management Ideas</w:t>
      </w:r>
      <w:r w:rsidRPr="00544E94">
        <w:t>: 42-67. Oxford, UK: Oxford University Press.</w:t>
      </w:r>
    </w:p>
    <w:p w14:paraId="57CE9B83" w14:textId="77777777" w:rsidR="00544E94" w:rsidRPr="00544E94" w:rsidRDefault="00544E94" w:rsidP="00544E94">
      <w:pPr>
        <w:pStyle w:val="EndNoteBibliography"/>
        <w:spacing w:after="0"/>
        <w:ind w:left="720" w:hanging="720"/>
      </w:pPr>
      <w:r w:rsidRPr="00544E94">
        <w:t xml:space="preserve">Alchian, A. A., &amp; Demsetz, H. 1972. Production, Information Costs, and Economic Organization. </w:t>
      </w:r>
      <w:r w:rsidRPr="00544E94">
        <w:rPr>
          <w:b/>
          <w:i/>
        </w:rPr>
        <w:t>The American Economic Review</w:t>
      </w:r>
      <w:r w:rsidRPr="00544E94">
        <w:t>, 62(5): 777-795.</w:t>
      </w:r>
    </w:p>
    <w:p w14:paraId="48D9D295" w14:textId="77777777" w:rsidR="00544E94" w:rsidRPr="00544E94" w:rsidRDefault="00544E94" w:rsidP="00544E94">
      <w:pPr>
        <w:pStyle w:val="EndNoteBibliography"/>
        <w:spacing w:after="0"/>
        <w:ind w:left="720" w:hanging="720"/>
      </w:pPr>
      <w:r w:rsidRPr="00544E94">
        <w:t xml:space="preserve">Allio, R. J. 2011. Reinventing management purpose: the radical and virtuous alternatives. </w:t>
      </w:r>
      <w:r w:rsidRPr="00544E94">
        <w:rPr>
          <w:b/>
          <w:i/>
        </w:rPr>
        <w:t>Strategy &amp; Leadership</w:t>
      </w:r>
      <w:r w:rsidRPr="00544E94">
        <w:t>, 39(4): 4-11.</w:t>
      </w:r>
    </w:p>
    <w:p w14:paraId="5F868479" w14:textId="77777777" w:rsidR="00544E94" w:rsidRPr="00544E94" w:rsidRDefault="00544E94" w:rsidP="00544E94">
      <w:pPr>
        <w:pStyle w:val="EndNoteBibliography"/>
        <w:spacing w:after="0"/>
        <w:ind w:left="720" w:hanging="720"/>
      </w:pPr>
      <w:r w:rsidRPr="00544E94">
        <w:t xml:space="preserve">Amernic, J., &amp; Craig, R. 2006. </w:t>
      </w:r>
      <w:r w:rsidRPr="00544E94">
        <w:rPr>
          <w:b/>
          <w:i/>
        </w:rPr>
        <w:t>CEO-speak: The language of corporate leadership</w:t>
      </w:r>
      <w:r w:rsidRPr="00544E94">
        <w:t>: McGill-Queen's Press-MQUP.</w:t>
      </w:r>
    </w:p>
    <w:p w14:paraId="4FD1DB0D" w14:textId="77777777" w:rsidR="00544E94" w:rsidRPr="00544E94" w:rsidRDefault="00544E94" w:rsidP="00544E94">
      <w:pPr>
        <w:pStyle w:val="EndNoteBibliography"/>
        <w:spacing w:after="0"/>
        <w:ind w:left="720" w:hanging="720"/>
      </w:pPr>
      <w:r w:rsidRPr="00544E94">
        <w:t xml:space="preserve">Amernic, J. H., Losell, D. L., &amp; Craig, R. J. 2000. 'Economic value added' as ideology through a critical lens: towards a pedagogy for management fashion? </w:t>
      </w:r>
      <w:r w:rsidRPr="00544E94">
        <w:rPr>
          <w:b/>
          <w:i/>
        </w:rPr>
        <w:t>Accounting Education</w:t>
      </w:r>
      <w:r w:rsidRPr="00544E94">
        <w:t>, 9(4): 343-367.</w:t>
      </w:r>
    </w:p>
    <w:p w14:paraId="2AB1F2E7" w14:textId="77777777" w:rsidR="00544E94" w:rsidRPr="00544E94" w:rsidRDefault="00544E94" w:rsidP="00544E94">
      <w:pPr>
        <w:pStyle w:val="EndNoteBibliography"/>
        <w:spacing w:after="0"/>
        <w:ind w:left="720" w:hanging="720"/>
      </w:pPr>
      <w:r w:rsidRPr="00544E94">
        <w:t xml:space="preserve">Arena, M., &amp; Azzone, G. 2005. ABC, Balanced Scorecard, EVA™: an empirical study on the adoption of innovative management accounting techniques. </w:t>
      </w:r>
      <w:r w:rsidRPr="00544E94">
        <w:rPr>
          <w:b/>
          <w:i/>
        </w:rPr>
        <w:t>International Journal of Accounting, Auditing and Performance Evaluation  </w:t>
      </w:r>
      <w:r w:rsidRPr="00544E94">
        <w:t>2(3): 206-225.</w:t>
      </w:r>
    </w:p>
    <w:p w14:paraId="53A20CE7" w14:textId="77777777" w:rsidR="00544E94" w:rsidRPr="00544E94" w:rsidRDefault="00544E94" w:rsidP="00544E94">
      <w:pPr>
        <w:pStyle w:val="EndNoteBibliography"/>
        <w:spacing w:after="0"/>
        <w:ind w:left="720" w:hanging="720"/>
      </w:pPr>
      <w:r w:rsidRPr="00544E94">
        <w:t xml:space="preserve">Ax, C., &amp; Bjørnenak, T. 2007. Management accounting innovations: origins and diffusion. In T. Hopper, D. Northcott, &amp; R. W. Scapens (Eds.), </w:t>
      </w:r>
      <w:r w:rsidRPr="00544E94">
        <w:rPr>
          <w:b/>
          <w:i/>
        </w:rPr>
        <w:t>Management accounting innovations: origins and diffusion</w:t>
      </w:r>
      <w:r w:rsidRPr="00544E94">
        <w:t>, 3rd ed.: 357-376. Hertfordshire: Prentice-Hall.</w:t>
      </w:r>
    </w:p>
    <w:p w14:paraId="4AFDEA8F" w14:textId="77777777" w:rsidR="00544E94" w:rsidRPr="00544E94" w:rsidRDefault="00544E94" w:rsidP="00544E94">
      <w:pPr>
        <w:pStyle w:val="EndNoteBibliography"/>
        <w:spacing w:after="0"/>
        <w:ind w:left="720" w:hanging="720"/>
      </w:pPr>
      <w:r w:rsidRPr="00544E94">
        <w:t xml:space="preserve">Baiman, S. 1990. Agency research in managerial accounting: A second look. </w:t>
      </w:r>
      <w:r w:rsidRPr="00544E94">
        <w:rPr>
          <w:b/>
          <w:i/>
        </w:rPr>
        <w:t>Accounting, Organizations and Society</w:t>
      </w:r>
      <w:r w:rsidRPr="00544E94">
        <w:t>, 15(4): 341-371.</w:t>
      </w:r>
    </w:p>
    <w:p w14:paraId="10AD3F12" w14:textId="77777777" w:rsidR="00544E94" w:rsidRPr="00544E94" w:rsidRDefault="00544E94" w:rsidP="00544E94">
      <w:pPr>
        <w:pStyle w:val="EndNoteBibliography"/>
        <w:spacing w:after="0"/>
        <w:ind w:left="720" w:hanging="720"/>
      </w:pPr>
      <w:r w:rsidRPr="00544E94">
        <w:t xml:space="preserve">Barros, M., &amp; Rüling, C.-C. 2019. Business Media. In A. Sturdy, S. Heusinkveld, T. Reay, &amp; D. Strang (Eds.), </w:t>
      </w:r>
      <w:r w:rsidRPr="00544E94">
        <w:rPr>
          <w:b/>
          <w:i/>
        </w:rPr>
        <w:t>The Oxford Handbook of Management Ideas</w:t>
      </w:r>
      <w:r w:rsidRPr="00544E94">
        <w:t>: 195-215. Oxford, UK: Oxford University Press.</w:t>
      </w:r>
    </w:p>
    <w:p w14:paraId="7E880CD4" w14:textId="77777777" w:rsidR="00544E94" w:rsidRPr="00544E94" w:rsidRDefault="00544E94" w:rsidP="00544E94">
      <w:pPr>
        <w:pStyle w:val="EndNoteBibliography"/>
        <w:spacing w:after="0"/>
        <w:ind w:left="720" w:hanging="720"/>
      </w:pPr>
      <w:r w:rsidRPr="00544E94">
        <w:t xml:space="preserve">Benders, J. 1999. Tricks and Trucks? A Case Study of Organization Concepts at Work. </w:t>
      </w:r>
      <w:r w:rsidRPr="00544E94">
        <w:rPr>
          <w:b/>
          <w:i/>
        </w:rPr>
        <w:t>International Journal of Human Resource Management</w:t>
      </w:r>
      <w:r w:rsidRPr="00544E94">
        <w:t>, 10(4): 624-637.</w:t>
      </w:r>
    </w:p>
    <w:p w14:paraId="5E160993" w14:textId="77777777" w:rsidR="00544E94" w:rsidRPr="00544E94" w:rsidRDefault="00544E94" w:rsidP="00544E94">
      <w:pPr>
        <w:pStyle w:val="EndNoteBibliography"/>
        <w:spacing w:after="0"/>
        <w:ind w:left="720" w:hanging="720"/>
      </w:pPr>
      <w:r w:rsidRPr="00544E94">
        <w:t xml:space="preserve">Benders, J., &amp; Van Veen, K. 2001. What's in a Fashion? Interpretative Viability and Management Fashions. </w:t>
      </w:r>
      <w:r w:rsidRPr="00544E94">
        <w:rPr>
          <w:b/>
          <w:i/>
        </w:rPr>
        <w:t>Organization</w:t>
      </w:r>
      <w:r w:rsidRPr="00544E94">
        <w:t>, 8(1): 33-53.</w:t>
      </w:r>
    </w:p>
    <w:p w14:paraId="6EDB5F5A" w14:textId="77777777" w:rsidR="00544E94" w:rsidRPr="00544E94" w:rsidRDefault="00544E94" w:rsidP="00544E94">
      <w:pPr>
        <w:pStyle w:val="EndNoteBibliography"/>
        <w:spacing w:after="0"/>
        <w:ind w:left="720" w:hanging="720"/>
      </w:pPr>
      <w:r w:rsidRPr="00544E94">
        <w:t xml:space="preserve">Benders, J., &amp; Verlaar, S. 2003. Lifting parts: putting conceptual insights into practice. </w:t>
      </w:r>
      <w:r w:rsidRPr="00544E94">
        <w:rPr>
          <w:b/>
          <w:i/>
        </w:rPr>
        <w:t>International Journal of Operations &amp; Production Management</w:t>
      </w:r>
      <w:r w:rsidRPr="00544E94">
        <w:t>, 23(7): 757-774.</w:t>
      </w:r>
    </w:p>
    <w:p w14:paraId="3F4F9211" w14:textId="77777777" w:rsidR="00544E94" w:rsidRPr="00544E94" w:rsidRDefault="00544E94" w:rsidP="00544E94">
      <w:pPr>
        <w:pStyle w:val="EndNoteBibliography"/>
        <w:spacing w:after="0"/>
        <w:ind w:left="720" w:hanging="720"/>
      </w:pPr>
      <w:r w:rsidRPr="00544E94">
        <w:t xml:space="preserve">Bendickson, J., Muldoon, J., Liguori, E. W., &amp; Davis, P. E. 2016. Agency theory: background and epistemology. </w:t>
      </w:r>
      <w:r w:rsidRPr="00544E94">
        <w:rPr>
          <w:b/>
          <w:i/>
        </w:rPr>
        <w:t>Journal of Management History</w:t>
      </w:r>
      <w:r w:rsidRPr="00544E94">
        <w:t>, 22(4): 437-449.</w:t>
      </w:r>
    </w:p>
    <w:p w14:paraId="37ECD5D2" w14:textId="77777777" w:rsidR="00544E94" w:rsidRPr="00544E94" w:rsidRDefault="00544E94" w:rsidP="00544E94">
      <w:pPr>
        <w:pStyle w:val="EndNoteBibliography"/>
        <w:spacing w:after="0"/>
        <w:ind w:left="720" w:hanging="720"/>
      </w:pPr>
      <w:r w:rsidRPr="00544E94">
        <w:t>Bhattacharyya, A. K., &amp; Phani, B. 2004. Economic value added-A general perspective: Working Paper Series.</w:t>
      </w:r>
    </w:p>
    <w:p w14:paraId="055FEACB" w14:textId="77777777" w:rsidR="00544E94" w:rsidRPr="00544E94" w:rsidRDefault="00544E94" w:rsidP="00544E94">
      <w:pPr>
        <w:pStyle w:val="EndNoteBibliography"/>
        <w:spacing w:after="0"/>
        <w:ind w:left="720" w:hanging="720"/>
      </w:pPr>
      <w:r w:rsidRPr="00544E94">
        <w:t xml:space="preserve">Biddle, G. C., Bowen, R. M., &amp; Wallace, J. S. 1997. Does EVA® beat earnings? Evidence on associations with stock returns and firm values. </w:t>
      </w:r>
      <w:r w:rsidRPr="00544E94">
        <w:rPr>
          <w:b/>
          <w:i/>
        </w:rPr>
        <w:t>Journal of Accounting and Economics</w:t>
      </w:r>
      <w:r w:rsidRPr="00544E94">
        <w:t>, 24(3): 301-336.</w:t>
      </w:r>
    </w:p>
    <w:p w14:paraId="7C762FE1" w14:textId="77777777" w:rsidR="00544E94" w:rsidRPr="00544E94" w:rsidRDefault="00544E94" w:rsidP="00544E94">
      <w:pPr>
        <w:pStyle w:val="EndNoteBibliography"/>
        <w:spacing w:after="0"/>
        <w:ind w:left="720" w:hanging="720"/>
      </w:pPr>
      <w:r w:rsidRPr="00544E94">
        <w:t xml:space="preserve">Biddle, G. C., Bowen, R. M., &amp; Wallace, J. S. 1998. Economic value added: some empirical EVAdence. </w:t>
      </w:r>
      <w:r w:rsidRPr="00544E94">
        <w:rPr>
          <w:b/>
          <w:i/>
        </w:rPr>
        <w:t>Managerial Finance</w:t>
      </w:r>
      <w:r w:rsidRPr="00544E94">
        <w:t>, 24(11): 60-71.</w:t>
      </w:r>
    </w:p>
    <w:p w14:paraId="780CDAE5" w14:textId="77777777" w:rsidR="00544E94" w:rsidRPr="00544E94" w:rsidRDefault="00544E94" w:rsidP="00544E94">
      <w:pPr>
        <w:pStyle w:val="EndNoteBibliography"/>
        <w:spacing w:after="0"/>
        <w:ind w:left="720" w:hanging="720"/>
      </w:pPr>
      <w:r w:rsidRPr="00544E94">
        <w:t xml:space="preserve">Biddle, G. C., Bowen, R. M., &amp; Wallace, J. S. 1999. Evidence on EVA. </w:t>
      </w:r>
      <w:r w:rsidRPr="00544E94">
        <w:rPr>
          <w:b/>
          <w:i/>
        </w:rPr>
        <w:t>Journal of Applied Corporate Finance</w:t>
      </w:r>
      <w:r w:rsidRPr="00544E94">
        <w:t>, 12(2): 69-79.</w:t>
      </w:r>
    </w:p>
    <w:p w14:paraId="66500BF4" w14:textId="77777777" w:rsidR="00544E94" w:rsidRPr="00544E94" w:rsidRDefault="00544E94" w:rsidP="00544E94">
      <w:pPr>
        <w:pStyle w:val="EndNoteBibliography"/>
        <w:spacing w:after="0"/>
        <w:ind w:left="720" w:hanging="720"/>
      </w:pPr>
      <w:r w:rsidRPr="00544E94">
        <w:t xml:space="preserve">Birkinshaw, J., &amp; Mark, K. 2015. </w:t>
      </w:r>
      <w:r w:rsidRPr="00544E94">
        <w:rPr>
          <w:b/>
          <w:i/>
        </w:rPr>
        <w:t>Key MBA models: The 60+ models every manager and business student needs to know</w:t>
      </w:r>
      <w:r w:rsidRPr="00544E94">
        <w:t>: Pearson Higher Ed.</w:t>
      </w:r>
    </w:p>
    <w:p w14:paraId="5B9C29E1" w14:textId="77777777" w:rsidR="00544E94" w:rsidRPr="00544E94" w:rsidRDefault="00544E94" w:rsidP="00544E94">
      <w:pPr>
        <w:pStyle w:val="EndNoteBibliography"/>
        <w:spacing w:after="0"/>
        <w:ind w:left="720" w:hanging="720"/>
      </w:pPr>
      <w:r w:rsidRPr="00544E94">
        <w:t xml:space="preserve">Blair, A. 1997. EVA Fever: Readers of the business pages know about economic value added. </w:t>
      </w:r>
      <w:r w:rsidRPr="00544E94">
        <w:rPr>
          <w:b/>
          <w:i/>
        </w:rPr>
        <w:t>Management Today - London</w:t>
      </w:r>
      <w:r w:rsidRPr="00544E94">
        <w:t>: 42-45.</w:t>
      </w:r>
    </w:p>
    <w:p w14:paraId="37742F66" w14:textId="77777777" w:rsidR="00544E94" w:rsidRPr="00544E94" w:rsidRDefault="00544E94" w:rsidP="00544E94">
      <w:pPr>
        <w:pStyle w:val="EndNoteBibliography"/>
        <w:spacing w:after="0"/>
        <w:ind w:left="720" w:hanging="720"/>
      </w:pPr>
      <w:r w:rsidRPr="00544E94">
        <w:t xml:space="preserve">Bontis, N. 2001. Assessing knowledge assets: a review of the models used to measure intellectual capital. </w:t>
      </w:r>
      <w:r w:rsidRPr="00544E94">
        <w:rPr>
          <w:b/>
          <w:i/>
        </w:rPr>
        <w:t>International Journal of Management Reviews</w:t>
      </w:r>
      <w:r w:rsidRPr="00544E94">
        <w:t>, 3(1): 41-60.</w:t>
      </w:r>
    </w:p>
    <w:p w14:paraId="7DC528E3" w14:textId="77777777" w:rsidR="00544E94" w:rsidRPr="00544E94" w:rsidRDefault="00544E94" w:rsidP="00544E94">
      <w:pPr>
        <w:pStyle w:val="EndNoteBibliography"/>
        <w:spacing w:after="0"/>
        <w:ind w:left="720" w:hanging="720"/>
      </w:pPr>
      <w:r w:rsidRPr="00544E94">
        <w:lastRenderedPageBreak/>
        <w:t xml:space="preserve">Bontis, N., Dragonetti, N. C., Jacobsen, K., &amp; Roos, G. 1999. The knowledge toolbox: A review of the tools available to measure and manage intangible resources. </w:t>
      </w:r>
      <w:r w:rsidRPr="00544E94">
        <w:rPr>
          <w:b/>
          <w:i/>
        </w:rPr>
        <w:t>European Management Journal</w:t>
      </w:r>
      <w:r w:rsidRPr="00544E94">
        <w:t>, 17(4): 391-402.</w:t>
      </w:r>
    </w:p>
    <w:p w14:paraId="77BE6456" w14:textId="77777777" w:rsidR="00544E94" w:rsidRPr="00544E94" w:rsidRDefault="00544E94" w:rsidP="00544E94">
      <w:pPr>
        <w:pStyle w:val="EndNoteBibliography"/>
        <w:spacing w:after="0"/>
        <w:ind w:left="720" w:hanging="720"/>
      </w:pPr>
      <w:r w:rsidRPr="00544E94">
        <w:t xml:space="preserve">Bornmann, L., &amp; Mutz, R. 2015. Growth rates of modern science: A bibliometric analysis based on the number of publications and cited references. </w:t>
      </w:r>
      <w:r w:rsidRPr="00544E94">
        <w:rPr>
          <w:b/>
          <w:i/>
        </w:rPr>
        <w:t>Journal of the Association for Information Science and Technology</w:t>
      </w:r>
      <w:r w:rsidRPr="00544E94">
        <w:t>, 66(11): 2215-2222.</w:t>
      </w:r>
    </w:p>
    <w:p w14:paraId="03C72D40" w14:textId="77777777" w:rsidR="00544E94" w:rsidRPr="00544E94" w:rsidRDefault="00544E94" w:rsidP="00544E94">
      <w:pPr>
        <w:pStyle w:val="EndNoteBibliography"/>
        <w:spacing w:after="0"/>
        <w:ind w:left="720" w:hanging="720"/>
      </w:pPr>
      <w:r w:rsidRPr="00544E94">
        <w:t xml:space="preserve">Boyer, R. 2000. Is a finance-led growth regime a viable alternative to Fordism? A preliminary analysis. </w:t>
      </w:r>
      <w:r w:rsidRPr="00544E94">
        <w:rPr>
          <w:b/>
          <w:i/>
        </w:rPr>
        <w:t>Economy and Society</w:t>
      </w:r>
      <w:r w:rsidRPr="00544E94">
        <w:t>, 29(1): 111-145.</w:t>
      </w:r>
    </w:p>
    <w:p w14:paraId="59D2D17B" w14:textId="77777777" w:rsidR="00544E94" w:rsidRPr="00544E94" w:rsidRDefault="00544E94" w:rsidP="00544E94">
      <w:pPr>
        <w:pStyle w:val="EndNoteBibliography"/>
        <w:spacing w:after="0"/>
        <w:ind w:left="720" w:hanging="720"/>
      </w:pPr>
      <w:r w:rsidRPr="00544E94">
        <w:t xml:space="preserve">Braam, G., Benders, J., &amp; Heusinkveld, S. 2007. The balanced scorecard in the Netherlands: An analysis of its evolution using print-media indicators. </w:t>
      </w:r>
      <w:r w:rsidRPr="00544E94">
        <w:rPr>
          <w:b/>
          <w:i/>
        </w:rPr>
        <w:t>Journal of Organizational Change Management</w:t>
      </w:r>
      <w:r w:rsidRPr="00544E94">
        <w:t>, 20(6): 866-879.</w:t>
      </w:r>
    </w:p>
    <w:p w14:paraId="2E9D1FBC" w14:textId="77777777" w:rsidR="00544E94" w:rsidRPr="00544E94" w:rsidRDefault="00544E94" w:rsidP="00544E94">
      <w:pPr>
        <w:pStyle w:val="EndNoteBibliography"/>
        <w:spacing w:after="0"/>
        <w:ind w:left="720" w:hanging="720"/>
      </w:pPr>
      <w:r w:rsidRPr="00544E94">
        <w:t xml:space="preserve">Braam, G., Heusinkveld, S., Benders, J., &amp; Aubel, A. 2002. The reception pattern of the balanced scorecard: Accounting for interpretative viability, </w:t>
      </w:r>
      <w:r w:rsidRPr="00544E94">
        <w:rPr>
          <w:b/>
          <w:i/>
        </w:rPr>
        <w:t>SOM-Theme G: Cross-contextual comparison of institutions and organisations</w:t>
      </w:r>
      <w:r w:rsidRPr="00544E94">
        <w:t>. Nijmegen, The Netherlands: Nijmegen School of Management, University of Nijmegen.</w:t>
      </w:r>
    </w:p>
    <w:p w14:paraId="48D5E421" w14:textId="77777777" w:rsidR="00544E94" w:rsidRPr="00544E94" w:rsidRDefault="00544E94" w:rsidP="00544E94">
      <w:pPr>
        <w:pStyle w:val="EndNoteBibliography"/>
        <w:spacing w:after="0"/>
        <w:ind w:left="720" w:hanging="720"/>
      </w:pPr>
      <w:r w:rsidRPr="00544E94">
        <w:t xml:space="preserve">Carmona, S., Deyá, B., &amp; Gutiérrez, I. 2003. El EVA como moda en control de gestión. </w:t>
      </w:r>
      <w:r w:rsidRPr="00544E94">
        <w:rPr>
          <w:b/>
          <w:i/>
        </w:rPr>
        <w:t>Spanish Journal of Finance and Accounting/Revista Española de Financiación y Contabilidad</w:t>
      </w:r>
      <w:r w:rsidRPr="00544E94">
        <w:t>, 32(118): 725-753.</w:t>
      </w:r>
    </w:p>
    <w:p w14:paraId="14C43136" w14:textId="77777777" w:rsidR="00544E94" w:rsidRPr="00544E94" w:rsidRDefault="00544E94" w:rsidP="00544E94">
      <w:pPr>
        <w:pStyle w:val="EndNoteBibliography"/>
        <w:spacing w:after="0"/>
        <w:ind w:left="720" w:hanging="720"/>
      </w:pPr>
      <w:r w:rsidRPr="00544E94">
        <w:t xml:space="preserve">Carson, P. P., Lanier, P. A., Carson, K. D., &amp; Birkenmeier, B. J. 1999. A historical perspective on fad adoption and abandonment. </w:t>
      </w:r>
      <w:r w:rsidRPr="00544E94">
        <w:rPr>
          <w:b/>
          <w:i/>
        </w:rPr>
        <w:t>Journal of Management History</w:t>
      </w:r>
      <w:r w:rsidRPr="00544E94">
        <w:t>, 5(6): 320-333.</w:t>
      </w:r>
    </w:p>
    <w:p w14:paraId="26AFF90C" w14:textId="77777777" w:rsidR="00544E94" w:rsidRPr="00544E94" w:rsidRDefault="00544E94" w:rsidP="00544E94">
      <w:pPr>
        <w:pStyle w:val="EndNoteBibliography"/>
        <w:spacing w:after="0"/>
        <w:ind w:left="720" w:hanging="720"/>
      </w:pPr>
      <w:r w:rsidRPr="00544E94">
        <w:t xml:space="preserve">Chen, S., &amp; Dodd, J. L. 1997. Economic value added (EVA™): An empirical examination of a new corporate performance measure. </w:t>
      </w:r>
      <w:r w:rsidRPr="00544E94">
        <w:rPr>
          <w:b/>
          <w:i/>
        </w:rPr>
        <w:t>Journal of Managerial Issues</w:t>
      </w:r>
      <w:r w:rsidRPr="00544E94">
        <w:t>, 9(3): 318-333.</w:t>
      </w:r>
    </w:p>
    <w:p w14:paraId="2889C492" w14:textId="77777777" w:rsidR="00544E94" w:rsidRPr="00544E94" w:rsidRDefault="00544E94" w:rsidP="00544E94">
      <w:pPr>
        <w:pStyle w:val="EndNoteBibliography"/>
        <w:spacing w:after="0"/>
        <w:ind w:left="720" w:hanging="720"/>
      </w:pPr>
      <w:r w:rsidRPr="00544E94">
        <w:t xml:space="preserve">Chen, S., &amp; Dodd, J. L. 1998. </w:t>
      </w:r>
      <w:r w:rsidRPr="00544E94">
        <w:rPr>
          <w:b/>
          <w:i/>
        </w:rPr>
        <w:t>Usefulness of operating income, residual income, and EVA: A value-relevance perspective</w:t>
      </w:r>
      <w:r w:rsidRPr="00544E94">
        <w:t>. Paper presented at the Working Paper presented at MBAA Conference.</w:t>
      </w:r>
    </w:p>
    <w:p w14:paraId="5DF1CD86" w14:textId="77777777" w:rsidR="00544E94" w:rsidRPr="00544E94" w:rsidRDefault="00544E94" w:rsidP="00544E94">
      <w:pPr>
        <w:pStyle w:val="EndNoteBibliography"/>
        <w:spacing w:after="0"/>
        <w:ind w:left="720" w:hanging="720"/>
      </w:pPr>
      <w:r w:rsidRPr="00544E94">
        <w:t xml:space="preserve">Chen, S., &amp; Dodd, J. L. 2001. Operating income, residual income and EVA™: which metric is more value relevant? </w:t>
      </w:r>
      <w:r w:rsidRPr="00544E94">
        <w:rPr>
          <w:b/>
          <w:i/>
        </w:rPr>
        <w:t>Journal of Managerial Issues</w:t>
      </w:r>
      <w:r w:rsidRPr="00544E94">
        <w:t>, 13(1): 65-86.</w:t>
      </w:r>
    </w:p>
    <w:p w14:paraId="0FB02946" w14:textId="77777777" w:rsidR="00544E94" w:rsidRPr="00544E94" w:rsidRDefault="00544E94" w:rsidP="00544E94">
      <w:pPr>
        <w:pStyle w:val="EndNoteBibliography"/>
        <w:spacing w:after="0"/>
        <w:ind w:left="720" w:hanging="720"/>
      </w:pPr>
      <w:r w:rsidRPr="00544E94">
        <w:t xml:space="preserve">Chiwamit, P., Modell, S., &amp; Scapens, R. W. 2017. Regulation and adaptation of management accounting innovations: The case of economic value added in Thai state-owned enterprises. </w:t>
      </w:r>
      <w:r w:rsidRPr="00544E94">
        <w:rPr>
          <w:b/>
          <w:i/>
        </w:rPr>
        <w:t>Management Accounting Research</w:t>
      </w:r>
      <w:r w:rsidRPr="00544E94">
        <w:t>, 37: 30-48.</w:t>
      </w:r>
    </w:p>
    <w:p w14:paraId="41C17EBF" w14:textId="77777777" w:rsidR="00544E94" w:rsidRPr="00544E94" w:rsidRDefault="00544E94" w:rsidP="00544E94">
      <w:pPr>
        <w:pStyle w:val="EndNoteBibliography"/>
        <w:spacing w:after="0"/>
        <w:ind w:left="720" w:hanging="720"/>
      </w:pPr>
      <w:r w:rsidRPr="00544E94">
        <w:t xml:space="preserve">Chiwamit, P., Modell, S., &amp; Yang, C. L. 2014. The societal relevance of management accounting innovations: economic value added and institutional work in the fields of Chinese and Thai state-owned enterprises. </w:t>
      </w:r>
      <w:r w:rsidRPr="00544E94">
        <w:rPr>
          <w:b/>
          <w:i/>
        </w:rPr>
        <w:t>Accounting and Business Research</w:t>
      </w:r>
      <w:r w:rsidRPr="00544E94">
        <w:t>, 44(2): 144-180.</w:t>
      </w:r>
    </w:p>
    <w:p w14:paraId="1C9016F2" w14:textId="77777777" w:rsidR="00544E94" w:rsidRPr="00544E94" w:rsidRDefault="00544E94" w:rsidP="00544E94">
      <w:pPr>
        <w:pStyle w:val="EndNoteBibliography"/>
        <w:spacing w:after="0"/>
        <w:ind w:left="720" w:hanging="720"/>
      </w:pPr>
      <w:r w:rsidRPr="00544E94">
        <w:t xml:space="preserve">Clark, T. 2004a. The fashion of management fashion: A surge too far? </w:t>
      </w:r>
      <w:r w:rsidRPr="00544E94">
        <w:rPr>
          <w:b/>
          <w:i/>
        </w:rPr>
        <w:t>Organization</w:t>
      </w:r>
      <w:r w:rsidRPr="00544E94">
        <w:t>, 11(2): 297-306.</w:t>
      </w:r>
    </w:p>
    <w:p w14:paraId="5C505EF9" w14:textId="77777777" w:rsidR="00544E94" w:rsidRPr="00544E94" w:rsidRDefault="00544E94" w:rsidP="00544E94">
      <w:pPr>
        <w:pStyle w:val="EndNoteBibliography"/>
        <w:spacing w:after="0"/>
        <w:ind w:left="720" w:hanging="720"/>
      </w:pPr>
      <w:r w:rsidRPr="00544E94">
        <w:t xml:space="preserve">Clark, T. 2004b. Strategy viewed from a management fashion perspective. </w:t>
      </w:r>
      <w:r w:rsidRPr="00544E94">
        <w:rPr>
          <w:b/>
          <w:i/>
        </w:rPr>
        <w:t>European Management Review</w:t>
      </w:r>
      <w:r w:rsidRPr="00544E94">
        <w:t>, 1(1): 105-111.</w:t>
      </w:r>
    </w:p>
    <w:p w14:paraId="6180401B" w14:textId="77777777" w:rsidR="00544E94" w:rsidRPr="00544E94" w:rsidRDefault="00544E94" w:rsidP="00544E94">
      <w:pPr>
        <w:pStyle w:val="EndNoteBibliography"/>
        <w:spacing w:after="0"/>
        <w:ind w:left="720" w:hanging="720"/>
      </w:pPr>
      <w:r w:rsidRPr="00544E94">
        <w:t xml:space="preserve">Cluley, R. 2013. What Makes a Management Buzzword Buzz? </w:t>
      </w:r>
      <w:r w:rsidRPr="00544E94">
        <w:rPr>
          <w:b/>
          <w:i/>
        </w:rPr>
        <w:t>Organization Studies</w:t>
      </w:r>
      <w:r w:rsidRPr="00544E94">
        <w:t>, 34(1): 33-43.</w:t>
      </w:r>
    </w:p>
    <w:p w14:paraId="7332B531" w14:textId="77777777" w:rsidR="00544E94" w:rsidRPr="00544E94" w:rsidRDefault="00544E94" w:rsidP="00544E94">
      <w:pPr>
        <w:pStyle w:val="EndNoteBibliography"/>
        <w:spacing w:after="0"/>
        <w:ind w:left="720" w:hanging="720"/>
      </w:pPr>
      <w:r w:rsidRPr="00544E94">
        <w:t xml:space="preserve">Coase, R. H. 1937. The nature of the firm. </w:t>
      </w:r>
      <w:r w:rsidRPr="00544E94">
        <w:rPr>
          <w:b/>
          <w:i/>
        </w:rPr>
        <w:t>Economica</w:t>
      </w:r>
      <w:r w:rsidRPr="00544E94">
        <w:t>, 4(16): 386-405.</w:t>
      </w:r>
    </w:p>
    <w:p w14:paraId="3A6D85CB" w14:textId="77777777" w:rsidR="00544E94" w:rsidRPr="00544E94" w:rsidRDefault="00544E94" w:rsidP="00544E94">
      <w:pPr>
        <w:pStyle w:val="EndNoteBibliography"/>
        <w:spacing w:after="0"/>
        <w:ind w:left="720" w:hanging="720"/>
      </w:pPr>
      <w:r w:rsidRPr="00544E94">
        <w:t xml:space="preserve">Cooper, D. J., Ezzamel, M., &amp; Qu, S. Q. 2017. Popularizing a Management Accounting Idea: The Case of the Balanced Scorecard. </w:t>
      </w:r>
      <w:r w:rsidRPr="00544E94">
        <w:rPr>
          <w:b/>
          <w:i/>
        </w:rPr>
        <w:t>Contemporary Accounting Research</w:t>
      </w:r>
      <w:r w:rsidRPr="00544E94">
        <w:t>, 34(2): 991-1025.</w:t>
      </w:r>
    </w:p>
    <w:p w14:paraId="59D8063A" w14:textId="77777777" w:rsidR="00544E94" w:rsidRPr="00544E94" w:rsidRDefault="00544E94" w:rsidP="00544E94">
      <w:pPr>
        <w:pStyle w:val="EndNoteBibliography"/>
        <w:spacing w:after="0"/>
        <w:ind w:left="720" w:hanging="720"/>
      </w:pPr>
      <w:r w:rsidRPr="00544E94">
        <w:t xml:space="preserve">Cooper, S. 2017. </w:t>
      </w:r>
      <w:r w:rsidRPr="00544E94">
        <w:rPr>
          <w:b/>
          <w:i/>
        </w:rPr>
        <w:t>Corporate social performance: A stakeholder approach</w:t>
      </w:r>
      <w:r w:rsidRPr="00544E94">
        <w:t>: Routledge.</w:t>
      </w:r>
    </w:p>
    <w:p w14:paraId="12210A17" w14:textId="77777777" w:rsidR="00544E94" w:rsidRPr="00544E94" w:rsidRDefault="00544E94" w:rsidP="00544E94">
      <w:pPr>
        <w:pStyle w:val="EndNoteBibliography"/>
        <w:spacing w:after="0"/>
        <w:ind w:left="720" w:hanging="720"/>
      </w:pPr>
      <w:r w:rsidRPr="00544E94">
        <w:t xml:space="preserve">Cooper, S., &amp; Crowther, D. 2008. The adoption of value-based management in large UK companies: a case for diffusion theory. </w:t>
      </w:r>
      <w:r w:rsidRPr="00544E94">
        <w:rPr>
          <w:b/>
          <w:i/>
        </w:rPr>
        <w:t>Journal of Applied Accounting Research</w:t>
      </w:r>
      <w:r w:rsidRPr="00544E94">
        <w:t>, 9(3): 148-167.</w:t>
      </w:r>
    </w:p>
    <w:p w14:paraId="03C53D67" w14:textId="77777777" w:rsidR="00544E94" w:rsidRPr="00544E94" w:rsidRDefault="00544E94" w:rsidP="00544E94">
      <w:pPr>
        <w:pStyle w:val="EndNoteBibliography"/>
        <w:spacing w:after="0"/>
        <w:ind w:left="720" w:hanging="720"/>
      </w:pPr>
      <w:r w:rsidRPr="00544E94">
        <w:t xml:space="preserve">Cordeiro, J. J., &amp; Kent Jr, D. D. 2001. Do EVA™ adopters outperform their industry peers? Evidence from security analyst earnings forecasts. </w:t>
      </w:r>
      <w:r w:rsidRPr="00544E94">
        <w:rPr>
          <w:b/>
          <w:i/>
        </w:rPr>
        <w:t>American Business Review</w:t>
      </w:r>
      <w:r w:rsidRPr="00544E94">
        <w:t>.</w:t>
      </w:r>
    </w:p>
    <w:p w14:paraId="365F78A0" w14:textId="77777777" w:rsidR="00544E94" w:rsidRPr="00544E94" w:rsidRDefault="00544E94" w:rsidP="00544E94">
      <w:pPr>
        <w:pStyle w:val="EndNoteBibliography"/>
        <w:spacing w:after="0"/>
        <w:ind w:left="720" w:hanging="720"/>
      </w:pPr>
      <w:r w:rsidRPr="00544E94">
        <w:t xml:space="preserve">Denning, S. 2011. The Dumbest Idea In The World: Maximizing Shareholder Value, </w:t>
      </w:r>
      <w:r w:rsidRPr="00544E94">
        <w:rPr>
          <w:b/>
          <w:i/>
        </w:rPr>
        <w:t>Forbes</w:t>
      </w:r>
      <w:r w:rsidRPr="00544E94">
        <w:t>.</w:t>
      </w:r>
    </w:p>
    <w:p w14:paraId="22D67B63" w14:textId="77777777" w:rsidR="00544E94" w:rsidRPr="00544E94" w:rsidRDefault="00544E94" w:rsidP="00544E94">
      <w:pPr>
        <w:pStyle w:val="EndNoteBibliography"/>
        <w:spacing w:after="0"/>
        <w:ind w:left="720" w:hanging="720"/>
      </w:pPr>
      <w:r w:rsidRPr="00544E94">
        <w:t xml:space="preserve">Denning, S. 2012. Can the dumbest idea in the world be saved?, </w:t>
      </w:r>
      <w:r w:rsidRPr="00544E94">
        <w:rPr>
          <w:b/>
          <w:i/>
        </w:rPr>
        <w:t>Forbes</w:t>
      </w:r>
      <w:r w:rsidRPr="00544E94">
        <w:t>.</w:t>
      </w:r>
    </w:p>
    <w:p w14:paraId="59A2666C" w14:textId="77777777" w:rsidR="00544E94" w:rsidRPr="00544E94" w:rsidRDefault="00544E94" w:rsidP="00544E94">
      <w:pPr>
        <w:pStyle w:val="EndNoteBibliography"/>
        <w:spacing w:after="0"/>
        <w:ind w:left="720" w:hanging="720"/>
      </w:pPr>
      <w:r w:rsidRPr="00544E94">
        <w:t xml:space="preserve">Denning, S. 2013. The origin of ‘the world’s dumbest idea’: Milton Friedman, </w:t>
      </w:r>
      <w:r w:rsidRPr="00544E94">
        <w:rPr>
          <w:b/>
          <w:i/>
        </w:rPr>
        <w:t>Forbes</w:t>
      </w:r>
      <w:r w:rsidRPr="00544E94">
        <w:t>.</w:t>
      </w:r>
    </w:p>
    <w:p w14:paraId="2773BB07" w14:textId="77777777" w:rsidR="00544E94" w:rsidRPr="00544E94" w:rsidRDefault="00544E94" w:rsidP="00544E94">
      <w:pPr>
        <w:pStyle w:val="EndNoteBibliography"/>
        <w:spacing w:after="0"/>
        <w:ind w:left="720" w:hanging="720"/>
      </w:pPr>
      <w:r w:rsidRPr="00544E94">
        <w:t xml:space="preserve">Dierks, P. A., &amp; Patel, A. 1997. What is EVA, and how can it help your company? </w:t>
      </w:r>
      <w:r w:rsidRPr="00544E94">
        <w:rPr>
          <w:b/>
          <w:i/>
        </w:rPr>
        <w:t>Management Accounting</w:t>
      </w:r>
      <w:r w:rsidRPr="00544E94">
        <w:t>, 79(5): 52.</w:t>
      </w:r>
    </w:p>
    <w:p w14:paraId="7C84929B" w14:textId="77777777" w:rsidR="00544E94" w:rsidRPr="00544E94" w:rsidRDefault="00544E94" w:rsidP="00544E94">
      <w:pPr>
        <w:pStyle w:val="EndNoteBibliography"/>
        <w:spacing w:after="0"/>
        <w:ind w:left="720" w:hanging="720"/>
      </w:pPr>
      <w:r w:rsidRPr="00544E94">
        <w:lastRenderedPageBreak/>
        <w:t xml:space="preserve">Dodd, J. L., &amp; Chen, S. 1996. EVA: A new panacea. </w:t>
      </w:r>
      <w:r w:rsidRPr="00544E94">
        <w:rPr>
          <w:b/>
          <w:i/>
        </w:rPr>
        <w:t>Business and Economic Review</w:t>
      </w:r>
      <w:r w:rsidRPr="00544E94">
        <w:t>, 42(4): 26-28.</w:t>
      </w:r>
    </w:p>
    <w:p w14:paraId="695EABFD" w14:textId="77777777" w:rsidR="00544E94" w:rsidRPr="00544E94" w:rsidRDefault="00544E94" w:rsidP="00544E94">
      <w:pPr>
        <w:pStyle w:val="EndNoteBibliography"/>
        <w:spacing w:after="0"/>
        <w:ind w:left="720" w:hanging="720"/>
      </w:pPr>
      <w:r w:rsidRPr="00544E94">
        <w:t xml:space="preserve">Drucker, P. F. 1995. The Information Executives Truly Need. </w:t>
      </w:r>
      <w:r w:rsidRPr="00544E94">
        <w:rPr>
          <w:b/>
          <w:i/>
        </w:rPr>
        <w:t>Harvard Business Review</w:t>
      </w:r>
      <w:r w:rsidRPr="00544E94">
        <w:t>(January-February ).</w:t>
      </w:r>
    </w:p>
    <w:p w14:paraId="40160CC0" w14:textId="77777777" w:rsidR="00544E94" w:rsidRPr="00544E94" w:rsidRDefault="00544E94" w:rsidP="00544E94">
      <w:pPr>
        <w:pStyle w:val="EndNoteBibliography"/>
        <w:spacing w:after="0"/>
        <w:ind w:left="720" w:hanging="720"/>
      </w:pPr>
      <w:r w:rsidRPr="00544E94">
        <w:t>Edwards, E., &amp; Bell, P. 1961. The theory and management of business income: University of California Press, Berkeley.</w:t>
      </w:r>
    </w:p>
    <w:p w14:paraId="13A5D047" w14:textId="77777777" w:rsidR="00544E94" w:rsidRPr="00544E94" w:rsidRDefault="00544E94" w:rsidP="00544E94">
      <w:pPr>
        <w:pStyle w:val="EndNoteBibliography"/>
        <w:spacing w:after="0"/>
        <w:ind w:left="720" w:hanging="720"/>
      </w:pPr>
      <w:r w:rsidRPr="00544E94">
        <w:t xml:space="preserve">Ehrbar, A. 1998. </w:t>
      </w:r>
      <w:r w:rsidRPr="00544E94">
        <w:rPr>
          <w:b/>
          <w:i/>
        </w:rPr>
        <w:t>EVA: The real key to creating wealth</w:t>
      </w:r>
      <w:r w:rsidRPr="00544E94">
        <w:t>: John Wiley &amp; Sons.</w:t>
      </w:r>
    </w:p>
    <w:p w14:paraId="73C89661" w14:textId="77777777" w:rsidR="00544E94" w:rsidRPr="00544E94" w:rsidRDefault="00544E94" w:rsidP="00544E94">
      <w:pPr>
        <w:pStyle w:val="EndNoteBibliography"/>
        <w:spacing w:after="0"/>
        <w:ind w:left="720" w:hanging="720"/>
      </w:pPr>
      <w:r w:rsidRPr="00544E94">
        <w:t xml:space="preserve">Ehrbar, A. 1999. Using EVA to measure performance and assess strategy. </w:t>
      </w:r>
      <w:r w:rsidRPr="00544E94">
        <w:rPr>
          <w:b/>
          <w:i/>
        </w:rPr>
        <w:t>Strategy &amp; Leadership</w:t>
      </w:r>
      <w:r w:rsidRPr="00544E94">
        <w:t>, 27(3): 20-24.</w:t>
      </w:r>
    </w:p>
    <w:p w14:paraId="5B7FD9DE" w14:textId="77777777" w:rsidR="00544E94" w:rsidRPr="00544E94" w:rsidRDefault="00544E94" w:rsidP="00544E94">
      <w:pPr>
        <w:pStyle w:val="EndNoteBibliography"/>
        <w:spacing w:after="0"/>
        <w:ind w:left="720" w:hanging="720"/>
      </w:pPr>
      <w:r w:rsidRPr="00544E94">
        <w:t xml:space="preserve">Eisenhardt, K. M. 1989. Agency theory: An assessment and review. </w:t>
      </w:r>
      <w:r w:rsidRPr="00544E94">
        <w:rPr>
          <w:b/>
          <w:i/>
        </w:rPr>
        <w:t>Academy of Management Review</w:t>
      </w:r>
      <w:r w:rsidRPr="00544E94">
        <w:t>, 14(1): 57-74.</w:t>
      </w:r>
    </w:p>
    <w:p w14:paraId="74555ACE" w14:textId="77777777" w:rsidR="00544E94" w:rsidRPr="00544E94" w:rsidRDefault="00544E94" w:rsidP="00544E94">
      <w:pPr>
        <w:pStyle w:val="EndNoteBibliography"/>
        <w:spacing w:after="0"/>
        <w:ind w:left="720" w:hanging="720"/>
      </w:pPr>
      <w:r w:rsidRPr="00544E94">
        <w:t xml:space="preserve">Engwall, L., &amp; Wedlin, L. 2019. Business Studies and Management Ideas. In A. Sturdy, S. Heusinkveld, T. Reay, &amp; D. Strang (Eds.), </w:t>
      </w:r>
      <w:r w:rsidRPr="00544E94">
        <w:rPr>
          <w:b/>
          <w:i/>
        </w:rPr>
        <w:t>Oxford Handbook of Management Ideas</w:t>
      </w:r>
      <w:r w:rsidRPr="00544E94">
        <w:t>. Oxford: Oxford University Press.</w:t>
      </w:r>
    </w:p>
    <w:p w14:paraId="636E836E" w14:textId="77777777" w:rsidR="00544E94" w:rsidRPr="00544E94" w:rsidRDefault="00544E94" w:rsidP="00544E94">
      <w:pPr>
        <w:pStyle w:val="EndNoteBibliography"/>
        <w:spacing w:after="0"/>
        <w:ind w:left="720" w:hanging="720"/>
      </w:pPr>
      <w:r w:rsidRPr="00544E94">
        <w:t xml:space="preserve">Ezzamel, M., &amp; Burns, J. 2005. Professional competition, economic value added and management control strategies. </w:t>
      </w:r>
      <w:r w:rsidRPr="00544E94">
        <w:rPr>
          <w:b/>
          <w:i/>
        </w:rPr>
        <w:t>Organization Studies</w:t>
      </w:r>
      <w:r w:rsidRPr="00544E94">
        <w:t>, 26(5): 755-777.</w:t>
      </w:r>
    </w:p>
    <w:p w14:paraId="3793A7A0" w14:textId="77777777" w:rsidR="00544E94" w:rsidRPr="00544E94" w:rsidRDefault="00544E94" w:rsidP="00544E94">
      <w:pPr>
        <w:pStyle w:val="EndNoteBibliography"/>
        <w:spacing w:after="0"/>
        <w:ind w:left="720" w:hanging="720"/>
      </w:pPr>
      <w:r w:rsidRPr="00544E94">
        <w:t xml:space="preserve">Fama, E. F. 1980. Agency Problems and the Theory of the Firm. </w:t>
      </w:r>
      <w:r w:rsidRPr="00544E94">
        <w:rPr>
          <w:b/>
          <w:i/>
        </w:rPr>
        <w:t>The Journal of Political Economy</w:t>
      </w:r>
      <w:r w:rsidRPr="00544E94">
        <w:t>: 288-307.</w:t>
      </w:r>
    </w:p>
    <w:p w14:paraId="44B6A825" w14:textId="77777777" w:rsidR="00544E94" w:rsidRPr="00544E94" w:rsidRDefault="00544E94" w:rsidP="00544E94">
      <w:pPr>
        <w:pStyle w:val="EndNoteBibliography"/>
        <w:spacing w:after="0"/>
        <w:ind w:left="720" w:hanging="720"/>
      </w:pPr>
      <w:r w:rsidRPr="00D90DDC">
        <w:rPr>
          <w:lang w:val="nb-NO"/>
        </w:rPr>
        <w:t xml:space="preserve">Fama, E. F., &amp; Jensen, M. C. 1983. </w:t>
      </w:r>
      <w:r w:rsidRPr="00544E94">
        <w:t xml:space="preserve">Agency problems and residual claims. </w:t>
      </w:r>
      <w:r w:rsidRPr="00544E94">
        <w:rPr>
          <w:b/>
          <w:i/>
        </w:rPr>
        <w:t>Journal of Law and Economics</w:t>
      </w:r>
      <w:r w:rsidRPr="00544E94">
        <w:t>, 26(2): 327-349.</w:t>
      </w:r>
    </w:p>
    <w:p w14:paraId="5086DCB7" w14:textId="77777777" w:rsidR="00544E94" w:rsidRPr="00544E94" w:rsidRDefault="00544E94" w:rsidP="00544E94">
      <w:pPr>
        <w:pStyle w:val="EndNoteBibliography"/>
        <w:spacing w:after="0"/>
        <w:ind w:left="720" w:hanging="720"/>
      </w:pPr>
      <w:r w:rsidRPr="00544E94">
        <w:t xml:space="preserve">Fincham, R., &amp; Evans, M. 1999. The consultants' offensive: reengineering – from fad to technique. </w:t>
      </w:r>
      <w:r w:rsidRPr="00544E94">
        <w:rPr>
          <w:b/>
          <w:i/>
        </w:rPr>
        <w:t>New Technology, Work and Employment</w:t>
      </w:r>
      <w:r w:rsidRPr="00544E94">
        <w:t>, 14(1): 32-44.</w:t>
      </w:r>
    </w:p>
    <w:p w14:paraId="0A3F2CF9" w14:textId="77777777" w:rsidR="00544E94" w:rsidRPr="00544E94" w:rsidRDefault="00544E94" w:rsidP="00544E94">
      <w:pPr>
        <w:pStyle w:val="EndNoteBibliography"/>
        <w:spacing w:after="0"/>
        <w:ind w:left="720" w:hanging="720"/>
      </w:pPr>
      <w:r w:rsidRPr="00544E94">
        <w:t xml:space="preserve">Fincham, R., &amp; Roslender, R. 2003. Intellectual capital accounting as management fashion: a review and critique. </w:t>
      </w:r>
      <w:r w:rsidRPr="00544E94">
        <w:rPr>
          <w:b/>
          <w:i/>
        </w:rPr>
        <w:t>European Accounting Review</w:t>
      </w:r>
      <w:r w:rsidRPr="00544E94">
        <w:t>, 12(4): 781-796.</w:t>
      </w:r>
    </w:p>
    <w:p w14:paraId="45972801" w14:textId="77777777" w:rsidR="00544E94" w:rsidRPr="00544E94" w:rsidRDefault="00544E94" w:rsidP="00544E94">
      <w:pPr>
        <w:pStyle w:val="EndNoteBibliography"/>
        <w:spacing w:after="0"/>
        <w:ind w:left="720" w:hanging="720"/>
      </w:pPr>
      <w:r w:rsidRPr="00544E94">
        <w:t xml:space="preserve">Fincham, R., &amp; Roslender, R. 2004. Rethinking the Dissemination of Management Fashion - Accounting for Intellectual Capital in UK Case Firms. </w:t>
      </w:r>
      <w:r w:rsidRPr="00544E94">
        <w:rPr>
          <w:b/>
          <w:i/>
        </w:rPr>
        <w:t>Management Learning</w:t>
      </w:r>
      <w:r w:rsidRPr="00544E94">
        <w:t>, 35(3): 321-336.</w:t>
      </w:r>
    </w:p>
    <w:p w14:paraId="6F5A97B3" w14:textId="77777777" w:rsidR="00544E94" w:rsidRPr="00544E94" w:rsidRDefault="00544E94" w:rsidP="00544E94">
      <w:pPr>
        <w:pStyle w:val="EndNoteBibliography"/>
        <w:spacing w:after="0"/>
        <w:ind w:left="720" w:hanging="720"/>
      </w:pPr>
      <w:r w:rsidRPr="00544E94">
        <w:t xml:space="preserve">Finegan, P. T. 1989. Financial Incentives Resolve the Shareholder-Value Puzzle. </w:t>
      </w:r>
      <w:r w:rsidRPr="00544E94">
        <w:rPr>
          <w:b/>
          <w:i/>
        </w:rPr>
        <w:t>Corporate Cashflow</w:t>
      </w:r>
      <w:r w:rsidRPr="00544E94">
        <w:t>(October): 27-32.</w:t>
      </w:r>
    </w:p>
    <w:p w14:paraId="3ADCCA69" w14:textId="77777777" w:rsidR="00544E94" w:rsidRPr="00544E94" w:rsidRDefault="00544E94" w:rsidP="00544E94">
      <w:pPr>
        <w:pStyle w:val="EndNoteBibliography"/>
        <w:spacing w:after="0"/>
        <w:ind w:left="720" w:hanging="720"/>
      </w:pPr>
      <w:r w:rsidRPr="00544E94">
        <w:t xml:space="preserve">Francis, G., &amp; Minchington, C. 2002. Regulating shareholder value: a case study of the introduction of value–based measures in a water company. </w:t>
      </w:r>
      <w:r w:rsidRPr="00544E94">
        <w:rPr>
          <w:b/>
          <w:i/>
        </w:rPr>
        <w:t>British Journal of Management</w:t>
      </w:r>
      <w:r w:rsidRPr="00544E94">
        <w:t>, 13(3): 233-247.</w:t>
      </w:r>
    </w:p>
    <w:p w14:paraId="42878DB1" w14:textId="77777777" w:rsidR="00544E94" w:rsidRPr="00D90DDC" w:rsidRDefault="00544E94" w:rsidP="00544E94">
      <w:pPr>
        <w:pStyle w:val="EndNoteBibliography"/>
        <w:spacing w:after="0"/>
        <w:ind w:left="720" w:hanging="720"/>
        <w:rPr>
          <w:lang w:val="nb-NO"/>
        </w:rPr>
      </w:pPr>
      <w:r w:rsidRPr="00544E94">
        <w:t xml:space="preserve">Froud, J., Haslam, C., Johal, S., &amp; Williams, K. 2000. Shareholder value and financialization: consultancy promises, management moves. </w:t>
      </w:r>
      <w:r w:rsidRPr="00D90DDC">
        <w:rPr>
          <w:b/>
          <w:i/>
          <w:lang w:val="nb-NO"/>
        </w:rPr>
        <w:t>Economy and Society</w:t>
      </w:r>
      <w:r w:rsidRPr="00D90DDC">
        <w:rPr>
          <w:lang w:val="nb-NO"/>
        </w:rPr>
        <w:t>, 29(1): 80-110.</w:t>
      </w:r>
    </w:p>
    <w:p w14:paraId="54ECF751" w14:textId="77777777" w:rsidR="00544E94" w:rsidRPr="00544E94" w:rsidRDefault="00544E94" w:rsidP="00544E94">
      <w:pPr>
        <w:pStyle w:val="EndNoteBibliography"/>
        <w:spacing w:after="0"/>
        <w:ind w:left="720" w:hanging="720"/>
      </w:pPr>
      <w:r w:rsidRPr="00D90DDC">
        <w:rPr>
          <w:lang w:val="nb-NO"/>
        </w:rPr>
        <w:t xml:space="preserve">Gillesvik, M. H., &amp; Kristiansen, B. B. 2010. En teoretisk presentasjon av EVA og Beyond Budgeting i lys av styringspakken, </w:t>
      </w:r>
      <w:r w:rsidRPr="00D90DDC">
        <w:rPr>
          <w:b/>
          <w:i/>
          <w:lang w:val="nb-NO"/>
        </w:rPr>
        <w:t>SNF-rapport nr. 12/10</w:t>
      </w:r>
      <w:r w:rsidRPr="00D90DDC">
        <w:rPr>
          <w:lang w:val="nb-NO"/>
        </w:rPr>
        <w:t xml:space="preserve">. </w:t>
      </w:r>
      <w:r w:rsidRPr="00544E94">
        <w:t>Bergen: SNF.</w:t>
      </w:r>
    </w:p>
    <w:p w14:paraId="29F6BD64" w14:textId="77777777" w:rsidR="00544E94" w:rsidRPr="00544E94" w:rsidRDefault="00544E94" w:rsidP="00544E94">
      <w:pPr>
        <w:pStyle w:val="EndNoteBibliography"/>
        <w:spacing w:after="0"/>
        <w:ind w:left="720" w:hanging="720"/>
      </w:pPr>
      <w:r w:rsidRPr="00544E94">
        <w:t xml:space="preserve">Gleadle, P., &amp; Cornelius, N. 2008. A case study of financialization and EVA®. </w:t>
      </w:r>
      <w:r w:rsidRPr="00544E94">
        <w:rPr>
          <w:b/>
          <w:i/>
        </w:rPr>
        <w:t>Critical Perspectives on Accounting</w:t>
      </w:r>
      <w:r w:rsidRPr="00544E94">
        <w:t>, 19(8): 1219-1238.</w:t>
      </w:r>
    </w:p>
    <w:p w14:paraId="33ECD52B" w14:textId="77777777" w:rsidR="00544E94" w:rsidRPr="00544E94" w:rsidRDefault="00544E94" w:rsidP="00544E94">
      <w:pPr>
        <w:pStyle w:val="EndNoteBibliography"/>
        <w:spacing w:after="0"/>
        <w:ind w:left="720" w:hanging="720"/>
      </w:pPr>
      <w:r w:rsidRPr="00544E94">
        <w:t xml:space="preserve">Goldberg, S. R. 1999. Economic value added: A better measure for performance and compensation? </w:t>
      </w:r>
      <w:r w:rsidRPr="00544E94">
        <w:rPr>
          <w:b/>
          <w:i/>
        </w:rPr>
        <w:t>Journal of Corporate Accounting &amp; Finance</w:t>
      </w:r>
      <w:r w:rsidRPr="00544E94">
        <w:t>, 11(1): 55-67.</w:t>
      </w:r>
    </w:p>
    <w:p w14:paraId="4E581842" w14:textId="77777777" w:rsidR="00544E94" w:rsidRPr="00544E94" w:rsidRDefault="00544E94" w:rsidP="00544E94">
      <w:pPr>
        <w:pStyle w:val="EndNoteBibliography"/>
        <w:spacing w:after="0"/>
        <w:ind w:left="720" w:hanging="720"/>
      </w:pPr>
      <w:r w:rsidRPr="00544E94">
        <w:t xml:space="preserve">Grant, J. L. 1996. Foundations of EVA™ for investment managers. </w:t>
      </w:r>
      <w:r w:rsidRPr="00544E94">
        <w:rPr>
          <w:b/>
          <w:i/>
        </w:rPr>
        <w:t>The Journal of Portfolio Management</w:t>
      </w:r>
      <w:r w:rsidRPr="00544E94">
        <w:t>, 23(1): 41-48.</w:t>
      </w:r>
    </w:p>
    <w:p w14:paraId="49C3E90D" w14:textId="77777777" w:rsidR="00544E94" w:rsidRPr="00544E94" w:rsidRDefault="00544E94" w:rsidP="00544E94">
      <w:pPr>
        <w:pStyle w:val="EndNoteBibliography"/>
        <w:spacing w:after="0"/>
        <w:ind w:left="720" w:hanging="720"/>
      </w:pPr>
      <w:r w:rsidRPr="00544E94">
        <w:t xml:space="preserve">Grant, J. L. 2003. </w:t>
      </w:r>
      <w:r w:rsidRPr="00544E94">
        <w:rPr>
          <w:b/>
          <w:i/>
        </w:rPr>
        <w:t>Foundations of economic value added</w:t>
      </w:r>
      <w:r w:rsidRPr="00544E94">
        <w:t>: John Wiley &amp; Sons.</w:t>
      </w:r>
    </w:p>
    <w:p w14:paraId="073F8BE0" w14:textId="77777777" w:rsidR="00544E94" w:rsidRPr="00544E94" w:rsidRDefault="00544E94" w:rsidP="00544E94">
      <w:pPr>
        <w:pStyle w:val="EndNoteBibliography"/>
        <w:spacing w:after="0"/>
        <w:ind w:left="720" w:hanging="720"/>
      </w:pPr>
      <w:r w:rsidRPr="00544E94">
        <w:t xml:space="preserve">Grint, K. 1997. TQM, BPR, JIT, BSCs and TLAs: Managerial waves or drownings? </w:t>
      </w:r>
      <w:r w:rsidRPr="00544E94">
        <w:rPr>
          <w:b/>
          <w:i/>
        </w:rPr>
        <w:t>Management Decision</w:t>
      </w:r>
      <w:r w:rsidRPr="00544E94">
        <w:t>, 35(9/10): 731-738.</w:t>
      </w:r>
    </w:p>
    <w:p w14:paraId="6806A472" w14:textId="77777777" w:rsidR="00544E94" w:rsidRPr="00544E94" w:rsidRDefault="00544E94" w:rsidP="00544E94">
      <w:pPr>
        <w:pStyle w:val="EndNoteBibliography"/>
        <w:spacing w:after="0"/>
        <w:ind w:left="720" w:hanging="720"/>
      </w:pPr>
      <w:r w:rsidRPr="00544E94">
        <w:t xml:space="preserve">Hamel, G. 1999. Bringing silicon valley inside. </w:t>
      </w:r>
      <w:r w:rsidRPr="00544E94">
        <w:rPr>
          <w:b/>
          <w:i/>
        </w:rPr>
        <w:t>Harvard Business Review</w:t>
      </w:r>
      <w:r w:rsidRPr="00544E94">
        <w:t>, 77(5): 71-71.</w:t>
      </w:r>
    </w:p>
    <w:p w14:paraId="57593F2C" w14:textId="77777777" w:rsidR="00544E94" w:rsidRPr="00544E94" w:rsidRDefault="00544E94" w:rsidP="00544E94">
      <w:pPr>
        <w:pStyle w:val="EndNoteBibliography"/>
        <w:spacing w:after="0"/>
        <w:ind w:left="720" w:hanging="720"/>
      </w:pPr>
      <w:r w:rsidRPr="00D90DDC">
        <w:rPr>
          <w:lang w:val="nb-NO"/>
        </w:rPr>
        <w:t xml:space="preserve">Hamel, G., &amp; Prahalad, C. K. 1994. </w:t>
      </w:r>
      <w:r w:rsidRPr="00544E94">
        <w:rPr>
          <w:b/>
          <w:i/>
        </w:rPr>
        <w:t>Competing for the future</w:t>
      </w:r>
      <w:r w:rsidRPr="00544E94">
        <w:t>. Boston, Mass.: Harvard Business School Press.</w:t>
      </w:r>
    </w:p>
    <w:p w14:paraId="02CBE310" w14:textId="77777777" w:rsidR="00544E94" w:rsidRPr="00544E94" w:rsidRDefault="00544E94" w:rsidP="00544E94">
      <w:pPr>
        <w:pStyle w:val="EndNoteBibliography"/>
        <w:spacing w:after="0"/>
        <w:ind w:left="720" w:hanging="720"/>
      </w:pPr>
      <w:r w:rsidRPr="00544E94">
        <w:t xml:space="preserve">Hansmann, H., &amp; Kraakman, R. 2001. The end of history for corporate law. </w:t>
      </w:r>
      <w:r w:rsidRPr="00544E94">
        <w:rPr>
          <w:b/>
          <w:i/>
        </w:rPr>
        <w:t>Georgetown Law Journal</w:t>
      </w:r>
      <w:r w:rsidRPr="00544E94">
        <w:t>, 89(2): 439-468.</w:t>
      </w:r>
    </w:p>
    <w:p w14:paraId="4385F217" w14:textId="77777777" w:rsidR="00544E94" w:rsidRPr="00544E94" w:rsidRDefault="00544E94" w:rsidP="00544E94">
      <w:pPr>
        <w:pStyle w:val="EndNoteBibliography"/>
        <w:spacing w:after="0"/>
        <w:ind w:left="720" w:hanging="720"/>
      </w:pPr>
      <w:r w:rsidRPr="00544E94">
        <w:lastRenderedPageBreak/>
        <w:t xml:space="preserve">Haslam, J. 2010. The problematics of financialization: Critical reflections. </w:t>
      </w:r>
      <w:r w:rsidRPr="00544E94">
        <w:rPr>
          <w:b/>
          <w:i/>
        </w:rPr>
        <w:t>Critical Perspectives on Accounting</w:t>
      </w:r>
      <w:r w:rsidRPr="00544E94">
        <w:t>, 21(7): 642-645.</w:t>
      </w:r>
    </w:p>
    <w:p w14:paraId="2E64EDFF" w14:textId="77777777" w:rsidR="00544E94" w:rsidRPr="00544E94" w:rsidRDefault="00544E94" w:rsidP="00544E94">
      <w:pPr>
        <w:pStyle w:val="EndNoteBibliography"/>
        <w:spacing w:after="0"/>
        <w:ind w:left="720" w:hanging="720"/>
      </w:pPr>
      <w:r w:rsidRPr="00544E94">
        <w:t xml:space="preserve">Herzberg, M. M. 1998. Implementing EBO/EVA® analysis in stock selection. </w:t>
      </w:r>
      <w:r w:rsidRPr="00544E94">
        <w:rPr>
          <w:b/>
          <w:i/>
        </w:rPr>
        <w:t>Journal of Investing</w:t>
      </w:r>
      <w:r w:rsidRPr="00544E94">
        <w:t>, 7(1): 45-53.</w:t>
      </w:r>
    </w:p>
    <w:p w14:paraId="53010D7A" w14:textId="77777777" w:rsidR="00544E94" w:rsidRPr="00544E94" w:rsidRDefault="00544E94" w:rsidP="00544E94">
      <w:pPr>
        <w:pStyle w:val="EndNoteBibliography"/>
        <w:spacing w:after="0"/>
        <w:ind w:left="720" w:hanging="720"/>
      </w:pPr>
      <w:r w:rsidRPr="00544E94">
        <w:t xml:space="preserve">Heusinkveld, S. 2004. </w:t>
      </w:r>
      <w:r w:rsidRPr="00544E94">
        <w:rPr>
          <w:b/>
          <w:i/>
        </w:rPr>
        <w:t>Surges and sediments. Organization concepts between transience and continuity</w:t>
      </w:r>
      <w:r w:rsidRPr="00544E94">
        <w:t>. University of Nijmegen, Nijmegen, Netherlands.</w:t>
      </w:r>
    </w:p>
    <w:p w14:paraId="3A8FDBC1" w14:textId="77777777" w:rsidR="00544E94" w:rsidRPr="00544E94" w:rsidRDefault="00544E94" w:rsidP="00544E94">
      <w:pPr>
        <w:pStyle w:val="EndNoteBibliography"/>
        <w:spacing w:after="0"/>
        <w:ind w:left="720" w:hanging="720"/>
      </w:pPr>
      <w:r w:rsidRPr="00544E94">
        <w:t xml:space="preserve">Heusinkveld, S. 2013. </w:t>
      </w:r>
      <w:r w:rsidRPr="00544E94">
        <w:rPr>
          <w:b/>
          <w:i/>
        </w:rPr>
        <w:t>The Management Idea Factory: Innovation and Commodification in Management Consulting</w:t>
      </w:r>
      <w:r w:rsidRPr="00544E94">
        <w:t>. New York, NY: Routledge.</w:t>
      </w:r>
    </w:p>
    <w:p w14:paraId="129818D8" w14:textId="77777777" w:rsidR="00544E94" w:rsidRPr="00544E94" w:rsidRDefault="00544E94" w:rsidP="00544E94">
      <w:pPr>
        <w:pStyle w:val="EndNoteBibliography"/>
        <w:spacing w:after="0"/>
        <w:ind w:left="720" w:hanging="720"/>
      </w:pPr>
      <w:r w:rsidRPr="00544E94">
        <w:t xml:space="preserve">Heusinkveld, S., &amp; Benders, J. 2012. Consultants and organization concepts. In M. Kipping, &amp; T. Clark (Eds.), </w:t>
      </w:r>
      <w:r w:rsidRPr="00544E94">
        <w:rPr>
          <w:b/>
          <w:i/>
        </w:rPr>
        <w:t>The Oxford Handbook of Management Consulting</w:t>
      </w:r>
      <w:r w:rsidRPr="00544E94">
        <w:t>: 267-284. New York, USA: Oxford University Press.</w:t>
      </w:r>
    </w:p>
    <w:p w14:paraId="74E5E9D8" w14:textId="77777777" w:rsidR="00544E94" w:rsidRPr="00544E94" w:rsidRDefault="00544E94" w:rsidP="00544E94">
      <w:pPr>
        <w:pStyle w:val="EndNoteBibliography"/>
        <w:spacing w:after="0"/>
        <w:ind w:left="720" w:hanging="720"/>
      </w:pPr>
      <w:r w:rsidRPr="00544E94">
        <w:t xml:space="preserve">Hopwood, A. 2002. 'If only there were simple solutions, but there aren't': some reflections on Zimmerman's critique of empirical management accounting research. </w:t>
      </w:r>
      <w:r w:rsidRPr="00544E94">
        <w:rPr>
          <w:b/>
          <w:i/>
        </w:rPr>
        <w:t>European Accounting Review</w:t>
      </w:r>
      <w:r w:rsidRPr="00544E94">
        <w:t>, 11(4): 777-785.</w:t>
      </w:r>
    </w:p>
    <w:p w14:paraId="03E6259A" w14:textId="77777777" w:rsidR="00544E94" w:rsidRPr="00544E94" w:rsidRDefault="00544E94" w:rsidP="00544E94">
      <w:pPr>
        <w:pStyle w:val="EndNoteBibliography"/>
        <w:spacing w:after="0"/>
        <w:ind w:left="720" w:hanging="720"/>
      </w:pPr>
      <w:r w:rsidRPr="00544E94">
        <w:t xml:space="preserve">Huczynski, A. A. 1992. Management Guru Ideas and the 12 Secrets of their Success. </w:t>
      </w:r>
      <w:r w:rsidRPr="00544E94">
        <w:rPr>
          <w:b/>
          <w:i/>
        </w:rPr>
        <w:t>Leadership &amp; Organization Development Journal</w:t>
      </w:r>
      <w:r w:rsidRPr="00544E94">
        <w:t>, 13(5): 15-20.</w:t>
      </w:r>
    </w:p>
    <w:p w14:paraId="037A8EB4" w14:textId="77777777" w:rsidR="00544E94" w:rsidRPr="00544E94" w:rsidRDefault="00544E94" w:rsidP="00544E94">
      <w:pPr>
        <w:pStyle w:val="EndNoteBibliography"/>
        <w:spacing w:after="0"/>
        <w:ind w:left="720" w:hanging="720"/>
      </w:pPr>
      <w:r w:rsidRPr="00544E94">
        <w:t xml:space="preserve">Ittner, C. D., &amp; Larcker, D. F. 1998. Innovations in performance measurement: Trends and research implications. </w:t>
      </w:r>
      <w:r w:rsidRPr="00544E94">
        <w:rPr>
          <w:b/>
          <w:i/>
        </w:rPr>
        <w:t>Journal of Management Accounting Research</w:t>
      </w:r>
      <w:r w:rsidRPr="00544E94">
        <w:t>, 10: 205-238.</w:t>
      </w:r>
    </w:p>
    <w:p w14:paraId="059C1FE6" w14:textId="77777777" w:rsidR="00544E94" w:rsidRPr="00544E94" w:rsidRDefault="00544E94" w:rsidP="00544E94">
      <w:pPr>
        <w:pStyle w:val="EndNoteBibliography"/>
        <w:spacing w:after="0"/>
        <w:ind w:left="720" w:hanging="720"/>
      </w:pPr>
      <w:r w:rsidRPr="00544E94">
        <w:t xml:space="preserve">Ittner, C. D., &amp; Larcker, D. F. 2001. Assessing empirical research in managerial accounting: a value-based management perspective. </w:t>
      </w:r>
      <w:r w:rsidRPr="00544E94">
        <w:rPr>
          <w:b/>
          <w:i/>
        </w:rPr>
        <w:t>Journal of Accounting and Economics</w:t>
      </w:r>
      <w:r w:rsidRPr="00544E94">
        <w:t>, 32(1): 349-410.</w:t>
      </w:r>
    </w:p>
    <w:p w14:paraId="238E0FCE" w14:textId="77777777" w:rsidR="00544E94" w:rsidRPr="00544E94" w:rsidRDefault="00544E94" w:rsidP="00544E94">
      <w:pPr>
        <w:pStyle w:val="EndNoteBibliography"/>
        <w:spacing w:after="0"/>
        <w:ind w:left="720" w:hanging="720"/>
      </w:pPr>
      <w:r w:rsidRPr="00544E94">
        <w:t xml:space="preserve">Jensen, M. C., &amp; Meckling, W. H. 1976. Theory of the firm: Managerial behavior, agency costs and ownership structure. </w:t>
      </w:r>
      <w:r w:rsidRPr="00544E94">
        <w:rPr>
          <w:b/>
          <w:i/>
        </w:rPr>
        <w:t>Journal of Financial Economics</w:t>
      </w:r>
      <w:r w:rsidRPr="00544E94">
        <w:t>, 3(4): 305-360.</w:t>
      </w:r>
    </w:p>
    <w:p w14:paraId="0233F4DB" w14:textId="77777777" w:rsidR="00544E94" w:rsidRPr="00544E94" w:rsidRDefault="00544E94" w:rsidP="00544E94">
      <w:pPr>
        <w:pStyle w:val="EndNoteBibliography"/>
        <w:spacing w:after="0"/>
        <w:ind w:left="720" w:hanging="720"/>
      </w:pPr>
      <w:r w:rsidRPr="00544E94">
        <w:t xml:space="preserve">Johanson, D. 2013. Beyond Budgeting from the American and Norwegian perspectives: the embeddedness of management models in corporate governance systems. In K. Kaarbøe, P. Gooderham, &amp; H. Nørreklit (Eds.), </w:t>
      </w:r>
      <w:r w:rsidRPr="00544E94">
        <w:rPr>
          <w:b/>
          <w:i/>
        </w:rPr>
        <w:t>Managing in Dynamic Business Environments: Between Control and Autonomy</w:t>
      </w:r>
      <w:r w:rsidRPr="00544E94">
        <w:t>: 69-91: Edward Elgar Publishing.</w:t>
      </w:r>
    </w:p>
    <w:p w14:paraId="0BF01A92" w14:textId="77777777" w:rsidR="00544E94" w:rsidRPr="00544E94" w:rsidRDefault="00544E94" w:rsidP="00544E94">
      <w:pPr>
        <w:pStyle w:val="EndNoteBibliography"/>
        <w:spacing w:after="0"/>
        <w:ind w:left="720" w:hanging="720"/>
      </w:pPr>
      <w:r w:rsidRPr="00544E94">
        <w:t xml:space="preserve">Jung, N., &amp; Kieser, A. 2012. Consultants in the Management Fashion Arena. In M. Kipping, &amp; T. Clark (Eds.), </w:t>
      </w:r>
      <w:r w:rsidRPr="00544E94">
        <w:rPr>
          <w:b/>
          <w:i/>
        </w:rPr>
        <w:t>The Oxford Handbook of Management Consulting</w:t>
      </w:r>
      <w:r w:rsidRPr="00544E94">
        <w:t>: 327-346. New York, USA: Oxford University Press.</w:t>
      </w:r>
    </w:p>
    <w:p w14:paraId="1F146203" w14:textId="77777777" w:rsidR="00544E94" w:rsidRPr="00D90DDC" w:rsidRDefault="00544E94" w:rsidP="00544E94">
      <w:pPr>
        <w:pStyle w:val="EndNoteBibliography"/>
        <w:spacing w:after="0"/>
        <w:ind w:left="720" w:hanging="720"/>
        <w:rPr>
          <w:lang w:val="nb-NO"/>
        </w:rPr>
      </w:pPr>
      <w:r w:rsidRPr="00544E94">
        <w:t xml:space="preserve">Jutterström, M., &amp; Norberg, P. 2013. </w:t>
      </w:r>
      <w:r w:rsidRPr="00544E94">
        <w:rPr>
          <w:b/>
          <w:i/>
        </w:rPr>
        <w:t>CSR as a Management Idea - Ethics in Action</w:t>
      </w:r>
      <w:r w:rsidRPr="00544E94">
        <w:t xml:space="preserve">. </w:t>
      </w:r>
      <w:r w:rsidRPr="00D90DDC">
        <w:rPr>
          <w:lang w:val="nb-NO"/>
        </w:rPr>
        <w:t>Cheltenham, UK: Edward Elgar.</w:t>
      </w:r>
    </w:p>
    <w:p w14:paraId="28051D31" w14:textId="77777777" w:rsidR="00544E94" w:rsidRPr="00544E94" w:rsidRDefault="00544E94" w:rsidP="00544E94">
      <w:pPr>
        <w:pStyle w:val="EndNoteBibliography"/>
        <w:spacing w:after="0"/>
        <w:ind w:left="720" w:hanging="720"/>
      </w:pPr>
      <w:r w:rsidRPr="00D90DDC">
        <w:rPr>
          <w:lang w:val="nb-NO"/>
        </w:rPr>
        <w:t xml:space="preserve">Kang, J., Kim, K., &amp; Henderson, W. C. 2002. </w:t>
      </w:r>
      <w:r w:rsidRPr="00544E94">
        <w:t xml:space="preserve">Economic Value Added (EVA): a financial performance measure. </w:t>
      </w:r>
      <w:r w:rsidRPr="00544E94">
        <w:rPr>
          <w:b/>
          <w:i/>
        </w:rPr>
        <w:t>Journal of Accounting and Finance Research</w:t>
      </w:r>
      <w:r w:rsidRPr="00544E94">
        <w:t>, 10(1): 48.</w:t>
      </w:r>
    </w:p>
    <w:p w14:paraId="65540FCF" w14:textId="77777777" w:rsidR="00544E94" w:rsidRPr="00544E94" w:rsidRDefault="00544E94" w:rsidP="00544E94">
      <w:pPr>
        <w:pStyle w:val="EndNoteBibliography"/>
        <w:spacing w:after="0"/>
        <w:ind w:left="720" w:hanging="720"/>
      </w:pPr>
      <w:r w:rsidRPr="00544E94">
        <w:t xml:space="preserve">Kaplan, R. S. 2001. Integrating shareholder value and activity-based costing with the balanced scorecard. </w:t>
      </w:r>
      <w:r w:rsidRPr="00544E94">
        <w:rPr>
          <w:b/>
          <w:i/>
        </w:rPr>
        <w:t>Balanced Scorecard Report</w:t>
      </w:r>
      <w:r w:rsidRPr="00544E94">
        <w:t>, 15.</w:t>
      </w:r>
    </w:p>
    <w:p w14:paraId="507DC983" w14:textId="77777777" w:rsidR="00544E94" w:rsidRPr="00544E94" w:rsidRDefault="00544E94" w:rsidP="00544E94">
      <w:pPr>
        <w:pStyle w:val="EndNoteBibliography"/>
        <w:spacing w:after="0"/>
        <w:ind w:left="720" w:hanging="720"/>
      </w:pPr>
      <w:r w:rsidRPr="00544E94">
        <w:t>Kaplan, R. S., Nolan, R. L., &amp; Norton, D. 2018. The Creative Consulting Company.</w:t>
      </w:r>
    </w:p>
    <w:p w14:paraId="52F443DC" w14:textId="77777777" w:rsidR="00544E94" w:rsidRPr="00544E94" w:rsidRDefault="00544E94" w:rsidP="00544E94">
      <w:pPr>
        <w:pStyle w:val="EndNoteBibliography"/>
        <w:spacing w:after="0"/>
        <w:ind w:left="720" w:hanging="720"/>
      </w:pPr>
      <w:r w:rsidRPr="00544E94">
        <w:t xml:space="preserve">Kaplan, R. S., &amp; Norton, D. P. 1992. The balanced scorecard - Measures that drive performance. </w:t>
      </w:r>
      <w:r w:rsidRPr="00544E94">
        <w:rPr>
          <w:b/>
          <w:i/>
        </w:rPr>
        <w:t>Harvard Business Review</w:t>
      </w:r>
      <w:r w:rsidRPr="00544E94">
        <w:t>(January-February): 71-79.</w:t>
      </w:r>
    </w:p>
    <w:p w14:paraId="2B4126C4" w14:textId="77777777" w:rsidR="00544E94" w:rsidRPr="00544E94" w:rsidRDefault="00544E94" w:rsidP="00544E94">
      <w:pPr>
        <w:pStyle w:val="EndNoteBibliography"/>
        <w:spacing w:after="0"/>
        <w:ind w:left="720" w:hanging="720"/>
      </w:pPr>
      <w:r w:rsidRPr="00544E94">
        <w:t xml:space="preserve">Kaplan, R. S., &amp; Norton, D. P. 2008. </w:t>
      </w:r>
      <w:r w:rsidRPr="00544E94">
        <w:rPr>
          <w:b/>
          <w:i/>
        </w:rPr>
        <w:t>Execution Premium: Linking Strategy to Operations for Competitive Advantage</w:t>
      </w:r>
      <w:r w:rsidRPr="00544E94">
        <w:t>. Boston: Harvard Business School Press.</w:t>
      </w:r>
    </w:p>
    <w:p w14:paraId="233BCEC5" w14:textId="77777777" w:rsidR="00544E94" w:rsidRPr="00544E94" w:rsidRDefault="00544E94" w:rsidP="00544E94">
      <w:pPr>
        <w:pStyle w:val="EndNoteBibliography"/>
        <w:spacing w:after="0"/>
        <w:ind w:left="720" w:hanging="720"/>
      </w:pPr>
      <w:r w:rsidRPr="00544E94">
        <w:t xml:space="preserve">Karlöf, B., &amp; Helin Lövingsson, F. 2005. A to Z of Management Concepts and Models. </w:t>
      </w:r>
      <w:r w:rsidRPr="00544E94">
        <w:rPr>
          <w:b/>
          <w:i/>
        </w:rPr>
        <w:t>London, GBR: Thorogood Publishing</w:t>
      </w:r>
      <w:r w:rsidRPr="00544E94">
        <w:t>.</w:t>
      </w:r>
    </w:p>
    <w:p w14:paraId="4AE004BE" w14:textId="77777777" w:rsidR="00544E94" w:rsidRPr="00544E94" w:rsidRDefault="00544E94" w:rsidP="00544E94">
      <w:pPr>
        <w:pStyle w:val="EndNoteBibliography"/>
        <w:spacing w:after="0"/>
        <w:ind w:left="720" w:hanging="720"/>
      </w:pPr>
      <w:r w:rsidRPr="00544E94">
        <w:t xml:space="preserve">Kellmereit, M. 1999. </w:t>
      </w:r>
      <w:r w:rsidRPr="00544E94">
        <w:rPr>
          <w:b/>
          <w:i/>
        </w:rPr>
        <w:t>Economic value added: Darstellung und Kritik</w:t>
      </w:r>
      <w:r w:rsidRPr="00544E94">
        <w:t>: diplom. de.</w:t>
      </w:r>
    </w:p>
    <w:p w14:paraId="43118B05" w14:textId="77777777" w:rsidR="00544E94" w:rsidRPr="00544E94" w:rsidRDefault="00544E94" w:rsidP="00544E94">
      <w:pPr>
        <w:pStyle w:val="EndNoteBibliography"/>
        <w:spacing w:after="0"/>
        <w:ind w:left="720" w:hanging="720"/>
      </w:pPr>
      <w:r w:rsidRPr="00544E94">
        <w:t xml:space="preserve">Kiechel, W. 2010. </w:t>
      </w:r>
      <w:r w:rsidRPr="00544E94">
        <w:rPr>
          <w:b/>
          <w:i/>
        </w:rPr>
        <w:t>The lords of strategy: The secret intellectual history of the new corporate world</w:t>
      </w:r>
      <w:r w:rsidRPr="00544E94">
        <w:t>: Harvard Business Press.</w:t>
      </w:r>
    </w:p>
    <w:p w14:paraId="5E669BDA" w14:textId="77777777" w:rsidR="00544E94" w:rsidRPr="00544E94" w:rsidRDefault="00544E94" w:rsidP="00544E94">
      <w:pPr>
        <w:pStyle w:val="EndNoteBibliography"/>
        <w:spacing w:after="0"/>
        <w:ind w:left="720" w:hanging="720"/>
      </w:pPr>
      <w:r w:rsidRPr="00544E94">
        <w:t xml:space="preserve">Kieser, A. 1997. Rhetoric and myth in management fashion. </w:t>
      </w:r>
      <w:r w:rsidRPr="00544E94">
        <w:rPr>
          <w:b/>
          <w:i/>
        </w:rPr>
        <w:t>Organization</w:t>
      </w:r>
      <w:r w:rsidRPr="00544E94">
        <w:t>, 4(1): 49-74.</w:t>
      </w:r>
    </w:p>
    <w:p w14:paraId="456D343A" w14:textId="77777777" w:rsidR="00544E94" w:rsidRPr="00544E94" w:rsidRDefault="00544E94" w:rsidP="00544E94">
      <w:pPr>
        <w:pStyle w:val="EndNoteBibliography"/>
        <w:spacing w:after="0"/>
        <w:ind w:left="720" w:hanging="720"/>
      </w:pPr>
      <w:r w:rsidRPr="00544E94">
        <w:t xml:space="preserve">Koller, T. 1994. What is value-based management? </w:t>
      </w:r>
      <w:r w:rsidRPr="00544E94">
        <w:rPr>
          <w:b/>
          <w:i/>
        </w:rPr>
        <w:t>The McKinsey Quarterly</w:t>
      </w:r>
      <w:r w:rsidRPr="00544E94">
        <w:t>(3): 87-102.</w:t>
      </w:r>
    </w:p>
    <w:p w14:paraId="78B3FA91" w14:textId="77777777" w:rsidR="00544E94" w:rsidRPr="00544E94" w:rsidRDefault="00544E94" w:rsidP="00544E94">
      <w:pPr>
        <w:pStyle w:val="EndNoteBibliography"/>
        <w:spacing w:after="0"/>
        <w:ind w:left="720" w:hanging="720"/>
      </w:pPr>
      <w:r w:rsidRPr="00544E94">
        <w:lastRenderedPageBreak/>
        <w:t xml:space="preserve">Kramer, J. K., &amp; Peters, J. R. 2001. An interindustry analysis of economic value added as a proxy for market value added. </w:t>
      </w:r>
      <w:r w:rsidRPr="00544E94">
        <w:rPr>
          <w:b/>
          <w:i/>
        </w:rPr>
        <w:t>Journal of Applied Finance</w:t>
      </w:r>
      <w:r w:rsidRPr="00544E94">
        <w:t>, 11(1): 41-49.</w:t>
      </w:r>
    </w:p>
    <w:p w14:paraId="4815D33F" w14:textId="77777777" w:rsidR="00544E94" w:rsidRPr="00544E94" w:rsidRDefault="00544E94" w:rsidP="00544E94">
      <w:pPr>
        <w:pStyle w:val="EndNoteBibliography"/>
        <w:spacing w:after="0"/>
        <w:ind w:left="720" w:hanging="720"/>
      </w:pPr>
      <w:r w:rsidRPr="00544E94">
        <w:t xml:space="preserve">Kumar, J. 2016. Synoptic View on Economic Value Added (EVA)-Literature Review Summary. </w:t>
      </w:r>
      <w:r w:rsidRPr="00544E94">
        <w:rPr>
          <w:b/>
          <w:i/>
        </w:rPr>
        <w:t>Wealth: International Journal of Money, Banking &amp; Finance</w:t>
      </w:r>
      <w:r w:rsidRPr="00544E94">
        <w:t>, 5(2).</w:t>
      </w:r>
    </w:p>
    <w:p w14:paraId="367BD4E8" w14:textId="77777777" w:rsidR="00544E94" w:rsidRPr="00544E94" w:rsidRDefault="00544E94" w:rsidP="00544E94">
      <w:pPr>
        <w:pStyle w:val="EndNoteBibliography"/>
        <w:spacing w:after="0"/>
        <w:ind w:left="720" w:hanging="720"/>
      </w:pPr>
      <w:r w:rsidRPr="00544E94">
        <w:t xml:space="preserve">Lawrie, G., House, A., &amp; Street, M. 2001. Combining EVA with Balanced Scorecard to improve strategic focus and alignment. </w:t>
      </w:r>
      <w:r w:rsidRPr="00544E94">
        <w:rPr>
          <w:b/>
          <w:i/>
        </w:rPr>
        <w:t>2CG Active Management</w:t>
      </w:r>
      <w:r w:rsidRPr="00544E94">
        <w:t>.</w:t>
      </w:r>
    </w:p>
    <w:p w14:paraId="6C3049B0" w14:textId="77777777" w:rsidR="00544E94" w:rsidRPr="00544E94" w:rsidRDefault="00544E94" w:rsidP="00544E94">
      <w:pPr>
        <w:pStyle w:val="EndNoteBibliography"/>
        <w:spacing w:after="0"/>
        <w:ind w:left="720" w:hanging="720"/>
      </w:pPr>
      <w:r w:rsidRPr="00544E94">
        <w:t xml:space="preserve">Lazonick, W., &amp; O'Sullivan, M. 2000. Maximizing shareholder value: a new ideology for corporate governance. </w:t>
      </w:r>
      <w:r w:rsidRPr="00544E94">
        <w:rPr>
          <w:b/>
          <w:i/>
        </w:rPr>
        <w:t>Economy and Society</w:t>
      </w:r>
      <w:r w:rsidRPr="00544E94">
        <w:t>, 29(1): 13-35.</w:t>
      </w:r>
    </w:p>
    <w:p w14:paraId="21B81F8B" w14:textId="77777777" w:rsidR="00544E94" w:rsidRPr="00544E94" w:rsidRDefault="00544E94" w:rsidP="00544E94">
      <w:pPr>
        <w:pStyle w:val="EndNoteBibliography"/>
        <w:spacing w:after="0"/>
        <w:ind w:left="720" w:hanging="720"/>
      </w:pPr>
      <w:r w:rsidRPr="00544E94">
        <w:t xml:space="preserve">Lechner, C., Muchow, K.-C., &amp; Müller-Stewens, G. 1999. </w:t>
      </w:r>
      <w:r w:rsidRPr="00544E94">
        <w:rPr>
          <w:b/>
          <w:i/>
        </w:rPr>
        <w:t>How do firm adopt, apply and root management concepts</w:t>
      </w:r>
      <w:r w:rsidRPr="00544E94">
        <w:t>.</w:t>
      </w:r>
    </w:p>
    <w:p w14:paraId="31F2B603" w14:textId="77777777" w:rsidR="00544E94" w:rsidRPr="00544E94" w:rsidRDefault="00544E94" w:rsidP="00544E94">
      <w:pPr>
        <w:pStyle w:val="EndNoteBibliography"/>
        <w:spacing w:after="0"/>
        <w:ind w:left="720" w:hanging="720"/>
      </w:pPr>
      <w:r w:rsidRPr="00544E94">
        <w:t xml:space="preserve">Liguori, M., Sicilia, M., &amp; Steccolini, I. 2012. Some like it non-financial… Politicians’ and managers’ views on the importance of performance information. </w:t>
      </w:r>
      <w:r w:rsidRPr="00544E94">
        <w:rPr>
          <w:b/>
          <w:i/>
        </w:rPr>
        <w:t>Public Management Review</w:t>
      </w:r>
      <w:r w:rsidRPr="00544E94">
        <w:t>, 14(7): 903-922.</w:t>
      </w:r>
    </w:p>
    <w:p w14:paraId="1A084077" w14:textId="77777777" w:rsidR="00544E94" w:rsidRPr="00544E94" w:rsidRDefault="00544E94" w:rsidP="00544E94">
      <w:pPr>
        <w:pStyle w:val="EndNoteBibliography"/>
        <w:spacing w:after="0"/>
        <w:ind w:left="720" w:hanging="720"/>
      </w:pPr>
      <w:r w:rsidRPr="00544E94">
        <w:t xml:space="preserve">Loh, L., &amp; Venkatraman, N. 1992. Diffusion of information technology outsourcing: influence sources and the Kodak effect. </w:t>
      </w:r>
      <w:r w:rsidRPr="00544E94">
        <w:rPr>
          <w:b/>
          <w:i/>
        </w:rPr>
        <w:t>Information Systems Research</w:t>
      </w:r>
      <w:r w:rsidRPr="00544E94">
        <w:t>, 3(4): 334-358.</w:t>
      </w:r>
    </w:p>
    <w:p w14:paraId="2CEF385D" w14:textId="77777777" w:rsidR="00544E94" w:rsidRPr="00544E94" w:rsidRDefault="00544E94" w:rsidP="00544E94">
      <w:pPr>
        <w:pStyle w:val="EndNoteBibliography"/>
        <w:spacing w:after="0"/>
        <w:ind w:left="720" w:hanging="720"/>
      </w:pPr>
      <w:r w:rsidRPr="00544E94">
        <w:t xml:space="preserve">Lovata, L. M., &amp; Costigan, M. L. 2002. Empirical analysis of adopters of economic value added. </w:t>
      </w:r>
      <w:r w:rsidRPr="00544E94">
        <w:rPr>
          <w:b/>
          <w:i/>
        </w:rPr>
        <w:t>Management Accounting Research</w:t>
      </w:r>
      <w:r w:rsidRPr="00544E94">
        <w:t>, 13(2): 215-228.</w:t>
      </w:r>
    </w:p>
    <w:p w14:paraId="15E456B6" w14:textId="77777777" w:rsidR="00544E94" w:rsidRPr="00544E94" w:rsidRDefault="00544E94" w:rsidP="00544E94">
      <w:pPr>
        <w:pStyle w:val="EndNoteBibliography"/>
        <w:spacing w:after="0"/>
        <w:ind w:left="720" w:hanging="720"/>
      </w:pPr>
      <w:r w:rsidRPr="00544E94">
        <w:t xml:space="preserve">Low, J., &amp; Siesfeld, T. 1998. Measures that matter: Non-financial performance. </w:t>
      </w:r>
      <w:r w:rsidRPr="00544E94">
        <w:rPr>
          <w:b/>
          <w:i/>
        </w:rPr>
        <w:t>Strategy &amp; Leadership</w:t>
      </w:r>
      <w:r w:rsidRPr="00544E94">
        <w:t>, 26(2): 24-38.</w:t>
      </w:r>
    </w:p>
    <w:p w14:paraId="2024E45F" w14:textId="77777777" w:rsidR="00544E94" w:rsidRPr="00544E94" w:rsidRDefault="00544E94" w:rsidP="00544E94">
      <w:pPr>
        <w:pStyle w:val="EndNoteBibliography"/>
        <w:spacing w:after="0"/>
        <w:ind w:left="720" w:hanging="720"/>
      </w:pPr>
      <w:r w:rsidRPr="00544E94">
        <w:t xml:space="preserve">Madsen, D., &amp; Slåtten, K. 2013. The Role of the Management Fashion Arena in the Cross-National Diffusion of Management Concepts: The Case of the Balanced Scorecard in the Scandinavian Countries. </w:t>
      </w:r>
      <w:r w:rsidRPr="00544E94">
        <w:rPr>
          <w:b/>
          <w:i/>
        </w:rPr>
        <w:t>Administrative Sciences</w:t>
      </w:r>
      <w:r w:rsidRPr="00544E94">
        <w:t>, 3(3): 110-142.</w:t>
      </w:r>
    </w:p>
    <w:p w14:paraId="114F6725" w14:textId="77777777" w:rsidR="00544E94" w:rsidRPr="00544E94" w:rsidRDefault="00544E94" w:rsidP="00544E94">
      <w:pPr>
        <w:pStyle w:val="EndNoteBibliography"/>
        <w:spacing w:after="0"/>
        <w:ind w:left="720" w:hanging="720"/>
      </w:pPr>
      <w:r w:rsidRPr="00544E94">
        <w:t xml:space="preserve">Madsen, D. Ø. 2016. Using Google Trends in management fashion research: A short note. </w:t>
      </w:r>
      <w:r w:rsidRPr="00544E94">
        <w:rPr>
          <w:b/>
          <w:i/>
        </w:rPr>
        <w:t>European Journal of Management</w:t>
      </w:r>
      <w:r w:rsidRPr="00544E94">
        <w:t>, 16(1): 111-122.</w:t>
      </w:r>
    </w:p>
    <w:p w14:paraId="361F65C4" w14:textId="77777777" w:rsidR="00544E94" w:rsidRPr="00544E94" w:rsidRDefault="00544E94" w:rsidP="00544E94">
      <w:pPr>
        <w:pStyle w:val="EndNoteBibliography"/>
        <w:spacing w:after="0"/>
        <w:ind w:left="720" w:hanging="720"/>
      </w:pPr>
      <w:r w:rsidRPr="00544E94">
        <w:t xml:space="preserve">Madsen, D. Ø., &amp; Slåtten, K. 2015. The Balanced Scorecard: Fashion or Virus? </w:t>
      </w:r>
      <w:r w:rsidRPr="00544E94">
        <w:rPr>
          <w:b/>
          <w:i/>
        </w:rPr>
        <w:t>Administrative Sciences</w:t>
      </w:r>
      <w:r w:rsidRPr="00544E94">
        <w:t>, 5(2): 90-124.</w:t>
      </w:r>
    </w:p>
    <w:p w14:paraId="6CC66C2B" w14:textId="77777777" w:rsidR="00544E94" w:rsidRPr="00544E94" w:rsidRDefault="00544E94" w:rsidP="00544E94">
      <w:pPr>
        <w:pStyle w:val="EndNoteBibliography"/>
        <w:spacing w:after="0"/>
        <w:ind w:left="720" w:hanging="720"/>
      </w:pPr>
      <w:r w:rsidRPr="00544E94">
        <w:t xml:space="preserve">Madsen, D. Ø., &amp; Stenheim, T. 2013. Doing research on ‘management fashions’: methodological challenges and opportunities. </w:t>
      </w:r>
      <w:r w:rsidRPr="00544E94">
        <w:rPr>
          <w:b/>
          <w:i/>
        </w:rPr>
        <w:t>Problems and Perspectives in Management</w:t>
      </w:r>
      <w:r w:rsidRPr="00544E94">
        <w:t>, 11(4): 68-76.</w:t>
      </w:r>
    </w:p>
    <w:p w14:paraId="494D9A3B" w14:textId="77777777" w:rsidR="00544E94" w:rsidRPr="00544E94" w:rsidRDefault="00544E94" w:rsidP="00544E94">
      <w:pPr>
        <w:pStyle w:val="EndNoteBibliography"/>
        <w:spacing w:after="0"/>
        <w:ind w:left="720" w:hanging="720"/>
      </w:pPr>
      <w:r w:rsidRPr="00544E94">
        <w:t xml:space="preserve">Malmi, T., &amp; Ikäheimo, S. 2003. Value Based Management practices—some evidence from the field. </w:t>
      </w:r>
      <w:r w:rsidRPr="00544E94">
        <w:rPr>
          <w:b/>
          <w:i/>
        </w:rPr>
        <w:t>Management Accounting Research</w:t>
      </w:r>
      <w:r w:rsidRPr="00544E94">
        <w:t>, 14(3): 235-254.</w:t>
      </w:r>
    </w:p>
    <w:p w14:paraId="109D9342" w14:textId="77777777" w:rsidR="00544E94" w:rsidRPr="00544E94" w:rsidRDefault="00544E94" w:rsidP="00544E94">
      <w:pPr>
        <w:pStyle w:val="EndNoteBibliography"/>
        <w:spacing w:after="0"/>
        <w:ind w:left="720" w:hanging="720"/>
      </w:pPr>
      <w:r w:rsidRPr="00544E94">
        <w:t xml:space="preserve">McLaren, J., Appleyard, T., &amp; Mitchell, F. 2016. The rise and fall of management accounting systems: A case study investigation of EVA™. </w:t>
      </w:r>
      <w:r w:rsidRPr="00544E94">
        <w:rPr>
          <w:b/>
          <w:i/>
        </w:rPr>
        <w:t>The British Accounting Review</w:t>
      </w:r>
      <w:r w:rsidRPr="00544E94">
        <w:t>, 48(3): 341-358.</w:t>
      </w:r>
    </w:p>
    <w:p w14:paraId="13266504" w14:textId="77777777" w:rsidR="00544E94" w:rsidRPr="00544E94" w:rsidRDefault="00544E94" w:rsidP="00544E94">
      <w:pPr>
        <w:pStyle w:val="EndNoteBibliography"/>
        <w:spacing w:after="0"/>
        <w:ind w:left="720" w:hanging="720"/>
      </w:pPr>
      <w:r w:rsidRPr="00544E94">
        <w:t xml:space="preserve">McSweeney, B. 2008. Maximizing shareholder-value: A panacea for economic growth or a recipe for economic and social disintegration? </w:t>
      </w:r>
      <w:r w:rsidRPr="00544E94">
        <w:rPr>
          <w:b/>
          <w:i/>
        </w:rPr>
        <w:t>Critical perspectives on international business</w:t>
      </w:r>
      <w:r w:rsidRPr="00544E94">
        <w:t>, 4(1): 55-74.</w:t>
      </w:r>
    </w:p>
    <w:p w14:paraId="27732912" w14:textId="77777777" w:rsidR="00544E94" w:rsidRPr="00544E94" w:rsidRDefault="00544E94" w:rsidP="00544E94">
      <w:pPr>
        <w:pStyle w:val="EndNoteBibliography"/>
        <w:spacing w:after="0"/>
        <w:ind w:left="720" w:hanging="720"/>
      </w:pPr>
      <w:r w:rsidRPr="00544E94">
        <w:t xml:space="preserve">Merchant, K. A., &amp; Van der Stede, W. A. 2012. </w:t>
      </w:r>
      <w:r w:rsidRPr="00544E94">
        <w:rPr>
          <w:b/>
          <w:i/>
        </w:rPr>
        <w:t>Management Control Systems: Performance Measurement, Evaluation, and Incentives</w:t>
      </w:r>
      <w:r w:rsidRPr="00544E94">
        <w:t xml:space="preserve"> (3rd ed.). London: Prentice Hall.</w:t>
      </w:r>
    </w:p>
    <w:p w14:paraId="25F1EF14" w14:textId="77777777" w:rsidR="00544E94" w:rsidRPr="00544E94" w:rsidRDefault="00544E94" w:rsidP="00544E94">
      <w:pPr>
        <w:pStyle w:val="EndNoteBibliography"/>
        <w:spacing w:after="0"/>
        <w:ind w:left="720" w:hanging="720"/>
      </w:pPr>
      <w:r w:rsidRPr="00544E94">
        <w:t xml:space="preserve">Morrison, A., &amp; Wensley, R. 1991. Boxing up or boxed in?: A short history of the Boston Consulting Group share/growth matrix. </w:t>
      </w:r>
      <w:r w:rsidRPr="00544E94">
        <w:rPr>
          <w:b/>
          <w:i/>
        </w:rPr>
        <w:t>Journal of Marketing Management</w:t>
      </w:r>
      <w:r w:rsidRPr="00544E94">
        <w:t>, 7(2): 105-129.</w:t>
      </w:r>
    </w:p>
    <w:p w14:paraId="6F6C083D" w14:textId="77777777" w:rsidR="00544E94" w:rsidRPr="00544E94" w:rsidRDefault="00544E94" w:rsidP="00544E94">
      <w:pPr>
        <w:pStyle w:val="EndNoteBibliography"/>
        <w:spacing w:after="0"/>
        <w:ind w:left="720" w:hanging="720"/>
      </w:pPr>
      <w:r w:rsidRPr="00544E94">
        <w:t xml:space="preserve">Myers, R. 1996. Metric wars – marketing battles erupt as Stern Stewart and rivals seek your hearts, minds, &amp; dollars, </w:t>
      </w:r>
      <w:r w:rsidRPr="00544E94">
        <w:rPr>
          <w:b/>
          <w:i/>
        </w:rPr>
        <w:t>CFO Magazine</w:t>
      </w:r>
      <w:r w:rsidRPr="00544E94">
        <w:t>: 41-50.</w:t>
      </w:r>
    </w:p>
    <w:p w14:paraId="7EF9178B" w14:textId="77777777" w:rsidR="00544E94" w:rsidRPr="00544E94" w:rsidRDefault="00544E94" w:rsidP="00544E94">
      <w:pPr>
        <w:pStyle w:val="EndNoteBibliography"/>
        <w:spacing w:after="0"/>
        <w:ind w:left="720" w:hanging="720"/>
      </w:pPr>
      <w:r w:rsidRPr="00544E94">
        <w:t xml:space="preserve">Müller-Stewens, G., Lechner, C., &amp; Muchow, K.-C. 2001. Innovations in Strategic Management Systems: How Do Firms Adopt, Apply and ‘Root’New Management Concepts?, </w:t>
      </w:r>
      <w:r w:rsidRPr="00544E94">
        <w:rPr>
          <w:b/>
          <w:i/>
        </w:rPr>
        <w:t>Innovatives Produktions-und Technologiemanagement</w:t>
      </w:r>
      <w:r w:rsidRPr="00544E94">
        <w:t>: 453-476: Springer.</w:t>
      </w:r>
    </w:p>
    <w:p w14:paraId="3DD0A841" w14:textId="77777777" w:rsidR="00544E94" w:rsidRPr="00544E94" w:rsidRDefault="00544E94" w:rsidP="00544E94">
      <w:pPr>
        <w:pStyle w:val="EndNoteBibliography"/>
        <w:spacing w:after="0"/>
        <w:ind w:left="720" w:hanging="720"/>
      </w:pPr>
      <w:r w:rsidRPr="00544E94">
        <w:t xml:space="preserve">Nicolai, A. T., Schulz, A.-C., &amp; Thomas, T. W. 2010. What Wall Street Wants – Exploring the Role of Security Analysts in the Evolution and Spread of Management Concepts. </w:t>
      </w:r>
      <w:r w:rsidRPr="00544E94">
        <w:rPr>
          <w:b/>
          <w:i/>
        </w:rPr>
        <w:t>Journal of Management Studies</w:t>
      </w:r>
      <w:r w:rsidRPr="00544E94">
        <w:t>, 47(1): 162-189.</w:t>
      </w:r>
    </w:p>
    <w:p w14:paraId="55968951" w14:textId="77777777" w:rsidR="00544E94" w:rsidRPr="00544E94" w:rsidRDefault="00544E94" w:rsidP="00544E94">
      <w:pPr>
        <w:pStyle w:val="EndNoteBibliography"/>
        <w:spacing w:after="0"/>
        <w:ind w:left="720" w:hanging="720"/>
      </w:pPr>
      <w:r w:rsidRPr="00544E94">
        <w:t xml:space="preserve">Nijholt, J. J., &amp; Benders, J. 2007. Coevolution in management fashions. </w:t>
      </w:r>
      <w:r w:rsidRPr="00544E94">
        <w:rPr>
          <w:b/>
          <w:i/>
        </w:rPr>
        <w:t>Group &amp; Organization Management</w:t>
      </w:r>
      <w:r w:rsidRPr="00544E94">
        <w:t>, 32(6): 628-652.</w:t>
      </w:r>
    </w:p>
    <w:p w14:paraId="3699762B" w14:textId="77777777" w:rsidR="00544E94" w:rsidRPr="00544E94" w:rsidRDefault="00544E94" w:rsidP="00544E94">
      <w:pPr>
        <w:pStyle w:val="EndNoteBibliography"/>
        <w:spacing w:after="0"/>
        <w:ind w:left="720" w:hanging="720"/>
      </w:pPr>
      <w:r w:rsidRPr="00544E94">
        <w:t xml:space="preserve">Nocera, J. 2012. Down With Shareholder Value, </w:t>
      </w:r>
      <w:r w:rsidRPr="00544E94">
        <w:rPr>
          <w:b/>
          <w:i/>
        </w:rPr>
        <w:t>New York Times</w:t>
      </w:r>
      <w:r w:rsidRPr="00544E94">
        <w:t>.</w:t>
      </w:r>
    </w:p>
    <w:p w14:paraId="1D42A5ED" w14:textId="77777777" w:rsidR="00544E94" w:rsidRPr="00544E94" w:rsidRDefault="00544E94" w:rsidP="00544E94">
      <w:pPr>
        <w:pStyle w:val="EndNoteBibliography"/>
        <w:spacing w:after="0"/>
        <w:ind w:left="720" w:hanging="720"/>
      </w:pPr>
      <w:r w:rsidRPr="00544E94">
        <w:lastRenderedPageBreak/>
        <w:t xml:space="preserve">O'Hanlon, J., &amp; Peasnell, K. 1998. Wall Street's contribution to management accounting: the Stern Stewart EVA®financial management system. </w:t>
      </w:r>
      <w:r w:rsidRPr="00544E94">
        <w:rPr>
          <w:b/>
          <w:i/>
        </w:rPr>
        <w:t>Management Accounting Research</w:t>
      </w:r>
      <w:r w:rsidRPr="00544E94">
        <w:t>, 9(4): 421-444.</w:t>
      </w:r>
    </w:p>
    <w:p w14:paraId="70E35F4D" w14:textId="77777777" w:rsidR="00544E94" w:rsidRPr="00544E94" w:rsidRDefault="00544E94" w:rsidP="00544E94">
      <w:pPr>
        <w:pStyle w:val="EndNoteBibliography"/>
        <w:spacing w:after="0"/>
        <w:ind w:left="720" w:hanging="720"/>
      </w:pPr>
      <w:r w:rsidRPr="00544E94">
        <w:t xml:space="preserve">O'Hanlon, J., &amp; Peasnell, K. 2015. Residual Income and EVA®, </w:t>
      </w:r>
      <w:r w:rsidRPr="00544E94">
        <w:rPr>
          <w:b/>
          <w:i/>
        </w:rPr>
        <w:t>Wiley Encyclopedia of Management</w:t>
      </w:r>
      <w:r w:rsidRPr="00544E94">
        <w:t>: John Wiley &amp; Sons, Ltd.</w:t>
      </w:r>
    </w:p>
    <w:p w14:paraId="3D24F4D2" w14:textId="77777777" w:rsidR="00544E94" w:rsidRPr="00544E94" w:rsidRDefault="00544E94" w:rsidP="00544E94">
      <w:pPr>
        <w:pStyle w:val="EndNoteBibliography"/>
        <w:spacing w:after="0"/>
        <w:ind w:left="720" w:hanging="720"/>
      </w:pPr>
      <w:r w:rsidRPr="00D90DDC">
        <w:rPr>
          <w:lang w:val="nb-NO"/>
        </w:rPr>
        <w:t xml:space="preserve">Parker, L. D., &amp; Ritson, P. 2005. </w:t>
      </w:r>
      <w:r w:rsidRPr="00544E94">
        <w:t xml:space="preserve">Fads, stereotypes and management gurus: Fayol and Follett today. </w:t>
      </w:r>
      <w:r w:rsidRPr="00544E94">
        <w:rPr>
          <w:b/>
          <w:i/>
        </w:rPr>
        <w:t>Management Decision</w:t>
      </w:r>
      <w:r w:rsidRPr="00544E94">
        <w:t>, 43(10): 1335-1357.</w:t>
      </w:r>
    </w:p>
    <w:p w14:paraId="7E9E8246" w14:textId="77777777" w:rsidR="00544E94" w:rsidRPr="00544E94" w:rsidRDefault="00544E94" w:rsidP="00544E94">
      <w:pPr>
        <w:pStyle w:val="EndNoteBibliography"/>
        <w:spacing w:after="0"/>
        <w:ind w:left="720" w:hanging="720"/>
      </w:pPr>
      <w:r w:rsidRPr="00544E94">
        <w:t xml:space="preserve">Paulo, S. 2010. The UK Companies Act of 2006 and the Sarbanes-Oxley Act of 2002: Implications for EVA®(economic value added). </w:t>
      </w:r>
      <w:r w:rsidRPr="00544E94">
        <w:rPr>
          <w:b/>
          <w:i/>
        </w:rPr>
        <w:t>International Journal of law and management</w:t>
      </w:r>
      <w:r w:rsidRPr="00544E94">
        <w:t>, 52(3): 173-181.</w:t>
      </w:r>
    </w:p>
    <w:p w14:paraId="5AD813FC" w14:textId="77777777" w:rsidR="00544E94" w:rsidRPr="00544E94" w:rsidRDefault="00544E94" w:rsidP="00544E94">
      <w:pPr>
        <w:pStyle w:val="EndNoteBibliography"/>
        <w:spacing w:after="0"/>
        <w:ind w:left="720" w:hanging="720"/>
      </w:pPr>
      <w:r w:rsidRPr="00544E94">
        <w:t xml:space="preserve">Perkmann, M., &amp; Spicer, A. 2008. How are Management Fashions Institutionalized? The Role of Institutional Work. </w:t>
      </w:r>
      <w:r w:rsidRPr="00544E94">
        <w:rPr>
          <w:b/>
          <w:i/>
        </w:rPr>
        <w:t>Human Relations</w:t>
      </w:r>
      <w:r w:rsidRPr="00544E94">
        <w:t>, 61(6): 811-844.</w:t>
      </w:r>
    </w:p>
    <w:p w14:paraId="63D13E56" w14:textId="77777777" w:rsidR="00544E94" w:rsidRPr="00544E94" w:rsidRDefault="00544E94" w:rsidP="00544E94">
      <w:pPr>
        <w:pStyle w:val="EndNoteBibliography"/>
        <w:spacing w:after="0"/>
        <w:ind w:left="720" w:hanging="720"/>
      </w:pPr>
      <w:r w:rsidRPr="00544E94">
        <w:t xml:space="preserve">Rappaport, A. 1986. </w:t>
      </w:r>
      <w:r w:rsidRPr="00544E94">
        <w:rPr>
          <w:b/>
          <w:i/>
        </w:rPr>
        <w:t>Creating shareholder value: the new standard for business performance</w:t>
      </w:r>
      <w:r w:rsidRPr="00544E94">
        <w:t>: Free press.</w:t>
      </w:r>
    </w:p>
    <w:p w14:paraId="6422304C" w14:textId="77777777" w:rsidR="00544E94" w:rsidRPr="00544E94" w:rsidRDefault="00544E94" w:rsidP="00544E94">
      <w:pPr>
        <w:pStyle w:val="EndNoteBibliography"/>
        <w:spacing w:after="0"/>
        <w:ind w:left="720" w:hanging="720"/>
      </w:pPr>
      <w:r w:rsidRPr="00544E94">
        <w:t xml:space="preserve">Rappaport, A. 1999. </w:t>
      </w:r>
      <w:r w:rsidRPr="00544E94">
        <w:rPr>
          <w:b/>
          <w:i/>
        </w:rPr>
        <w:t>Creating shareholder value: a guide for managers and investors</w:t>
      </w:r>
      <w:r w:rsidRPr="00544E94">
        <w:t>: Simon and Schuster.</w:t>
      </w:r>
    </w:p>
    <w:p w14:paraId="38A961CB" w14:textId="77777777" w:rsidR="00544E94" w:rsidRPr="00544E94" w:rsidRDefault="00544E94" w:rsidP="00544E94">
      <w:pPr>
        <w:pStyle w:val="EndNoteBibliography"/>
        <w:spacing w:after="0"/>
        <w:ind w:left="720" w:hanging="720"/>
      </w:pPr>
      <w:r w:rsidRPr="00544E94">
        <w:t xml:space="preserve">Rigby, D. 2005. Management tools 2005. </w:t>
      </w:r>
      <w:r w:rsidRPr="00544E94">
        <w:rPr>
          <w:b/>
          <w:i/>
        </w:rPr>
        <w:t>Bain &amp; Company</w:t>
      </w:r>
      <w:r w:rsidRPr="00544E94">
        <w:t>.</w:t>
      </w:r>
    </w:p>
    <w:p w14:paraId="0D3C77DF" w14:textId="77777777" w:rsidR="00544E94" w:rsidRPr="00544E94" w:rsidRDefault="00544E94" w:rsidP="00544E94">
      <w:pPr>
        <w:pStyle w:val="EndNoteBibliography"/>
        <w:spacing w:after="0"/>
        <w:ind w:left="720" w:hanging="720"/>
      </w:pPr>
      <w:r w:rsidRPr="00544E94">
        <w:t>Rigby, D., &amp; Bilodeau, B. 2018. Management Tools &amp; Trends: Bain &amp; Company, Inc.</w:t>
      </w:r>
    </w:p>
    <w:p w14:paraId="26666E0A" w14:textId="77777777" w:rsidR="00544E94" w:rsidRPr="00D90DDC" w:rsidRDefault="00544E94" w:rsidP="00544E94">
      <w:pPr>
        <w:pStyle w:val="EndNoteBibliography"/>
        <w:spacing w:after="0"/>
        <w:ind w:left="720" w:hanging="720"/>
        <w:rPr>
          <w:lang w:val="nb-NO"/>
        </w:rPr>
      </w:pPr>
      <w:r w:rsidRPr="00D90DDC">
        <w:rPr>
          <w:lang w:val="nb-NO"/>
        </w:rPr>
        <w:t xml:space="preserve">Røvik, K. A. 1998. </w:t>
      </w:r>
      <w:r w:rsidRPr="00D90DDC">
        <w:rPr>
          <w:b/>
          <w:i/>
          <w:lang w:val="nb-NO"/>
        </w:rPr>
        <w:t>Moderne organisasjoner</w:t>
      </w:r>
      <w:r w:rsidRPr="00D90DDC">
        <w:rPr>
          <w:lang w:val="nb-NO"/>
        </w:rPr>
        <w:t>. Oslo: Fagbokforlaget.</w:t>
      </w:r>
    </w:p>
    <w:p w14:paraId="33200EF2" w14:textId="77777777" w:rsidR="00544E94" w:rsidRPr="00D90DDC" w:rsidRDefault="00544E94" w:rsidP="00544E94">
      <w:pPr>
        <w:pStyle w:val="EndNoteBibliography"/>
        <w:spacing w:after="0"/>
        <w:ind w:left="720" w:hanging="720"/>
        <w:rPr>
          <w:lang w:val="nb-NO"/>
        </w:rPr>
      </w:pPr>
      <w:r w:rsidRPr="00D90DDC">
        <w:rPr>
          <w:lang w:val="nb-NO"/>
        </w:rPr>
        <w:t xml:space="preserve">Røvik, K. A. 2002. </w:t>
      </w:r>
      <w:r w:rsidRPr="00544E94">
        <w:t xml:space="preserve">The secrets of the winners: Management ideas that flow. In K. Sahlin-Andersson, &amp; L. Engwall (Eds.), </w:t>
      </w:r>
      <w:r w:rsidRPr="00544E94">
        <w:rPr>
          <w:b/>
          <w:i/>
        </w:rPr>
        <w:t>The Expansion of Management Knowledge: Carriers, Ideas and Sources</w:t>
      </w:r>
      <w:r w:rsidRPr="00544E94">
        <w:t xml:space="preserve">: 113-144. </w:t>
      </w:r>
      <w:r w:rsidRPr="00D90DDC">
        <w:rPr>
          <w:lang w:val="nb-NO"/>
        </w:rPr>
        <w:t>Stanford: Stanford University Press.</w:t>
      </w:r>
    </w:p>
    <w:p w14:paraId="0349AD66" w14:textId="77777777" w:rsidR="00544E94" w:rsidRPr="00544E94" w:rsidRDefault="00544E94" w:rsidP="00544E94">
      <w:pPr>
        <w:pStyle w:val="EndNoteBibliography"/>
        <w:spacing w:after="0"/>
        <w:ind w:left="720" w:hanging="720"/>
      </w:pPr>
      <w:r w:rsidRPr="00D90DDC">
        <w:rPr>
          <w:lang w:val="nb-NO"/>
        </w:rPr>
        <w:t xml:space="preserve">Røvik, K. A. 2007. </w:t>
      </w:r>
      <w:r w:rsidRPr="00D90DDC">
        <w:rPr>
          <w:b/>
          <w:i/>
          <w:lang w:val="nb-NO"/>
        </w:rPr>
        <w:t>Trender og translasjoner – ideer som former det 21. århundrets organisasjon</w:t>
      </w:r>
      <w:r w:rsidRPr="00D90DDC">
        <w:rPr>
          <w:lang w:val="nb-NO"/>
        </w:rPr>
        <w:t xml:space="preserve">. </w:t>
      </w:r>
      <w:r w:rsidRPr="00544E94">
        <w:t>Oslo, Norway: Universitetsforlaget.</w:t>
      </w:r>
    </w:p>
    <w:p w14:paraId="08B32368" w14:textId="77777777" w:rsidR="00544E94" w:rsidRPr="00544E94" w:rsidRDefault="00544E94" w:rsidP="00544E94">
      <w:pPr>
        <w:pStyle w:val="EndNoteBibliography"/>
        <w:spacing w:after="0"/>
        <w:ind w:left="720" w:hanging="720"/>
      </w:pPr>
      <w:r w:rsidRPr="00544E94">
        <w:t xml:space="preserve">Sahlin-Andersson, K., &amp; Engwall, L. 2002. Carriers, Flows, and Sources of Management Knowledge. In K. Sahlin-Andersson, &amp; L. Engwall (Eds.), </w:t>
      </w:r>
      <w:r w:rsidRPr="00544E94">
        <w:rPr>
          <w:b/>
          <w:i/>
        </w:rPr>
        <w:t>The Expansion of Management Knowledge</w:t>
      </w:r>
      <w:r w:rsidRPr="00544E94">
        <w:t>: 3-32. Stanford, CA: Stanford Business Books - Stanford University Press.</w:t>
      </w:r>
    </w:p>
    <w:p w14:paraId="7AE90FA1" w14:textId="77777777" w:rsidR="00544E94" w:rsidRPr="00544E94" w:rsidRDefault="00544E94" w:rsidP="00544E94">
      <w:pPr>
        <w:pStyle w:val="EndNoteBibliography"/>
        <w:spacing w:after="0"/>
        <w:ind w:left="720" w:hanging="720"/>
      </w:pPr>
      <w:r w:rsidRPr="00544E94">
        <w:t xml:space="preserve">Sanghoee, S. 2014. Why shareholder value should not be the only goal of public companies, </w:t>
      </w:r>
      <w:r w:rsidRPr="00544E94">
        <w:rPr>
          <w:b/>
          <w:i/>
        </w:rPr>
        <w:t>Time</w:t>
      </w:r>
      <w:r w:rsidRPr="00544E94">
        <w:t>.</w:t>
      </w:r>
    </w:p>
    <w:p w14:paraId="3C48A0EA" w14:textId="77777777" w:rsidR="00544E94" w:rsidRPr="00544E94" w:rsidRDefault="00544E94" w:rsidP="00544E94">
      <w:pPr>
        <w:pStyle w:val="EndNoteBibliography"/>
        <w:spacing w:after="0"/>
        <w:ind w:left="720" w:hanging="720"/>
      </w:pPr>
      <w:r w:rsidRPr="00544E94">
        <w:t xml:space="preserve">Schwarz, C. 2015. A review of management history from 2010-2014 utilizing a thematic analysis approach. </w:t>
      </w:r>
      <w:r w:rsidRPr="00544E94">
        <w:rPr>
          <w:b/>
          <w:i/>
        </w:rPr>
        <w:t>Journal of Management History</w:t>
      </w:r>
      <w:r w:rsidRPr="00544E94">
        <w:t>, 21(4): 494-504.</w:t>
      </w:r>
    </w:p>
    <w:p w14:paraId="7FC57AAA" w14:textId="77777777" w:rsidR="00544E94" w:rsidRPr="00544E94" w:rsidRDefault="00544E94" w:rsidP="00544E94">
      <w:pPr>
        <w:pStyle w:val="EndNoteBibliography"/>
        <w:spacing w:after="0"/>
        <w:ind w:left="720" w:hanging="720"/>
      </w:pPr>
      <w:r w:rsidRPr="00544E94">
        <w:t xml:space="preserve">Seal, W. 2010. Managerial discourse and the link between theory and practice: from ROI to value-based management. </w:t>
      </w:r>
      <w:r w:rsidRPr="00544E94">
        <w:rPr>
          <w:b/>
          <w:i/>
        </w:rPr>
        <w:t>Management Accounting Research</w:t>
      </w:r>
      <w:r w:rsidRPr="00544E94">
        <w:t>, 21(2): 95-109.</w:t>
      </w:r>
    </w:p>
    <w:p w14:paraId="4F80024A" w14:textId="77777777" w:rsidR="00544E94" w:rsidRPr="00544E94" w:rsidRDefault="00544E94" w:rsidP="00544E94">
      <w:pPr>
        <w:pStyle w:val="EndNoteBibliography"/>
        <w:spacing w:after="0"/>
        <w:ind w:left="720" w:hanging="720"/>
      </w:pPr>
      <w:r w:rsidRPr="00544E94">
        <w:t xml:space="preserve">Smith, M. 2005. </w:t>
      </w:r>
      <w:r w:rsidRPr="00544E94">
        <w:rPr>
          <w:b/>
          <w:i/>
        </w:rPr>
        <w:t>Performance measurement and management: a strategic approach to management accounting</w:t>
      </w:r>
      <w:r w:rsidRPr="00544E94">
        <w:t>: Sage.</w:t>
      </w:r>
    </w:p>
    <w:p w14:paraId="4442DF40" w14:textId="77777777" w:rsidR="00544E94" w:rsidRPr="00544E94" w:rsidRDefault="00544E94" w:rsidP="00544E94">
      <w:pPr>
        <w:pStyle w:val="EndNoteBibliography"/>
        <w:spacing w:after="0"/>
        <w:ind w:left="720" w:hanging="720"/>
      </w:pPr>
      <w:r w:rsidRPr="00544E94">
        <w:t xml:space="preserve">Spell, C. S. 1999. Where do management fashions come from, and how long do they stay? </w:t>
      </w:r>
      <w:r w:rsidRPr="00544E94">
        <w:rPr>
          <w:b/>
          <w:i/>
        </w:rPr>
        <w:t>Journal of Management History</w:t>
      </w:r>
      <w:r w:rsidRPr="00544E94">
        <w:t>, 5(6): 334-348.</w:t>
      </w:r>
    </w:p>
    <w:p w14:paraId="1C5E47D8" w14:textId="77777777" w:rsidR="00544E94" w:rsidRPr="00544E94" w:rsidRDefault="00544E94" w:rsidP="00544E94">
      <w:pPr>
        <w:pStyle w:val="EndNoteBibliography"/>
        <w:spacing w:after="0"/>
        <w:ind w:left="720" w:hanging="720"/>
      </w:pPr>
      <w:r w:rsidRPr="00544E94">
        <w:t xml:space="preserve">Spell, C. S. 2001. Management fashions: Where do they come from, and are they old wine in new bottles? </w:t>
      </w:r>
      <w:r w:rsidRPr="00544E94">
        <w:rPr>
          <w:b/>
          <w:i/>
        </w:rPr>
        <w:t>Journal of Management Inquiry</w:t>
      </w:r>
      <w:r w:rsidRPr="00544E94">
        <w:t>, 10(4): 358-373.</w:t>
      </w:r>
    </w:p>
    <w:p w14:paraId="1CA461B4" w14:textId="77777777" w:rsidR="00544E94" w:rsidRPr="00544E94" w:rsidRDefault="00544E94" w:rsidP="00544E94">
      <w:pPr>
        <w:pStyle w:val="EndNoteBibliography"/>
        <w:spacing w:after="0"/>
        <w:ind w:left="720" w:hanging="720"/>
      </w:pPr>
      <w:r w:rsidRPr="00544E94">
        <w:t xml:space="preserve">Stewart, G. B. 1991. </w:t>
      </w:r>
      <w:r w:rsidRPr="00544E94">
        <w:rPr>
          <w:b/>
          <w:i/>
        </w:rPr>
        <w:t>The Quest for Value</w:t>
      </w:r>
      <w:r w:rsidRPr="00544E94">
        <w:t>. New York: HarperCollins.</w:t>
      </w:r>
    </w:p>
    <w:p w14:paraId="1836687F" w14:textId="77777777" w:rsidR="00544E94" w:rsidRPr="00544E94" w:rsidRDefault="00544E94" w:rsidP="00544E94">
      <w:pPr>
        <w:pStyle w:val="EndNoteBibliography"/>
        <w:spacing w:after="0"/>
        <w:ind w:left="720" w:hanging="720"/>
      </w:pPr>
      <w:r w:rsidRPr="00544E94">
        <w:t xml:space="preserve">Stewart, G. B. 1994. EVA™: Fast and Fantasy. </w:t>
      </w:r>
      <w:r w:rsidRPr="00544E94">
        <w:rPr>
          <w:b/>
          <w:i/>
        </w:rPr>
        <w:t>Journal of Applied Corporate Finance</w:t>
      </w:r>
      <w:r w:rsidRPr="00544E94">
        <w:t>, 7(2): 71-84.</w:t>
      </w:r>
    </w:p>
    <w:p w14:paraId="735A2F07" w14:textId="77777777" w:rsidR="00544E94" w:rsidRPr="00544E94" w:rsidRDefault="00544E94" w:rsidP="00544E94">
      <w:pPr>
        <w:pStyle w:val="EndNoteBibliography"/>
        <w:spacing w:after="0"/>
        <w:ind w:left="720" w:hanging="720"/>
      </w:pPr>
      <w:r w:rsidRPr="00544E94">
        <w:t xml:space="preserve">Stout, L. A. 2012. </w:t>
      </w:r>
      <w:r w:rsidRPr="00544E94">
        <w:rPr>
          <w:b/>
          <w:i/>
        </w:rPr>
        <w:t>The shareholder value myth: How putting shareholders first harms investors, corporations, and the public</w:t>
      </w:r>
      <w:r w:rsidRPr="00544E94">
        <w:t>: Berrett-Koehler Publishers.</w:t>
      </w:r>
    </w:p>
    <w:p w14:paraId="3B0C8577" w14:textId="77777777" w:rsidR="00544E94" w:rsidRPr="00544E94" w:rsidRDefault="00544E94" w:rsidP="00544E94">
      <w:pPr>
        <w:pStyle w:val="EndNoteBibliography"/>
        <w:spacing w:after="0"/>
        <w:ind w:left="720" w:hanging="720"/>
      </w:pPr>
      <w:r w:rsidRPr="00D90DDC">
        <w:rPr>
          <w:lang w:val="nb-NO"/>
        </w:rPr>
        <w:t xml:space="preserve">Strang, D., &amp; Meyer, J. W. 1993. </w:t>
      </w:r>
      <w:r w:rsidRPr="00544E94">
        <w:t xml:space="preserve">Institutional conditions for diffusion. </w:t>
      </w:r>
      <w:r w:rsidRPr="00544E94">
        <w:rPr>
          <w:b/>
          <w:i/>
        </w:rPr>
        <w:t>Theory and Society</w:t>
      </w:r>
      <w:r w:rsidRPr="00544E94">
        <w:t>, 22(4): 487-511.</w:t>
      </w:r>
    </w:p>
    <w:p w14:paraId="3F6AA764" w14:textId="77777777" w:rsidR="00544E94" w:rsidRPr="00544E94" w:rsidRDefault="00544E94" w:rsidP="00544E94">
      <w:pPr>
        <w:pStyle w:val="EndNoteBibliography"/>
        <w:spacing w:after="0"/>
        <w:ind w:left="720" w:hanging="720"/>
      </w:pPr>
      <w:r w:rsidRPr="00544E94">
        <w:t xml:space="preserve">Strang, D., &amp; Wittrock, C. 2019. Methods for the Study of Management Ideas. In A. Sturdy, S. Heusinkveld, T. Reay, &amp; D. Strang (Eds.), </w:t>
      </w:r>
      <w:r w:rsidRPr="00544E94">
        <w:rPr>
          <w:b/>
          <w:i/>
        </w:rPr>
        <w:t>Oxford Handbook of Management Ideas</w:t>
      </w:r>
      <w:r w:rsidRPr="00544E94">
        <w:t>: 86-103. Oxford, UK: Oxford University Press.</w:t>
      </w:r>
    </w:p>
    <w:p w14:paraId="3439001C" w14:textId="77777777" w:rsidR="00544E94" w:rsidRPr="00544E94" w:rsidRDefault="00544E94" w:rsidP="00544E94">
      <w:pPr>
        <w:pStyle w:val="EndNoteBibliography"/>
        <w:spacing w:after="0"/>
        <w:ind w:left="720" w:hanging="720"/>
      </w:pPr>
      <w:r w:rsidRPr="00544E94">
        <w:t xml:space="preserve">ten Bos, R. 2000. </w:t>
      </w:r>
      <w:r w:rsidRPr="00544E94">
        <w:rPr>
          <w:b/>
          <w:i/>
        </w:rPr>
        <w:t>Fashion and utopia in management thinking.</w:t>
      </w:r>
      <w:r w:rsidRPr="00544E94">
        <w:t xml:space="preserve"> Amsterdam/Philadelphia, PA: John Benjamins.</w:t>
      </w:r>
    </w:p>
    <w:p w14:paraId="03EB1B09" w14:textId="77777777" w:rsidR="00544E94" w:rsidRPr="00544E94" w:rsidRDefault="00544E94" w:rsidP="00544E94">
      <w:pPr>
        <w:pStyle w:val="EndNoteBibliography"/>
        <w:spacing w:after="0"/>
        <w:ind w:left="720" w:hanging="720"/>
      </w:pPr>
      <w:r w:rsidRPr="00544E94">
        <w:t>Tham, J. 2001. The unbearable lightness of EVA in valuation.</w:t>
      </w:r>
    </w:p>
    <w:p w14:paraId="4F3CEF73" w14:textId="77777777" w:rsidR="00544E94" w:rsidRPr="00544E94" w:rsidRDefault="00544E94" w:rsidP="00544E94">
      <w:pPr>
        <w:pStyle w:val="EndNoteBibliography"/>
        <w:spacing w:after="0"/>
        <w:ind w:left="720" w:hanging="720"/>
      </w:pPr>
      <w:r w:rsidRPr="00544E94">
        <w:lastRenderedPageBreak/>
        <w:t>The Economist. 1997. A Star to Sail By?</w:t>
      </w:r>
    </w:p>
    <w:p w14:paraId="6F2D5612" w14:textId="77777777" w:rsidR="00544E94" w:rsidRPr="00544E94" w:rsidRDefault="00544E94" w:rsidP="00544E94">
      <w:pPr>
        <w:pStyle w:val="EndNoteBibliography"/>
        <w:spacing w:after="0"/>
        <w:ind w:left="720" w:hanging="720"/>
      </w:pPr>
      <w:r w:rsidRPr="00544E94">
        <w:t xml:space="preserve">Toft, J., &amp; Lueg, R. 2015. Does Eva Beat Earnings? A Literature Review of the Evidence Since Biddle Et Al. (1997). </w:t>
      </w:r>
      <w:r w:rsidRPr="00544E94">
        <w:rPr>
          <w:b/>
          <w:i/>
        </w:rPr>
        <w:t>Corporate Ownership &amp; Control</w:t>
      </w:r>
      <w:r w:rsidRPr="00544E94">
        <w:t>, 12(3): 8-18.</w:t>
      </w:r>
    </w:p>
    <w:p w14:paraId="19F1E68B" w14:textId="77777777" w:rsidR="00544E94" w:rsidRPr="00544E94" w:rsidRDefault="00544E94" w:rsidP="00544E94">
      <w:pPr>
        <w:pStyle w:val="EndNoteBibliography"/>
        <w:spacing w:after="0"/>
        <w:ind w:left="720" w:hanging="720"/>
      </w:pPr>
      <w:r w:rsidRPr="00544E94">
        <w:t xml:space="preserve">Tortella, B. D., &amp; Brusco, S. 2003. The Economic Value Added (EVA): an analysis of market reaction. </w:t>
      </w:r>
      <w:r w:rsidRPr="00544E94">
        <w:rPr>
          <w:b/>
          <w:i/>
        </w:rPr>
        <w:t>Advances in Accounting</w:t>
      </w:r>
      <w:r w:rsidRPr="00544E94">
        <w:t>, 20: 265-290.</w:t>
      </w:r>
    </w:p>
    <w:p w14:paraId="7F510CB2" w14:textId="77777777" w:rsidR="00544E94" w:rsidRPr="00544E94" w:rsidRDefault="00544E94" w:rsidP="00544E94">
      <w:pPr>
        <w:pStyle w:val="EndNoteBibliography"/>
        <w:spacing w:after="0"/>
        <w:ind w:left="720" w:hanging="720"/>
      </w:pPr>
      <w:r w:rsidRPr="00544E94">
        <w:t xml:space="preserve">Towill, D. R. 2006. Fadotomy–anatomy of the transformation of a fad into a management paradigm. </w:t>
      </w:r>
      <w:r w:rsidRPr="00544E94">
        <w:rPr>
          <w:b/>
          <w:i/>
        </w:rPr>
        <w:t>Journal of Management History</w:t>
      </w:r>
      <w:r w:rsidRPr="00544E94">
        <w:t>, 12(3): 319-338.</w:t>
      </w:r>
    </w:p>
    <w:p w14:paraId="2B680C8D" w14:textId="77777777" w:rsidR="00544E94" w:rsidRPr="00544E94" w:rsidRDefault="00544E94" w:rsidP="00544E94">
      <w:pPr>
        <w:pStyle w:val="EndNoteBibliography"/>
        <w:spacing w:after="0"/>
        <w:ind w:left="720" w:hanging="720"/>
      </w:pPr>
      <w:r w:rsidRPr="00544E94">
        <w:t xml:space="preserve">Tully, S. 1993. The real key to creating wealth. </w:t>
      </w:r>
      <w:r w:rsidRPr="00544E94">
        <w:rPr>
          <w:b/>
          <w:i/>
        </w:rPr>
        <w:t>Fortune</w:t>
      </w:r>
      <w:r w:rsidRPr="00544E94">
        <w:t>, 128(6): 38-44.</w:t>
      </w:r>
    </w:p>
    <w:p w14:paraId="570F4255" w14:textId="77777777" w:rsidR="00544E94" w:rsidRPr="00544E94" w:rsidRDefault="00544E94" w:rsidP="00544E94">
      <w:pPr>
        <w:pStyle w:val="EndNoteBibliography"/>
        <w:spacing w:after="0"/>
        <w:ind w:left="720" w:hanging="720"/>
      </w:pPr>
      <w:r w:rsidRPr="00544E94">
        <w:t>Vélez-Pareja, I. 2001. Value creation and its measurement: a critical look at EVA.</w:t>
      </w:r>
    </w:p>
    <w:p w14:paraId="20A583E4" w14:textId="77777777" w:rsidR="00544E94" w:rsidRPr="00544E94" w:rsidRDefault="00544E94" w:rsidP="00544E94">
      <w:pPr>
        <w:pStyle w:val="EndNoteBibliography"/>
        <w:spacing w:after="0"/>
        <w:ind w:left="720" w:hanging="720"/>
      </w:pPr>
      <w:r w:rsidRPr="00544E94">
        <w:t xml:space="preserve">Wartzman, R. 2013. The long view: Why “maximizing shareholder value” is on its way out, </w:t>
      </w:r>
      <w:r w:rsidRPr="00544E94">
        <w:rPr>
          <w:b/>
          <w:i/>
        </w:rPr>
        <w:t>Time</w:t>
      </w:r>
      <w:r w:rsidRPr="00544E94">
        <w:t>.</w:t>
      </w:r>
    </w:p>
    <w:p w14:paraId="413DA371" w14:textId="77777777" w:rsidR="00544E94" w:rsidRPr="00544E94" w:rsidRDefault="00544E94" w:rsidP="00544E94">
      <w:pPr>
        <w:pStyle w:val="EndNoteBibliography"/>
        <w:spacing w:after="0"/>
        <w:ind w:left="720" w:hanging="720"/>
      </w:pPr>
      <w:r w:rsidRPr="00544E94">
        <w:t xml:space="preserve">Weaver, S. 2001. Measuring Economic Value Added: A Survey of the Practices of EVA (R) Proponents. </w:t>
      </w:r>
      <w:r w:rsidRPr="00544E94">
        <w:rPr>
          <w:b/>
          <w:i/>
        </w:rPr>
        <w:t>Journal of Applied Finance</w:t>
      </w:r>
      <w:r w:rsidRPr="00544E94">
        <w:t>, 11.</w:t>
      </w:r>
    </w:p>
    <w:p w14:paraId="2EA7557A" w14:textId="77777777" w:rsidR="00544E94" w:rsidRPr="00544E94" w:rsidRDefault="00544E94" w:rsidP="00544E94">
      <w:pPr>
        <w:pStyle w:val="EndNoteBibliography"/>
        <w:spacing w:after="0"/>
        <w:ind w:left="720" w:hanging="720"/>
      </w:pPr>
      <w:r w:rsidRPr="00544E94">
        <w:t xml:space="preserve">Wittrock, C. 2015. Reembedding Lean: The Japanese Cultural and Religious Context of a World Changing Management Concept. </w:t>
      </w:r>
      <w:r w:rsidRPr="00544E94">
        <w:rPr>
          <w:b/>
          <w:i/>
        </w:rPr>
        <w:t>International Journal of Sociology</w:t>
      </w:r>
      <w:r w:rsidRPr="00544E94">
        <w:t>, 45(2): 95-111.</w:t>
      </w:r>
    </w:p>
    <w:p w14:paraId="27245503" w14:textId="77777777" w:rsidR="00544E94" w:rsidRPr="00544E94" w:rsidRDefault="00544E94" w:rsidP="00544E94">
      <w:pPr>
        <w:pStyle w:val="EndNoteBibliography"/>
        <w:spacing w:after="0"/>
        <w:ind w:left="720" w:hanging="720"/>
      </w:pPr>
      <w:r w:rsidRPr="00544E94">
        <w:t xml:space="preserve">Worthington, A. C., &amp; West, T. 2001. Economic value-added: A review of the theoretical and empirical literature. </w:t>
      </w:r>
      <w:r w:rsidRPr="00544E94">
        <w:rPr>
          <w:b/>
          <w:i/>
        </w:rPr>
        <w:t>Asian Review of Accounting</w:t>
      </w:r>
      <w:r w:rsidRPr="00544E94">
        <w:t>, 9(1): 67-86.</w:t>
      </w:r>
    </w:p>
    <w:p w14:paraId="70D2CAA0" w14:textId="77777777" w:rsidR="00544E94" w:rsidRPr="00544E94" w:rsidRDefault="00544E94" w:rsidP="00544E94">
      <w:pPr>
        <w:pStyle w:val="EndNoteBibliography"/>
        <w:spacing w:after="0"/>
        <w:ind w:left="720" w:hanging="720"/>
      </w:pPr>
      <w:r w:rsidRPr="00544E94">
        <w:t xml:space="preserve">Yang, J. L. 2013. Maximizing shareholder value: The goal that changed corporate America, </w:t>
      </w:r>
      <w:r w:rsidRPr="00544E94">
        <w:rPr>
          <w:b/>
          <w:i/>
        </w:rPr>
        <w:t>Washington Post</w:t>
      </w:r>
      <w:r w:rsidRPr="00544E94">
        <w:t>.</w:t>
      </w:r>
    </w:p>
    <w:p w14:paraId="5C27B837" w14:textId="77777777" w:rsidR="00544E94" w:rsidRPr="00544E94" w:rsidRDefault="00544E94" w:rsidP="00544E94">
      <w:pPr>
        <w:pStyle w:val="EndNoteBibliography"/>
        <w:spacing w:after="0"/>
        <w:ind w:left="720" w:hanging="720"/>
      </w:pPr>
      <w:r w:rsidRPr="00544E94">
        <w:t xml:space="preserve">Young, D. 1997. Economic value added: A primer for European managers. </w:t>
      </w:r>
      <w:r w:rsidRPr="00544E94">
        <w:rPr>
          <w:b/>
          <w:i/>
        </w:rPr>
        <w:t>European Management Journal</w:t>
      </w:r>
      <w:r w:rsidRPr="00544E94">
        <w:t>, 15(4): 335-343.</w:t>
      </w:r>
    </w:p>
    <w:p w14:paraId="0977FAC4" w14:textId="77777777" w:rsidR="00544E94" w:rsidRPr="00544E94" w:rsidRDefault="00544E94" w:rsidP="00544E94">
      <w:pPr>
        <w:pStyle w:val="EndNoteBibliography"/>
        <w:spacing w:after="0"/>
        <w:ind w:left="720" w:hanging="720"/>
      </w:pPr>
      <w:r w:rsidRPr="00544E94">
        <w:t xml:space="preserve">Young, S. D., &amp; O'Byrne, S. F. 2001. </w:t>
      </w:r>
      <w:r w:rsidRPr="00544E94">
        <w:rPr>
          <w:b/>
          <w:i/>
        </w:rPr>
        <w:t>EVA® and value-based management</w:t>
      </w:r>
      <w:r w:rsidRPr="00544E94">
        <w:t>: McGraw-Hill New York.</w:t>
      </w:r>
    </w:p>
    <w:p w14:paraId="373C4E4F" w14:textId="77777777" w:rsidR="00544E94" w:rsidRPr="00544E94" w:rsidRDefault="00544E94" w:rsidP="00544E94">
      <w:pPr>
        <w:pStyle w:val="EndNoteBibliography"/>
        <w:spacing w:after="0"/>
        <w:ind w:left="720" w:hanging="720"/>
      </w:pPr>
      <w:r w:rsidRPr="00544E94">
        <w:t xml:space="preserve">Zimmerman, J. L. 2001. Conjectures regarding empirical managerial accounting research. </w:t>
      </w:r>
      <w:r w:rsidRPr="00544E94">
        <w:rPr>
          <w:b/>
          <w:i/>
        </w:rPr>
        <w:t>Journal of Accounting and Economics</w:t>
      </w:r>
      <w:r w:rsidRPr="00544E94">
        <w:t>, 32(1): 411-427.</w:t>
      </w:r>
    </w:p>
    <w:p w14:paraId="54B0663B" w14:textId="77777777" w:rsidR="00544E94" w:rsidRPr="00544E94" w:rsidRDefault="00544E94" w:rsidP="00544E94">
      <w:pPr>
        <w:pStyle w:val="EndNoteBibliography"/>
        <w:ind w:left="720" w:hanging="720"/>
      </w:pPr>
      <w:r w:rsidRPr="00544E94">
        <w:t xml:space="preserve">Zink, K. J. 2007. From total quality management to corporate sustainability based on a stakeholder management. </w:t>
      </w:r>
      <w:r w:rsidRPr="00544E94">
        <w:rPr>
          <w:b/>
          <w:i/>
        </w:rPr>
        <w:t>Journal of Management History</w:t>
      </w:r>
      <w:r w:rsidRPr="00544E94">
        <w:t>, 13(4): 394-401.</w:t>
      </w:r>
    </w:p>
    <w:p w14:paraId="02F9E530" w14:textId="0BCE2A41" w:rsidR="00E45FBE" w:rsidRDefault="004F3DBE">
      <w:r>
        <w:fldChar w:fldCharType="end"/>
      </w:r>
    </w:p>
    <w:sectPr w:rsidR="00E45FB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RealpageEHR4">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FA0E52"/>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b-NO"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nb-NO" w:vendorID="64" w:dllVersion="4096" w:nlCheck="1" w:checkStyle="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xMDA0tjS0NDAwNjBQ0lEKTi0uzszPAykwqQUAC2GmQCwAAAA="/>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raaf2br29spe5zt85wxvqr0ffpx0daza0&quot;&gt;Dag Endnote Library-Saved&lt;record-ids&gt;&lt;item&gt;12&lt;/item&gt;&lt;item&gt;13&lt;/item&gt;&lt;item&gt;23&lt;/item&gt;&lt;item&gt;26&lt;/item&gt;&lt;item&gt;33&lt;/item&gt;&lt;item&gt;34&lt;/item&gt;&lt;item&gt;38&lt;/item&gt;&lt;item&gt;39&lt;/item&gt;&lt;item&gt;50&lt;/item&gt;&lt;item&gt;56&lt;/item&gt;&lt;item&gt;94&lt;/item&gt;&lt;item&gt;110&lt;/item&gt;&lt;item&gt;111&lt;/item&gt;&lt;item&gt;116&lt;/item&gt;&lt;item&gt;141&lt;/item&gt;&lt;item&gt;146&lt;/item&gt;&lt;item&gt;150&lt;/item&gt;&lt;item&gt;154&lt;/item&gt;&lt;item&gt;155&lt;/item&gt;&lt;item&gt;156&lt;/item&gt;&lt;item&gt;256&lt;/item&gt;&lt;item&gt;273&lt;/item&gt;&lt;item&gt;277&lt;/item&gt;&lt;item&gt;281&lt;/item&gt;&lt;item&gt;326&lt;/item&gt;&lt;item&gt;450&lt;/item&gt;&lt;item&gt;500&lt;/item&gt;&lt;item&gt;507&lt;/item&gt;&lt;item&gt;531&lt;/item&gt;&lt;item&gt;680&lt;/item&gt;&lt;item&gt;798&lt;/item&gt;&lt;item&gt;1228&lt;/item&gt;&lt;item&gt;1432&lt;/item&gt;&lt;item&gt;1500&lt;/item&gt;&lt;item&gt;1501&lt;/item&gt;&lt;item&gt;1620&lt;/item&gt;&lt;item&gt;1645&lt;/item&gt;&lt;item&gt;1744&lt;/item&gt;&lt;item&gt;1745&lt;/item&gt;&lt;item&gt;1747&lt;/item&gt;&lt;item&gt;1887&lt;/item&gt;&lt;item&gt;1893&lt;/item&gt;&lt;item&gt;1928&lt;/item&gt;&lt;item&gt;1929&lt;/item&gt;&lt;item&gt;1930&lt;/item&gt;&lt;item&gt;1931&lt;/item&gt;&lt;item&gt;1934&lt;/item&gt;&lt;item&gt;1935&lt;/item&gt;&lt;item&gt;1936&lt;/item&gt;&lt;item&gt;1938&lt;/item&gt;&lt;item&gt;1939&lt;/item&gt;&lt;item&gt;1940&lt;/item&gt;&lt;item&gt;1943&lt;/item&gt;&lt;item&gt;1944&lt;/item&gt;&lt;item&gt;1961&lt;/item&gt;&lt;item&gt;1976&lt;/item&gt;&lt;item&gt;2001&lt;/item&gt;&lt;item&gt;2031&lt;/item&gt;&lt;item&gt;2160&lt;/item&gt;&lt;item&gt;2319&lt;/item&gt;&lt;item&gt;2396&lt;/item&gt;&lt;item&gt;2488&lt;/item&gt;&lt;item&gt;3588&lt;/item&gt;&lt;item&gt;3639&lt;/item&gt;&lt;item&gt;3641&lt;/item&gt;&lt;item&gt;3675&lt;/item&gt;&lt;item&gt;3928&lt;/item&gt;&lt;item&gt;3930&lt;/item&gt;&lt;item&gt;3932&lt;/item&gt;&lt;item&gt;3934&lt;/item&gt;&lt;item&gt;3941&lt;/item&gt;&lt;item&gt;4267&lt;/item&gt;&lt;item&gt;4280&lt;/item&gt;&lt;item&gt;4309&lt;/item&gt;&lt;item&gt;4366&lt;/item&gt;&lt;item&gt;4510&lt;/item&gt;&lt;item&gt;4512&lt;/item&gt;&lt;item&gt;4513&lt;/item&gt;&lt;item&gt;4572&lt;/item&gt;&lt;item&gt;4587&lt;/item&gt;&lt;item&gt;4588&lt;/item&gt;&lt;item&gt;4615&lt;/item&gt;&lt;item&gt;4638&lt;/item&gt;&lt;item&gt;4640&lt;/item&gt;&lt;item&gt;4641&lt;/item&gt;&lt;item&gt;4769&lt;/item&gt;&lt;item&gt;4915&lt;/item&gt;&lt;item&gt;5048&lt;/item&gt;&lt;item&gt;5229&lt;/item&gt;&lt;item&gt;5469&lt;/item&gt;&lt;item&gt;5514&lt;/item&gt;&lt;item&gt;5647&lt;/item&gt;&lt;item&gt;5870&lt;/item&gt;&lt;item&gt;6007&lt;/item&gt;&lt;item&gt;6018&lt;/item&gt;&lt;item&gt;6019&lt;/item&gt;&lt;item&gt;6021&lt;/item&gt;&lt;item&gt;6024&lt;/item&gt;&lt;item&gt;6031&lt;/item&gt;&lt;item&gt;6048&lt;/item&gt;&lt;item&gt;6255&lt;/item&gt;&lt;item&gt;6256&lt;/item&gt;&lt;item&gt;6257&lt;/item&gt;&lt;item&gt;6259&lt;/item&gt;&lt;item&gt;6266&lt;/item&gt;&lt;item&gt;6267&lt;/item&gt;&lt;item&gt;6269&lt;/item&gt;&lt;item&gt;6270&lt;/item&gt;&lt;item&gt;6271&lt;/item&gt;&lt;item&gt;6276&lt;/item&gt;&lt;item&gt;6285&lt;/item&gt;&lt;item&gt;6286&lt;/item&gt;&lt;item&gt;6324&lt;/item&gt;&lt;item&gt;6325&lt;/item&gt;&lt;item&gt;6326&lt;/item&gt;&lt;item&gt;6327&lt;/item&gt;&lt;item&gt;10083&lt;/item&gt;&lt;item&gt;10111&lt;/item&gt;&lt;item&gt;10118&lt;/item&gt;&lt;item&gt;10250&lt;/item&gt;&lt;item&gt;10254&lt;/item&gt;&lt;item&gt;10255&lt;/item&gt;&lt;item&gt;10256&lt;/item&gt;&lt;item&gt;10257&lt;/item&gt;&lt;item&gt;10258&lt;/item&gt;&lt;item&gt;10260&lt;/item&gt;&lt;item&gt;10261&lt;/item&gt;&lt;item&gt;10262&lt;/item&gt;&lt;item&gt;10267&lt;/item&gt;&lt;item&gt;10268&lt;/item&gt;&lt;item&gt;10269&lt;/item&gt;&lt;item&gt;10270&lt;/item&gt;&lt;item&gt;10271&lt;/item&gt;&lt;item&gt;10272&lt;/item&gt;&lt;item&gt;10273&lt;/item&gt;&lt;item&gt;10287&lt;/item&gt;&lt;item&gt;10387&lt;/item&gt;&lt;item&gt;10388&lt;/item&gt;&lt;item&gt;10389&lt;/item&gt;&lt;item&gt;10390&lt;/item&gt;&lt;item&gt;10391&lt;/item&gt;&lt;item&gt;10392&lt;/item&gt;&lt;item&gt;10394&lt;/item&gt;&lt;item&gt;10395&lt;/item&gt;&lt;item&gt;10397&lt;/item&gt;&lt;item&gt;10398&lt;/item&gt;&lt;item&gt;10399&lt;/item&gt;&lt;item&gt;10402&lt;/item&gt;&lt;item&gt;10403&lt;/item&gt;&lt;item&gt;10405&lt;/item&gt;&lt;item&gt;10436&lt;/item&gt;&lt;item&gt;10437&lt;/item&gt;&lt;item&gt;10441&lt;/item&gt;&lt;item&gt;10442&lt;/item&gt;&lt;item&gt;10444&lt;/item&gt;&lt;item&gt;10457&lt;/item&gt;&lt;item&gt;10621&lt;/item&gt;&lt;/record-ids&gt;&lt;/item&gt;&lt;/Libraries&gt;"/>
  </w:docVars>
  <w:rsids>
    <w:rsidRoot w:val="006C432A"/>
    <w:rsid w:val="00001B51"/>
    <w:rsid w:val="00003F2D"/>
    <w:rsid w:val="000060E2"/>
    <w:rsid w:val="00010CA9"/>
    <w:rsid w:val="00014957"/>
    <w:rsid w:val="00015339"/>
    <w:rsid w:val="00022604"/>
    <w:rsid w:val="00026720"/>
    <w:rsid w:val="00031094"/>
    <w:rsid w:val="00032675"/>
    <w:rsid w:val="00036C19"/>
    <w:rsid w:val="00043DB8"/>
    <w:rsid w:val="00044330"/>
    <w:rsid w:val="00045386"/>
    <w:rsid w:val="00045F60"/>
    <w:rsid w:val="00047CDD"/>
    <w:rsid w:val="00052259"/>
    <w:rsid w:val="0005792A"/>
    <w:rsid w:val="00062246"/>
    <w:rsid w:val="00075DB9"/>
    <w:rsid w:val="00082C2C"/>
    <w:rsid w:val="00084C67"/>
    <w:rsid w:val="00084CF9"/>
    <w:rsid w:val="00086515"/>
    <w:rsid w:val="000872CF"/>
    <w:rsid w:val="00090CF1"/>
    <w:rsid w:val="00091845"/>
    <w:rsid w:val="00094839"/>
    <w:rsid w:val="000951C0"/>
    <w:rsid w:val="00095A43"/>
    <w:rsid w:val="000A0747"/>
    <w:rsid w:val="000A7179"/>
    <w:rsid w:val="000B2455"/>
    <w:rsid w:val="000B32D9"/>
    <w:rsid w:val="000B6453"/>
    <w:rsid w:val="000B6819"/>
    <w:rsid w:val="000C54FF"/>
    <w:rsid w:val="000D3C23"/>
    <w:rsid w:val="000D5439"/>
    <w:rsid w:val="000D7054"/>
    <w:rsid w:val="000E3953"/>
    <w:rsid w:val="000E4B71"/>
    <w:rsid w:val="000E4C00"/>
    <w:rsid w:val="000E4F92"/>
    <w:rsid w:val="000E52E2"/>
    <w:rsid w:val="000F0171"/>
    <w:rsid w:val="000F0D6B"/>
    <w:rsid w:val="000F1B8E"/>
    <w:rsid w:val="000F3E6F"/>
    <w:rsid w:val="00101F58"/>
    <w:rsid w:val="001032A0"/>
    <w:rsid w:val="00104327"/>
    <w:rsid w:val="001055FA"/>
    <w:rsid w:val="00107961"/>
    <w:rsid w:val="00113CA2"/>
    <w:rsid w:val="00114F11"/>
    <w:rsid w:val="001157F7"/>
    <w:rsid w:val="00115D75"/>
    <w:rsid w:val="00122838"/>
    <w:rsid w:val="00136CEF"/>
    <w:rsid w:val="001451C0"/>
    <w:rsid w:val="001500F6"/>
    <w:rsid w:val="00150CB6"/>
    <w:rsid w:val="00153B87"/>
    <w:rsid w:val="00155C34"/>
    <w:rsid w:val="00156F28"/>
    <w:rsid w:val="001608B7"/>
    <w:rsid w:val="00163DB8"/>
    <w:rsid w:val="001708CD"/>
    <w:rsid w:val="00183B59"/>
    <w:rsid w:val="00184279"/>
    <w:rsid w:val="00184645"/>
    <w:rsid w:val="00186607"/>
    <w:rsid w:val="0018760B"/>
    <w:rsid w:val="0019190F"/>
    <w:rsid w:val="00191CCB"/>
    <w:rsid w:val="00193207"/>
    <w:rsid w:val="0019321F"/>
    <w:rsid w:val="001A32B8"/>
    <w:rsid w:val="001A3826"/>
    <w:rsid w:val="001A5602"/>
    <w:rsid w:val="001B09DD"/>
    <w:rsid w:val="001B647D"/>
    <w:rsid w:val="001C2B98"/>
    <w:rsid w:val="001C6BDA"/>
    <w:rsid w:val="001C7998"/>
    <w:rsid w:val="001D114D"/>
    <w:rsid w:val="001D46D1"/>
    <w:rsid w:val="001D7E5C"/>
    <w:rsid w:val="001F15B6"/>
    <w:rsid w:val="001F3C25"/>
    <w:rsid w:val="001F43CF"/>
    <w:rsid w:val="001F4B66"/>
    <w:rsid w:val="001F63AB"/>
    <w:rsid w:val="00201FFF"/>
    <w:rsid w:val="00202D4C"/>
    <w:rsid w:val="00205ACC"/>
    <w:rsid w:val="00206699"/>
    <w:rsid w:val="00210A74"/>
    <w:rsid w:val="0021565A"/>
    <w:rsid w:val="00216EDF"/>
    <w:rsid w:val="002215E9"/>
    <w:rsid w:val="002327C7"/>
    <w:rsid w:val="002331E7"/>
    <w:rsid w:val="002369E7"/>
    <w:rsid w:val="00237B8E"/>
    <w:rsid w:val="00241468"/>
    <w:rsid w:val="00246128"/>
    <w:rsid w:val="00247C72"/>
    <w:rsid w:val="00253F9E"/>
    <w:rsid w:val="002615A5"/>
    <w:rsid w:val="0026545C"/>
    <w:rsid w:val="002664DE"/>
    <w:rsid w:val="00271603"/>
    <w:rsid w:val="002757CF"/>
    <w:rsid w:val="002775C1"/>
    <w:rsid w:val="002812CB"/>
    <w:rsid w:val="00282679"/>
    <w:rsid w:val="00282F77"/>
    <w:rsid w:val="002834E3"/>
    <w:rsid w:val="00286BA6"/>
    <w:rsid w:val="0028727D"/>
    <w:rsid w:val="002913C2"/>
    <w:rsid w:val="0029415E"/>
    <w:rsid w:val="002A3678"/>
    <w:rsid w:val="002A3B48"/>
    <w:rsid w:val="002A67CE"/>
    <w:rsid w:val="002B6024"/>
    <w:rsid w:val="002B6C1E"/>
    <w:rsid w:val="002C4566"/>
    <w:rsid w:val="002C7231"/>
    <w:rsid w:val="002D47F7"/>
    <w:rsid w:val="002D6D84"/>
    <w:rsid w:val="002E5A51"/>
    <w:rsid w:val="002E691C"/>
    <w:rsid w:val="002F0805"/>
    <w:rsid w:val="002F256F"/>
    <w:rsid w:val="002F2D37"/>
    <w:rsid w:val="002F71A7"/>
    <w:rsid w:val="002F7477"/>
    <w:rsid w:val="002F77BA"/>
    <w:rsid w:val="00303330"/>
    <w:rsid w:val="0030339A"/>
    <w:rsid w:val="00304FAE"/>
    <w:rsid w:val="00307B16"/>
    <w:rsid w:val="00311979"/>
    <w:rsid w:val="00313892"/>
    <w:rsid w:val="00314C6F"/>
    <w:rsid w:val="0031703F"/>
    <w:rsid w:val="003224F7"/>
    <w:rsid w:val="00326D16"/>
    <w:rsid w:val="003321EA"/>
    <w:rsid w:val="00336EF4"/>
    <w:rsid w:val="00341658"/>
    <w:rsid w:val="00345D86"/>
    <w:rsid w:val="00350DAF"/>
    <w:rsid w:val="00351C53"/>
    <w:rsid w:val="00353C7D"/>
    <w:rsid w:val="00353E9C"/>
    <w:rsid w:val="003579BA"/>
    <w:rsid w:val="00361286"/>
    <w:rsid w:val="00361ACD"/>
    <w:rsid w:val="003632B1"/>
    <w:rsid w:val="003667AB"/>
    <w:rsid w:val="00371A8D"/>
    <w:rsid w:val="00372E8F"/>
    <w:rsid w:val="00373866"/>
    <w:rsid w:val="0038334A"/>
    <w:rsid w:val="003932B3"/>
    <w:rsid w:val="003A2C12"/>
    <w:rsid w:val="003A3150"/>
    <w:rsid w:val="003A3811"/>
    <w:rsid w:val="003A58CB"/>
    <w:rsid w:val="003B45A2"/>
    <w:rsid w:val="003C2356"/>
    <w:rsid w:val="003C5CEF"/>
    <w:rsid w:val="003D3605"/>
    <w:rsid w:val="003D3FB9"/>
    <w:rsid w:val="003D6D8E"/>
    <w:rsid w:val="003E4DF2"/>
    <w:rsid w:val="003E4EB1"/>
    <w:rsid w:val="003E69C9"/>
    <w:rsid w:val="003F0679"/>
    <w:rsid w:val="003F7BF7"/>
    <w:rsid w:val="003F7CEE"/>
    <w:rsid w:val="0041062E"/>
    <w:rsid w:val="00411F1D"/>
    <w:rsid w:val="00416665"/>
    <w:rsid w:val="0042414A"/>
    <w:rsid w:val="0043379A"/>
    <w:rsid w:val="00434813"/>
    <w:rsid w:val="00435CB3"/>
    <w:rsid w:val="00436940"/>
    <w:rsid w:val="004424A8"/>
    <w:rsid w:val="004424C0"/>
    <w:rsid w:val="004449D7"/>
    <w:rsid w:val="004460D4"/>
    <w:rsid w:val="004527C3"/>
    <w:rsid w:val="00452FAD"/>
    <w:rsid w:val="004549A9"/>
    <w:rsid w:val="00457FF6"/>
    <w:rsid w:val="00464994"/>
    <w:rsid w:val="004653AB"/>
    <w:rsid w:val="00467FD9"/>
    <w:rsid w:val="00470E27"/>
    <w:rsid w:val="00474BC4"/>
    <w:rsid w:val="00475C5F"/>
    <w:rsid w:val="004804D1"/>
    <w:rsid w:val="004811C0"/>
    <w:rsid w:val="004950F4"/>
    <w:rsid w:val="00495ECC"/>
    <w:rsid w:val="004A0F60"/>
    <w:rsid w:val="004A4A29"/>
    <w:rsid w:val="004B23E8"/>
    <w:rsid w:val="004B2A5A"/>
    <w:rsid w:val="004B4525"/>
    <w:rsid w:val="004C4BB8"/>
    <w:rsid w:val="004C4E46"/>
    <w:rsid w:val="004D0BC5"/>
    <w:rsid w:val="004E3146"/>
    <w:rsid w:val="004F011A"/>
    <w:rsid w:val="004F3DBE"/>
    <w:rsid w:val="004F6B3B"/>
    <w:rsid w:val="004F7ABF"/>
    <w:rsid w:val="00500718"/>
    <w:rsid w:val="005052AD"/>
    <w:rsid w:val="00505BAE"/>
    <w:rsid w:val="00505F3B"/>
    <w:rsid w:val="005061F5"/>
    <w:rsid w:val="00517064"/>
    <w:rsid w:val="00517468"/>
    <w:rsid w:val="00533600"/>
    <w:rsid w:val="00533734"/>
    <w:rsid w:val="00534DC3"/>
    <w:rsid w:val="00536655"/>
    <w:rsid w:val="0054465A"/>
    <w:rsid w:val="00544E94"/>
    <w:rsid w:val="005467FE"/>
    <w:rsid w:val="00550B0B"/>
    <w:rsid w:val="0055232B"/>
    <w:rsid w:val="00552FDC"/>
    <w:rsid w:val="00554CAE"/>
    <w:rsid w:val="005562D7"/>
    <w:rsid w:val="005673F4"/>
    <w:rsid w:val="00573307"/>
    <w:rsid w:val="00577B6A"/>
    <w:rsid w:val="00597C39"/>
    <w:rsid w:val="005A26D1"/>
    <w:rsid w:val="005A2E31"/>
    <w:rsid w:val="005A5893"/>
    <w:rsid w:val="005B20EA"/>
    <w:rsid w:val="005B3223"/>
    <w:rsid w:val="005B4DFC"/>
    <w:rsid w:val="005B5281"/>
    <w:rsid w:val="005C75D9"/>
    <w:rsid w:val="005D0655"/>
    <w:rsid w:val="005D2287"/>
    <w:rsid w:val="005D2412"/>
    <w:rsid w:val="005D347D"/>
    <w:rsid w:val="005D3FC0"/>
    <w:rsid w:val="005D5173"/>
    <w:rsid w:val="005E0DA3"/>
    <w:rsid w:val="005E1FBB"/>
    <w:rsid w:val="005E4388"/>
    <w:rsid w:val="005E731F"/>
    <w:rsid w:val="005F0065"/>
    <w:rsid w:val="005F144B"/>
    <w:rsid w:val="005F3DFE"/>
    <w:rsid w:val="005F5524"/>
    <w:rsid w:val="005F5C63"/>
    <w:rsid w:val="005F67CD"/>
    <w:rsid w:val="00601B97"/>
    <w:rsid w:val="00605672"/>
    <w:rsid w:val="00607961"/>
    <w:rsid w:val="006164C6"/>
    <w:rsid w:val="00626D3E"/>
    <w:rsid w:val="006312DF"/>
    <w:rsid w:val="0063285C"/>
    <w:rsid w:val="00646AF1"/>
    <w:rsid w:val="00647EC5"/>
    <w:rsid w:val="0065606C"/>
    <w:rsid w:val="00656564"/>
    <w:rsid w:val="00657923"/>
    <w:rsid w:val="006601A7"/>
    <w:rsid w:val="00660317"/>
    <w:rsid w:val="006858D8"/>
    <w:rsid w:val="00690BF4"/>
    <w:rsid w:val="00690CE8"/>
    <w:rsid w:val="00691439"/>
    <w:rsid w:val="00695627"/>
    <w:rsid w:val="006964E2"/>
    <w:rsid w:val="006A2FDA"/>
    <w:rsid w:val="006A72FE"/>
    <w:rsid w:val="006B6C0A"/>
    <w:rsid w:val="006C432A"/>
    <w:rsid w:val="006D46FD"/>
    <w:rsid w:val="006D6513"/>
    <w:rsid w:val="006D6746"/>
    <w:rsid w:val="006E0378"/>
    <w:rsid w:val="006F1636"/>
    <w:rsid w:val="006F1EB2"/>
    <w:rsid w:val="006F3013"/>
    <w:rsid w:val="0070667F"/>
    <w:rsid w:val="00706BFA"/>
    <w:rsid w:val="00715CAB"/>
    <w:rsid w:val="00716F2C"/>
    <w:rsid w:val="00720BD4"/>
    <w:rsid w:val="00722EDA"/>
    <w:rsid w:val="0073464F"/>
    <w:rsid w:val="00742A4D"/>
    <w:rsid w:val="00757B24"/>
    <w:rsid w:val="00760ECF"/>
    <w:rsid w:val="00770F3B"/>
    <w:rsid w:val="00772D64"/>
    <w:rsid w:val="00773602"/>
    <w:rsid w:val="00777A18"/>
    <w:rsid w:val="00777D97"/>
    <w:rsid w:val="00777DA2"/>
    <w:rsid w:val="00783AD5"/>
    <w:rsid w:val="00785503"/>
    <w:rsid w:val="00793875"/>
    <w:rsid w:val="007942FA"/>
    <w:rsid w:val="00794521"/>
    <w:rsid w:val="007A03E7"/>
    <w:rsid w:val="007B4128"/>
    <w:rsid w:val="007B56E9"/>
    <w:rsid w:val="007C4502"/>
    <w:rsid w:val="007C657C"/>
    <w:rsid w:val="007D13B4"/>
    <w:rsid w:val="007D369D"/>
    <w:rsid w:val="007D71C9"/>
    <w:rsid w:val="007D78E8"/>
    <w:rsid w:val="007F005D"/>
    <w:rsid w:val="0080301C"/>
    <w:rsid w:val="0081061B"/>
    <w:rsid w:val="00810B33"/>
    <w:rsid w:val="0081203E"/>
    <w:rsid w:val="00812133"/>
    <w:rsid w:val="00817A18"/>
    <w:rsid w:val="00822734"/>
    <w:rsid w:val="00822D73"/>
    <w:rsid w:val="00823141"/>
    <w:rsid w:val="00836B5D"/>
    <w:rsid w:val="008432CE"/>
    <w:rsid w:val="0084458C"/>
    <w:rsid w:val="0085005D"/>
    <w:rsid w:val="00851DF4"/>
    <w:rsid w:val="00852044"/>
    <w:rsid w:val="00854904"/>
    <w:rsid w:val="00857954"/>
    <w:rsid w:val="00860061"/>
    <w:rsid w:val="00861432"/>
    <w:rsid w:val="00861E6F"/>
    <w:rsid w:val="00863008"/>
    <w:rsid w:val="00863C06"/>
    <w:rsid w:val="00864D63"/>
    <w:rsid w:val="00885B50"/>
    <w:rsid w:val="008877FD"/>
    <w:rsid w:val="00890961"/>
    <w:rsid w:val="00894B04"/>
    <w:rsid w:val="008967FA"/>
    <w:rsid w:val="008A038B"/>
    <w:rsid w:val="008A49C7"/>
    <w:rsid w:val="008A5EF1"/>
    <w:rsid w:val="008A792A"/>
    <w:rsid w:val="008B041C"/>
    <w:rsid w:val="008B38EF"/>
    <w:rsid w:val="008B3952"/>
    <w:rsid w:val="008D10C0"/>
    <w:rsid w:val="008D1A26"/>
    <w:rsid w:val="008D24D1"/>
    <w:rsid w:val="008E0A88"/>
    <w:rsid w:val="008E3200"/>
    <w:rsid w:val="008E418F"/>
    <w:rsid w:val="008E50AF"/>
    <w:rsid w:val="008E5421"/>
    <w:rsid w:val="008E67A0"/>
    <w:rsid w:val="008F2B6A"/>
    <w:rsid w:val="008F3F7C"/>
    <w:rsid w:val="008F62A3"/>
    <w:rsid w:val="0090129A"/>
    <w:rsid w:val="00904897"/>
    <w:rsid w:val="0090780C"/>
    <w:rsid w:val="00907B74"/>
    <w:rsid w:val="00912BF8"/>
    <w:rsid w:val="00913355"/>
    <w:rsid w:val="00913641"/>
    <w:rsid w:val="00917F29"/>
    <w:rsid w:val="009201CF"/>
    <w:rsid w:val="00925B06"/>
    <w:rsid w:val="009270CD"/>
    <w:rsid w:val="009271BE"/>
    <w:rsid w:val="00931A15"/>
    <w:rsid w:val="00932269"/>
    <w:rsid w:val="00937BB3"/>
    <w:rsid w:val="009405B7"/>
    <w:rsid w:val="0094386C"/>
    <w:rsid w:val="00943B3E"/>
    <w:rsid w:val="009443FD"/>
    <w:rsid w:val="009460D1"/>
    <w:rsid w:val="00947AB2"/>
    <w:rsid w:val="00947D49"/>
    <w:rsid w:val="00950C42"/>
    <w:rsid w:val="0095251D"/>
    <w:rsid w:val="009551C5"/>
    <w:rsid w:val="00960D67"/>
    <w:rsid w:val="00964125"/>
    <w:rsid w:val="00964EEF"/>
    <w:rsid w:val="009720D9"/>
    <w:rsid w:val="009728C9"/>
    <w:rsid w:val="009730EB"/>
    <w:rsid w:val="00990A9B"/>
    <w:rsid w:val="00991406"/>
    <w:rsid w:val="00991998"/>
    <w:rsid w:val="0099776F"/>
    <w:rsid w:val="009A1532"/>
    <w:rsid w:val="009A6977"/>
    <w:rsid w:val="009B4C99"/>
    <w:rsid w:val="009C1941"/>
    <w:rsid w:val="009C1A1D"/>
    <w:rsid w:val="009D7962"/>
    <w:rsid w:val="009E15F1"/>
    <w:rsid w:val="009E28C7"/>
    <w:rsid w:val="009E360B"/>
    <w:rsid w:val="009E6E4C"/>
    <w:rsid w:val="009F302B"/>
    <w:rsid w:val="009F385C"/>
    <w:rsid w:val="00A034AF"/>
    <w:rsid w:val="00A049F3"/>
    <w:rsid w:val="00A05DF2"/>
    <w:rsid w:val="00A07290"/>
    <w:rsid w:val="00A111BD"/>
    <w:rsid w:val="00A12535"/>
    <w:rsid w:val="00A14FBA"/>
    <w:rsid w:val="00A24AEA"/>
    <w:rsid w:val="00A33B03"/>
    <w:rsid w:val="00A40C0C"/>
    <w:rsid w:val="00A4489C"/>
    <w:rsid w:val="00A44DF8"/>
    <w:rsid w:val="00A50009"/>
    <w:rsid w:val="00A51568"/>
    <w:rsid w:val="00A54FD8"/>
    <w:rsid w:val="00A55CF9"/>
    <w:rsid w:val="00A74E07"/>
    <w:rsid w:val="00A80314"/>
    <w:rsid w:val="00A86746"/>
    <w:rsid w:val="00A914E5"/>
    <w:rsid w:val="00A95E79"/>
    <w:rsid w:val="00AA2258"/>
    <w:rsid w:val="00AA5FD5"/>
    <w:rsid w:val="00AA727E"/>
    <w:rsid w:val="00AB2793"/>
    <w:rsid w:val="00AB37DE"/>
    <w:rsid w:val="00AB6C3E"/>
    <w:rsid w:val="00AC3BAF"/>
    <w:rsid w:val="00AC563F"/>
    <w:rsid w:val="00AC792A"/>
    <w:rsid w:val="00AD1769"/>
    <w:rsid w:val="00AD5131"/>
    <w:rsid w:val="00AE0CDE"/>
    <w:rsid w:val="00B04056"/>
    <w:rsid w:val="00B07C1A"/>
    <w:rsid w:val="00B17CBE"/>
    <w:rsid w:val="00B3633F"/>
    <w:rsid w:val="00B46CEB"/>
    <w:rsid w:val="00B531D5"/>
    <w:rsid w:val="00B537C9"/>
    <w:rsid w:val="00B53DEF"/>
    <w:rsid w:val="00B57E42"/>
    <w:rsid w:val="00B614A1"/>
    <w:rsid w:val="00B65E87"/>
    <w:rsid w:val="00B66BDC"/>
    <w:rsid w:val="00B72A09"/>
    <w:rsid w:val="00B83911"/>
    <w:rsid w:val="00B83B89"/>
    <w:rsid w:val="00B85536"/>
    <w:rsid w:val="00B8588A"/>
    <w:rsid w:val="00B93DBF"/>
    <w:rsid w:val="00B93E79"/>
    <w:rsid w:val="00BA18D7"/>
    <w:rsid w:val="00BA6C23"/>
    <w:rsid w:val="00BB25A9"/>
    <w:rsid w:val="00BB3AEF"/>
    <w:rsid w:val="00BB756A"/>
    <w:rsid w:val="00BC0308"/>
    <w:rsid w:val="00BC3A38"/>
    <w:rsid w:val="00BD2D1F"/>
    <w:rsid w:val="00BD54D3"/>
    <w:rsid w:val="00BD5C42"/>
    <w:rsid w:val="00BD6A61"/>
    <w:rsid w:val="00BE3A82"/>
    <w:rsid w:val="00BE3D40"/>
    <w:rsid w:val="00BF451C"/>
    <w:rsid w:val="00BF664B"/>
    <w:rsid w:val="00C012AD"/>
    <w:rsid w:val="00C043DE"/>
    <w:rsid w:val="00C065C9"/>
    <w:rsid w:val="00C125BA"/>
    <w:rsid w:val="00C14AA4"/>
    <w:rsid w:val="00C17AED"/>
    <w:rsid w:val="00C24402"/>
    <w:rsid w:val="00C31469"/>
    <w:rsid w:val="00C40A2A"/>
    <w:rsid w:val="00C458DE"/>
    <w:rsid w:val="00C5127A"/>
    <w:rsid w:val="00C549F1"/>
    <w:rsid w:val="00C569D5"/>
    <w:rsid w:val="00C62B6D"/>
    <w:rsid w:val="00C63A8A"/>
    <w:rsid w:val="00C724EA"/>
    <w:rsid w:val="00C91B44"/>
    <w:rsid w:val="00C94AFF"/>
    <w:rsid w:val="00C97650"/>
    <w:rsid w:val="00CA2FD2"/>
    <w:rsid w:val="00CB20C1"/>
    <w:rsid w:val="00CC11A2"/>
    <w:rsid w:val="00CC45C2"/>
    <w:rsid w:val="00CD2103"/>
    <w:rsid w:val="00CD2A65"/>
    <w:rsid w:val="00CD4325"/>
    <w:rsid w:val="00CD4BFA"/>
    <w:rsid w:val="00CD5D6E"/>
    <w:rsid w:val="00CD7E5F"/>
    <w:rsid w:val="00CE1B7D"/>
    <w:rsid w:val="00CE45CA"/>
    <w:rsid w:val="00CE6BD8"/>
    <w:rsid w:val="00CF65EC"/>
    <w:rsid w:val="00CF6AA1"/>
    <w:rsid w:val="00D02C74"/>
    <w:rsid w:val="00D02D1E"/>
    <w:rsid w:val="00D04FD4"/>
    <w:rsid w:val="00D11E6F"/>
    <w:rsid w:val="00D2496D"/>
    <w:rsid w:val="00D24FFB"/>
    <w:rsid w:val="00D2696B"/>
    <w:rsid w:val="00D27946"/>
    <w:rsid w:val="00D27EC4"/>
    <w:rsid w:val="00D308A6"/>
    <w:rsid w:val="00D32549"/>
    <w:rsid w:val="00D33124"/>
    <w:rsid w:val="00D33250"/>
    <w:rsid w:val="00D36738"/>
    <w:rsid w:val="00D41016"/>
    <w:rsid w:val="00D43AD1"/>
    <w:rsid w:val="00D444F7"/>
    <w:rsid w:val="00D45478"/>
    <w:rsid w:val="00D45630"/>
    <w:rsid w:val="00D4668A"/>
    <w:rsid w:val="00D47D63"/>
    <w:rsid w:val="00D54D16"/>
    <w:rsid w:val="00D56F2F"/>
    <w:rsid w:val="00D74483"/>
    <w:rsid w:val="00D774F1"/>
    <w:rsid w:val="00D80859"/>
    <w:rsid w:val="00D80A50"/>
    <w:rsid w:val="00D81085"/>
    <w:rsid w:val="00D86598"/>
    <w:rsid w:val="00D8754F"/>
    <w:rsid w:val="00D90DDC"/>
    <w:rsid w:val="00D958F1"/>
    <w:rsid w:val="00D96D75"/>
    <w:rsid w:val="00DB0430"/>
    <w:rsid w:val="00DC050A"/>
    <w:rsid w:val="00DC5275"/>
    <w:rsid w:val="00DC7045"/>
    <w:rsid w:val="00DD4C72"/>
    <w:rsid w:val="00DD5FAA"/>
    <w:rsid w:val="00DE08E2"/>
    <w:rsid w:val="00DE5628"/>
    <w:rsid w:val="00DF0115"/>
    <w:rsid w:val="00DF1444"/>
    <w:rsid w:val="00DF4BCC"/>
    <w:rsid w:val="00E00B52"/>
    <w:rsid w:val="00E0154E"/>
    <w:rsid w:val="00E01C61"/>
    <w:rsid w:val="00E11768"/>
    <w:rsid w:val="00E133CB"/>
    <w:rsid w:val="00E21CF1"/>
    <w:rsid w:val="00E22385"/>
    <w:rsid w:val="00E22DD0"/>
    <w:rsid w:val="00E25C17"/>
    <w:rsid w:val="00E25D0F"/>
    <w:rsid w:val="00E334DF"/>
    <w:rsid w:val="00E403C5"/>
    <w:rsid w:val="00E44FD4"/>
    <w:rsid w:val="00E45209"/>
    <w:rsid w:val="00E45E1F"/>
    <w:rsid w:val="00E45FBE"/>
    <w:rsid w:val="00E554C1"/>
    <w:rsid w:val="00E57D19"/>
    <w:rsid w:val="00E63355"/>
    <w:rsid w:val="00E65BF6"/>
    <w:rsid w:val="00E748BC"/>
    <w:rsid w:val="00E85D2C"/>
    <w:rsid w:val="00E87540"/>
    <w:rsid w:val="00E87AAA"/>
    <w:rsid w:val="00E926B8"/>
    <w:rsid w:val="00E93F41"/>
    <w:rsid w:val="00E954AF"/>
    <w:rsid w:val="00E95A96"/>
    <w:rsid w:val="00E970A9"/>
    <w:rsid w:val="00E97864"/>
    <w:rsid w:val="00EA0C5C"/>
    <w:rsid w:val="00EB19C0"/>
    <w:rsid w:val="00EC1A1E"/>
    <w:rsid w:val="00EC66C4"/>
    <w:rsid w:val="00ED2D25"/>
    <w:rsid w:val="00EE347F"/>
    <w:rsid w:val="00F01C18"/>
    <w:rsid w:val="00F03252"/>
    <w:rsid w:val="00F0352D"/>
    <w:rsid w:val="00F03783"/>
    <w:rsid w:val="00F11AC6"/>
    <w:rsid w:val="00F13E60"/>
    <w:rsid w:val="00F3513A"/>
    <w:rsid w:val="00F35C91"/>
    <w:rsid w:val="00F36D80"/>
    <w:rsid w:val="00F4264E"/>
    <w:rsid w:val="00F43B98"/>
    <w:rsid w:val="00F44036"/>
    <w:rsid w:val="00F50C5C"/>
    <w:rsid w:val="00F53B32"/>
    <w:rsid w:val="00F56B4A"/>
    <w:rsid w:val="00F60453"/>
    <w:rsid w:val="00F6498C"/>
    <w:rsid w:val="00F679AC"/>
    <w:rsid w:val="00F7311E"/>
    <w:rsid w:val="00F77F1A"/>
    <w:rsid w:val="00F9393B"/>
    <w:rsid w:val="00F9477E"/>
    <w:rsid w:val="00F95206"/>
    <w:rsid w:val="00F95C70"/>
    <w:rsid w:val="00F97D92"/>
    <w:rsid w:val="00FA496A"/>
    <w:rsid w:val="00FA4EA8"/>
    <w:rsid w:val="00FC1571"/>
    <w:rsid w:val="00FC1A9D"/>
    <w:rsid w:val="00FC3918"/>
    <w:rsid w:val="00FC50A3"/>
    <w:rsid w:val="00FD46B4"/>
    <w:rsid w:val="00FE070A"/>
    <w:rsid w:val="00FE5BF1"/>
    <w:rsid w:val="00FF103C"/>
    <w:rsid w:val="00FF14EC"/>
    <w:rsid w:val="00FF1E17"/>
    <w:rsid w:val="00FF6162"/>
    <w:rsid w:val="00FF66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986273"/>
  <w15:docId w15:val="{F26F7284-31D9-4F6B-9CDA-A0B5E6FE1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536"/>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5536"/>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5536"/>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8553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8553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8553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8553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8553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53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F3D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DBE"/>
    <w:rPr>
      <w:rFonts w:ascii="Calibri" w:hAnsi="Calibri" w:cs="Calibri"/>
      <w:noProof/>
    </w:rPr>
  </w:style>
  <w:style w:type="paragraph" w:customStyle="1" w:styleId="EndNoteBibliography">
    <w:name w:val="EndNote Bibliography"/>
    <w:basedOn w:val="Normal"/>
    <w:link w:val="EndNoteBibliographyChar"/>
    <w:rsid w:val="004F3D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3DBE"/>
    <w:rPr>
      <w:rFonts w:ascii="Calibri" w:hAnsi="Calibri" w:cs="Calibri"/>
      <w:noProof/>
    </w:rPr>
  </w:style>
  <w:style w:type="character" w:styleId="CommentReference">
    <w:name w:val="annotation reference"/>
    <w:basedOn w:val="DefaultParagraphFont"/>
    <w:uiPriority w:val="99"/>
    <w:semiHidden/>
    <w:unhideWhenUsed/>
    <w:rsid w:val="009A1532"/>
    <w:rPr>
      <w:sz w:val="16"/>
      <w:szCs w:val="16"/>
    </w:rPr>
  </w:style>
  <w:style w:type="paragraph" w:styleId="CommentText">
    <w:name w:val="annotation text"/>
    <w:basedOn w:val="Normal"/>
    <w:link w:val="CommentTextChar"/>
    <w:uiPriority w:val="99"/>
    <w:unhideWhenUsed/>
    <w:rsid w:val="009A1532"/>
    <w:pPr>
      <w:spacing w:line="240" w:lineRule="auto"/>
    </w:pPr>
    <w:rPr>
      <w:sz w:val="20"/>
      <w:szCs w:val="20"/>
    </w:rPr>
  </w:style>
  <w:style w:type="character" w:customStyle="1" w:styleId="CommentTextChar">
    <w:name w:val="Comment Text Char"/>
    <w:basedOn w:val="DefaultParagraphFont"/>
    <w:link w:val="CommentText"/>
    <w:uiPriority w:val="99"/>
    <w:rsid w:val="009A1532"/>
    <w:rPr>
      <w:sz w:val="20"/>
      <w:szCs w:val="20"/>
    </w:rPr>
  </w:style>
  <w:style w:type="paragraph" w:styleId="CommentSubject">
    <w:name w:val="annotation subject"/>
    <w:basedOn w:val="CommentText"/>
    <w:next w:val="CommentText"/>
    <w:link w:val="CommentSubjectChar"/>
    <w:uiPriority w:val="99"/>
    <w:semiHidden/>
    <w:unhideWhenUsed/>
    <w:rsid w:val="009A1532"/>
    <w:rPr>
      <w:b/>
      <w:bCs/>
    </w:rPr>
  </w:style>
  <w:style w:type="character" w:customStyle="1" w:styleId="CommentSubjectChar">
    <w:name w:val="Comment Subject Char"/>
    <w:basedOn w:val="CommentTextChar"/>
    <w:link w:val="CommentSubject"/>
    <w:uiPriority w:val="99"/>
    <w:semiHidden/>
    <w:rsid w:val="009A1532"/>
    <w:rPr>
      <w:b/>
      <w:bCs/>
      <w:sz w:val="20"/>
      <w:szCs w:val="20"/>
    </w:rPr>
  </w:style>
  <w:style w:type="paragraph" w:styleId="BalloonText">
    <w:name w:val="Balloon Text"/>
    <w:basedOn w:val="Normal"/>
    <w:link w:val="BalloonTextChar"/>
    <w:uiPriority w:val="99"/>
    <w:semiHidden/>
    <w:unhideWhenUsed/>
    <w:rsid w:val="009A15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532"/>
    <w:rPr>
      <w:rFonts w:ascii="Segoe UI" w:hAnsi="Segoe UI" w:cs="Segoe UI"/>
      <w:sz w:val="18"/>
      <w:szCs w:val="18"/>
    </w:rPr>
  </w:style>
  <w:style w:type="character" w:styleId="Hyperlink">
    <w:name w:val="Hyperlink"/>
    <w:basedOn w:val="DefaultParagraphFont"/>
    <w:uiPriority w:val="99"/>
    <w:unhideWhenUsed/>
    <w:rsid w:val="004811C0"/>
    <w:rPr>
      <w:color w:val="0563C1" w:themeColor="hyperlink"/>
      <w:u w:val="single"/>
    </w:rPr>
  </w:style>
  <w:style w:type="character" w:customStyle="1" w:styleId="Heading2Char">
    <w:name w:val="Heading 2 Char"/>
    <w:basedOn w:val="DefaultParagraphFont"/>
    <w:link w:val="Heading2"/>
    <w:uiPriority w:val="9"/>
    <w:rsid w:val="00B85536"/>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8553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855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8553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8553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8553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8553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8553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5536"/>
    <w:rPr>
      <w:rFonts w:asciiTheme="majorHAnsi" w:eastAsiaTheme="majorEastAsia" w:hAnsiTheme="majorHAnsi" w:cstheme="majorBidi"/>
      <w:i/>
      <w:iCs/>
      <w:color w:val="272727" w:themeColor="text1" w:themeTint="D8"/>
      <w:sz w:val="21"/>
      <w:szCs w:val="21"/>
    </w:rPr>
  </w:style>
  <w:style w:type="character" w:customStyle="1" w:styleId="apple-converted-space">
    <w:name w:val="apple-converted-space"/>
    <w:basedOn w:val="DefaultParagraphFont"/>
    <w:rsid w:val="005C75D9"/>
  </w:style>
  <w:style w:type="paragraph" w:styleId="Caption">
    <w:name w:val="caption"/>
    <w:basedOn w:val="Normal"/>
    <w:next w:val="Normal"/>
    <w:uiPriority w:val="35"/>
    <w:unhideWhenUsed/>
    <w:qFormat/>
    <w:rsid w:val="006D46FD"/>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3D3FB9"/>
    <w:rPr>
      <w:color w:val="605E5C"/>
      <w:shd w:val="clear" w:color="auto" w:fill="E1DFDD"/>
    </w:rPr>
  </w:style>
  <w:style w:type="paragraph" w:styleId="NormalWeb">
    <w:name w:val="Normal (Web)"/>
    <w:basedOn w:val="Normal"/>
    <w:uiPriority w:val="99"/>
    <w:semiHidden/>
    <w:unhideWhenUsed/>
    <w:rsid w:val="001C6BDA"/>
    <w:rPr>
      <w:rFonts w:ascii="Times New Roman" w:hAnsi="Times New Roman" w:cs="Times New Roman"/>
      <w:sz w:val="24"/>
      <w:szCs w:val="24"/>
    </w:rPr>
  </w:style>
  <w:style w:type="character" w:customStyle="1" w:styleId="fontstyle01">
    <w:name w:val="fontstyle01"/>
    <w:basedOn w:val="DefaultParagraphFont"/>
    <w:rsid w:val="002664DE"/>
    <w:rPr>
      <w:rFonts w:ascii="RealpageEHR4" w:hAnsi="RealpageEHR4" w:hint="default"/>
      <w:b w:val="0"/>
      <w:bCs w:val="0"/>
      <w:i w:val="0"/>
      <w:iCs w:val="0"/>
      <w:color w:val="000000"/>
      <w:sz w:val="20"/>
      <w:szCs w:val="20"/>
    </w:rPr>
  </w:style>
  <w:style w:type="paragraph" w:styleId="NoSpacing">
    <w:name w:val="No Spacing"/>
    <w:uiPriority w:val="1"/>
    <w:qFormat/>
    <w:rsid w:val="00FC1571"/>
    <w:pPr>
      <w:spacing w:after="0" w:line="240" w:lineRule="auto"/>
    </w:pPr>
  </w:style>
  <w:style w:type="paragraph" w:styleId="Revision">
    <w:name w:val="Revision"/>
    <w:hidden/>
    <w:uiPriority w:val="99"/>
    <w:semiHidden/>
    <w:rsid w:val="005A26D1"/>
    <w:pPr>
      <w:spacing w:after="0" w:line="240" w:lineRule="auto"/>
    </w:pPr>
  </w:style>
  <w:style w:type="character" w:styleId="PlaceholderText">
    <w:name w:val="Placeholder Text"/>
    <w:basedOn w:val="DefaultParagraphFont"/>
    <w:uiPriority w:val="99"/>
    <w:semiHidden/>
    <w:rsid w:val="006A2FDA"/>
    <w:rPr>
      <w:color w:val="808080"/>
    </w:rPr>
  </w:style>
  <w:style w:type="character" w:styleId="UnresolvedMention">
    <w:name w:val="Unresolved Mention"/>
    <w:basedOn w:val="DefaultParagraphFont"/>
    <w:uiPriority w:val="99"/>
    <w:semiHidden/>
    <w:unhideWhenUsed/>
    <w:rsid w:val="002615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93961">
      <w:bodyDiv w:val="1"/>
      <w:marLeft w:val="0"/>
      <w:marRight w:val="0"/>
      <w:marTop w:val="0"/>
      <w:marBottom w:val="0"/>
      <w:divBdr>
        <w:top w:val="none" w:sz="0" w:space="0" w:color="auto"/>
        <w:left w:val="none" w:sz="0" w:space="0" w:color="auto"/>
        <w:bottom w:val="none" w:sz="0" w:space="0" w:color="auto"/>
        <w:right w:val="none" w:sz="0" w:space="0" w:color="auto"/>
      </w:divBdr>
      <w:divsChild>
        <w:div w:id="1760982828">
          <w:marLeft w:val="0"/>
          <w:marRight w:val="0"/>
          <w:marTop w:val="0"/>
          <w:marBottom w:val="0"/>
          <w:divBdr>
            <w:top w:val="none" w:sz="0" w:space="0" w:color="auto"/>
            <w:left w:val="none" w:sz="0" w:space="0" w:color="auto"/>
            <w:bottom w:val="none" w:sz="0" w:space="0" w:color="auto"/>
            <w:right w:val="none" w:sz="0" w:space="0" w:color="auto"/>
          </w:divBdr>
          <w:divsChild>
            <w:div w:id="1643654273">
              <w:marLeft w:val="0"/>
              <w:marRight w:val="0"/>
              <w:marTop w:val="0"/>
              <w:marBottom w:val="0"/>
              <w:divBdr>
                <w:top w:val="none" w:sz="0" w:space="0" w:color="auto"/>
                <w:left w:val="none" w:sz="0" w:space="0" w:color="auto"/>
                <w:bottom w:val="none" w:sz="0" w:space="0" w:color="auto"/>
                <w:right w:val="none" w:sz="0" w:space="0" w:color="auto"/>
              </w:divBdr>
              <w:divsChild>
                <w:div w:id="164123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60325">
      <w:bodyDiv w:val="1"/>
      <w:marLeft w:val="0"/>
      <w:marRight w:val="0"/>
      <w:marTop w:val="0"/>
      <w:marBottom w:val="0"/>
      <w:divBdr>
        <w:top w:val="none" w:sz="0" w:space="0" w:color="auto"/>
        <w:left w:val="none" w:sz="0" w:space="0" w:color="auto"/>
        <w:bottom w:val="none" w:sz="0" w:space="0" w:color="auto"/>
        <w:right w:val="none" w:sz="0" w:space="0" w:color="auto"/>
      </w:divBdr>
      <w:divsChild>
        <w:div w:id="1947691063">
          <w:marLeft w:val="0"/>
          <w:marRight w:val="0"/>
          <w:marTop w:val="0"/>
          <w:marBottom w:val="0"/>
          <w:divBdr>
            <w:top w:val="none" w:sz="0" w:space="0" w:color="auto"/>
            <w:left w:val="none" w:sz="0" w:space="0" w:color="auto"/>
            <w:bottom w:val="none" w:sz="0" w:space="0" w:color="auto"/>
            <w:right w:val="none" w:sz="0" w:space="0" w:color="auto"/>
          </w:divBdr>
          <w:divsChild>
            <w:div w:id="444274035">
              <w:marLeft w:val="0"/>
              <w:marRight w:val="0"/>
              <w:marTop w:val="0"/>
              <w:marBottom w:val="0"/>
              <w:divBdr>
                <w:top w:val="none" w:sz="0" w:space="0" w:color="auto"/>
                <w:left w:val="none" w:sz="0" w:space="0" w:color="auto"/>
                <w:bottom w:val="none" w:sz="0" w:space="0" w:color="auto"/>
                <w:right w:val="none" w:sz="0" w:space="0" w:color="auto"/>
              </w:divBdr>
              <w:divsChild>
                <w:div w:id="184058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322040">
      <w:bodyDiv w:val="1"/>
      <w:marLeft w:val="0"/>
      <w:marRight w:val="0"/>
      <w:marTop w:val="0"/>
      <w:marBottom w:val="0"/>
      <w:divBdr>
        <w:top w:val="none" w:sz="0" w:space="0" w:color="auto"/>
        <w:left w:val="none" w:sz="0" w:space="0" w:color="auto"/>
        <w:bottom w:val="none" w:sz="0" w:space="0" w:color="auto"/>
        <w:right w:val="none" w:sz="0" w:space="0" w:color="auto"/>
      </w:divBdr>
      <w:divsChild>
        <w:div w:id="1100029987">
          <w:marLeft w:val="0"/>
          <w:marRight w:val="0"/>
          <w:marTop w:val="0"/>
          <w:marBottom w:val="0"/>
          <w:divBdr>
            <w:top w:val="none" w:sz="0" w:space="0" w:color="auto"/>
            <w:left w:val="none" w:sz="0" w:space="0" w:color="auto"/>
            <w:bottom w:val="none" w:sz="0" w:space="0" w:color="auto"/>
            <w:right w:val="none" w:sz="0" w:space="0" w:color="auto"/>
          </w:divBdr>
        </w:div>
        <w:div w:id="1772973017">
          <w:marLeft w:val="0"/>
          <w:marRight w:val="0"/>
          <w:marTop w:val="0"/>
          <w:marBottom w:val="0"/>
          <w:divBdr>
            <w:top w:val="none" w:sz="0" w:space="0" w:color="auto"/>
            <w:left w:val="none" w:sz="0" w:space="0" w:color="auto"/>
            <w:bottom w:val="none" w:sz="0" w:space="0" w:color="auto"/>
            <w:right w:val="none" w:sz="0" w:space="0" w:color="auto"/>
          </w:divBdr>
        </w:div>
        <w:div w:id="483471374">
          <w:marLeft w:val="0"/>
          <w:marRight w:val="0"/>
          <w:marTop w:val="0"/>
          <w:marBottom w:val="0"/>
          <w:divBdr>
            <w:top w:val="none" w:sz="0" w:space="0" w:color="auto"/>
            <w:left w:val="none" w:sz="0" w:space="0" w:color="auto"/>
            <w:bottom w:val="none" w:sz="0" w:space="0" w:color="auto"/>
            <w:right w:val="none" w:sz="0" w:space="0" w:color="auto"/>
          </w:divBdr>
        </w:div>
        <w:div w:id="379401430">
          <w:marLeft w:val="0"/>
          <w:marRight w:val="0"/>
          <w:marTop w:val="0"/>
          <w:marBottom w:val="0"/>
          <w:divBdr>
            <w:top w:val="none" w:sz="0" w:space="0" w:color="auto"/>
            <w:left w:val="none" w:sz="0" w:space="0" w:color="auto"/>
            <w:bottom w:val="none" w:sz="0" w:space="0" w:color="auto"/>
            <w:right w:val="none" w:sz="0" w:space="0" w:color="auto"/>
          </w:divBdr>
        </w:div>
        <w:div w:id="410472400">
          <w:marLeft w:val="0"/>
          <w:marRight w:val="0"/>
          <w:marTop w:val="0"/>
          <w:marBottom w:val="0"/>
          <w:divBdr>
            <w:top w:val="none" w:sz="0" w:space="0" w:color="auto"/>
            <w:left w:val="none" w:sz="0" w:space="0" w:color="auto"/>
            <w:bottom w:val="none" w:sz="0" w:space="0" w:color="auto"/>
            <w:right w:val="none" w:sz="0" w:space="0" w:color="auto"/>
          </w:divBdr>
        </w:div>
        <w:div w:id="1946619985">
          <w:marLeft w:val="0"/>
          <w:marRight w:val="0"/>
          <w:marTop w:val="0"/>
          <w:marBottom w:val="0"/>
          <w:divBdr>
            <w:top w:val="none" w:sz="0" w:space="0" w:color="auto"/>
            <w:left w:val="none" w:sz="0" w:space="0" w:color="auto"/>
            <w:bottom w:val="none" w:sz="0" w:space="0" w:color="auto"/>
            <w:right w:val="none" w:sz="0" w:space="0" w:color="auto"/>
          </w:divBdr>
        </w:div>
        <w:div w:id="1952274719">
          <w:marLeft w:val="0"/>
          <w:marRight w:val="0"/>
          <w:marTop w:val="0"/>
          <w:marBottom w:val="0"/>
          <w:divBdr>
            <w:top w:val="none" w:sz="0" w:space="0" w:color="auto"/>
            <w:left w:val="none" w:sz="0" w:space="0" w:color="auto"/>
            <w:bottom w:val="none" w:sz="0" w:space="0" w:color="auto"/>
            <w:right w:val="none" w:sz="0" w:space="0" w:color="auto"/>
          </w:divBdr>
        </w:div>
        <w:div w:id="511384793">
          <w:marLeft w:val="0"/>
          <w:marRight w:val="0"/>
          <w:marTop w:val="0"/>
          <w:marBottom w:val="0"/>
          <w:divBdr>
            <w:top w:val="none" w:sz="0" w:space="0" w:color="auto"/>
            <w:left w:val="none" w:sz="0" w:space="0" w:color="auto"/>
            <w:bottom w:val="none" w:sz="0" w:space="0" w:color="auto"/>
            <w:right w:val="none" w:sz="0" w:space="0" w:color="auto"/>
          </w:divBdr>
        </w:div>
        <w:div w:id="1062100898">
          <w:marLeft w:val="0"/>
          <w:marRight w:val="0"/>
          <w:marTop w:val="0"/>
          <w:marBottom w:val="0"/>
          <w:divBdr>
            <w:top w:val="none" w:sz="0" w:space="0" w:color="auto"/>
            <w:left w:val="none" w:sz="0" w:space="0" w:color="auto"/>
            <w:bottom w:val="none" w:sz="0" w:space="0" w:color="auto"/>
            <w:right w:val="none" w:sz="0" w:space="0" w:color="auto"/>
          </w:divBdr>
        </w:div>
        <w:div w:id="1597640006">
          <w:marLeft w:val="0"/>
          <w:marRight w:val="0"/>
          <w:marTop w:val="0"/>
          <w:marBottom w:val="0"/>
          <w:divBdr>
            <w:top w:val="none" w:sz="0" w:space="0" w:color="auto"/>
            <w:left w:val="none" w:sz="0" w:space="0" w:color="auto"/>
            <w:bottom w:val="none" w:sz="0" w:space="0" w:color="auto"/>
            <w:right w:val="none" w:sz="0" w:space="0" w:color="auto"/>
          </w:divBdr>
        </w:div>
      </w:divsChild>
    </w:div>
    <w:div w:id="1341349352">
      <w:bodyDiv w:val="1"/>
      <w:marLeft w:val="0"/>
      <w:marRight w:val="0"/>
      <w:marTop w:val="0"/>
      <w:marBottom w:val="0"/>
      <w:divBdr>
        <w:top w:val="none" w:sz="0" w:space="0" w:color="auto"/>
        <w:left w:val="none" w:sz="0" w:space="0" w:color="auto"/>
        <w:bottom w:val="none" w:sz="0" w:space="0" w:color="auto"/>
        <w:right w:val="none" w:sz="0" w:space="0" w:color="auto"/>
      </w:divBdr>
      <w:divsChild>
        <w:div w:id="1802336039">
          <w:marLeft w:val="0"/>
          <w:marRight w:val="0"/>
          <w:marTop w:val="0"/>
          <w:marBottom w:val="0"/>
          <w:divBdr>
            <w:top w:val="none" w:sz="0" w:space="0" w:color="auto"/>
            <w:left w:val="none" w:sz="0" w:space="0" w:color="auto"/>
            <w:bottom w:val="none" w:sz="0" w:space="0" w:color="auto"/>
            <w:right w:val="none" w:sz="0" w:space="0" w:color="auto"/>
          </w:divBdr>
          <w:divsChild>
            <w:div w:id="703941280">
              <w:marLeft w:val="0"/>
              <w:marRight w:val="0"/>
              <w:marTop w:val="0"/>
              <w:marBottom w:val="0"/>
              <w:divBdr>
                <w:top w:val="none" w:sz="0" w:space="0" w:color="auto"/>
                <w:left w:val="none" w:sz="0" w:space="0" w:color="auto"/>
                <w:bottom w:val="none" w:sz="0" w:space="0" w:color="auto"/>
                <w:right w:val="none" w:sz="0" w:space="0" w:color="auto"/>
              </w:divBdr>
              <w:divsChild>
                <w:div w:id="93972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88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ernstewart.com"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hyperlink" Target="http://www.sternstewart.com" TargetMode="External"/><Relationship Id="rId12" Type="http://schemas.openxmlformats.org/officeDocument/2006/relationships/hyperlink" Target="http://www.google.com/trend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oi.org/10.1504/IJMCP.2020.108809"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google.com/trends"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www.google.com/trend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gma\Google%20Drive\Working%20papere\EVA\Scopu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gma\Google%20Drive\Working%20papere\EVA\Google%20Trends%20-%20Economic%20value%20added%203-1-19.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gma\Google%20Drive\Working%20papere\EVA\Google%20trends%20-%20EVA%20v%20RI%203-1-19.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3:$A$30</c:f>
              <c:numCache>
                <c:formatCode>General</c:formatCod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numCache>
            </c:numRef>
          </c:cat>
          <c:val>
            <c:numRef>
              <c:f>Sheet1!$B$3:$B$30</c:f>
              <c:numCache>
                <c:formatCode>General</c:formatCode>
                <c:ptCount val="28"/>
                <c:pt idx="0">
                  <c:v>1</c:v>
                </c:pt>
                <c:pt idx="1">
                  <c:v>1</c:v>
                </c:pt>
                <c:pt idx="2">
                  <c:v>1</c:v>
                </c:pt>
                <c:pt idx="3">
                  <c:v>1</c:v>
                </c:pt>
                <c:pt idx="4">
                  <c:v>1</c:v>
                </c:pt>
                <c:pt idx="5">
                  <c:v>5</c:v>
                </c:pt>
                <c:pt idx="6">
                  <c:v>13</c:v>
                </c:pt>
                <c:pt idx="7">
                  <c:v>11</c:v>
                </c:pt>
                <c:pt idx="8">
                  <c:v>15</c:v>
                </c:pt>
                <c:pt idx="9">
                  <c:v>15</c:v>
                </c:pt>
                <c:pt idx="10">
                  <c:v>12</c:v>
                </c:pt>
                <c:pt idx="11">
                  <c:v>11</c:v>
                </c:pt>
                <c:pt idx="12">
                  <c:v>31</c:v>
                </c:pt>
                <c:pt idx="13">
                  <c:v>22</c:v>
                </c:pt>
                <c:pt idx="14">
                  <c:v>22</c:v>
                </c:pt>
                <c:pt idx="15">
                  <c:v>23</c:v>
                </c:pt>
                <c:pt idx="16">
                  <c:v>35</c:v>
                </c:pt>
                <c:pt idx="17">
                  <c:v>30</c:v>
                </c:pt>
                <c:pt idx="18">
                  <c:v>30</c:v>
                </c:pt>
                <c:pt idx="19">
                  <c:v>42</c:v>
                </c:pt>
                <c:pt idx="20">
                  <c:v>64</c:v>
                </c:pt>
                <c:pt idx="21">
                  <c:v>38</c:v>
                </c:pt>
                <c:pt idx="22">
                  <c:v>42</c:v>
                </c:pt>
                <c:pt idx="23">
                  <c:v>37</c:v>
                </c:pt>
                <c:pt idx="24">
                  <c:v>40</c:v>
                </c:pt>
                <c:pt idx="25">
                  <c:v>36</c:v>
                </c:pt>
                <c:pt idx="26">
                  <c:v>59</c:v>
                </c:pt>
                <c:pt idx="27">
                  <c:v>50</c:v>
                </c:pt>
              </c:numCache>
            </c:numRef>
          </c:val>
          <c:extLst>
            <c:ext xmlns:c16="http://schemas.microsoft.com/office/drawing/2014/chart" uri="{C3380CC4-5D6E-409C-BE32-E72D297353CC}">
              <c16:uniqueId val="{00000000-C847-4A11-9AA2-9E648C719B24}"/>
            </c:ext>
          </c:extLst>
        </c:ser>
        <c:dLbls>
          <c:showLegendKey val="0"/>
          <c:showVal val="0"/>
          <c:showCatName val="0"/>
          <c:showSerName val="0"/>
          <c:showPercent val="0"/>
          <c:showBubbleSize val="0"/>
        </c:dLbls>
        <c:gapWidth val="219"/>
        <c:overlap val="-27"/>
        <c:axId val="595367304"/>
        <c:axId val="595360640"/>
      </c:barChart>
      <c:catAx>
        <c:axId val="595367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0640"/>
        <c:crosses val="autoZero"/>
        <c:auto val="1"/>
        <c:lblAlgn val="ctr"/>
        <c:lblOffset val="100"/>
        <c:noMultiLvlLbl val="0"/>
      </c:catAx>
      <c:valAx>
        <c:axId val="595360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7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strRef>
              <c:f>'Google Trends - Economic value '!$A$4:$A$185</c:f>
              <c:strCache>
                <c:ptCount val="182"/>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strCache>
            </c:strRef>
          </c:cat>
          <c:val>
            <c:numRef>
              <c:f>'Google Trends - Economic value '!$B$4:$B$185</c:f>
              <c:numCache>
                <c:formatCode>General</c:formatCode>
                <c:ptCount val="182"/>
                <c:pt idx="0">
                  <c:v>71</c:v>
                </c:pt>
                <c:pt idx="1">
                  <c:v>71</c:v>
                </c:pt>
                <c:pt idx="2">
                  <c:v>44</c:v>
                </c:pt>
                <c:pt idx="3">
                  <c:v>62</c:v>
                </c:pt>
                <c:pt idx="4">
                  <c:v>100</c:v>
                </c:pt>
                <c:pt idx="5">
                  <c:v>84</c:v>
                </c:pt>
                <c:pt idx="6">
                  <c:v>83</c:v>
                </c:pt>
                <c:pt idx="7">
                  <c:v>44</c:v>
                </c:pt>
                <c:pt idx="8">
                  <c:v>78</c:v>
                </c:pt>
                <c:pt idx="9">
                  <c:v>57</c:v>
                </c:pt>
                <c:pt idx="10">
                  <c:v>77</c:v>
                </c:pt>
                <c:pt idx="11">
                  <c:v>56</c:v>
                </c:pt>
                <c:pt idx="12">
                  <c:v>62</c:v>
                </c:pt>
                <c:pt idx="13">
                  <c:v>67</c:v>
                </c:pt>
                <c:pt idx="14">
                  <c:v>66</c:v>
                </c:pt>
                <c:pt idx="15">
                  <c:v>55</c:v>
                </c:pt>
                <c:pt idx="16">
                  <c:v>62</c:v>
                </c:pt>
                <c:pt idx="17">
                  <c:v>76</c:v>
                </c:pt>
                <c:pt idx="18">
                  <c:v>50</c:v>
                </c:pt>
                <c:pt idx="19">
                  <c:v>35</c:v>
                </c:pt>
                <c:pt idx="20">
                  <c:v>53</c:v>
                </c:pt>
                <c:pt idx="21">
                  <c:v>52</c:v>
                </c:pt>
                <c:pt idx="22">
                  <c:v>66</c:v>
                </c:pt>
                <c:pt idx="23">
                  <c:v>60</c:v>
                </c:pt>
                <c:pt idx="24">
                  <c:v>45</c:v>
                </c:pt>
                <c:pt idx="25">
                  <c:v>37</c:v>
                </c:pt>
                <c:pt idx="26">
                  <c:v>47</c:v>
                </c:pt>
                <c:pt idx="27">
                  <c:v>58</c:v>
                </c:pt>
                <c:pt idx="28">
                  <c:v>29</c:v>
                </c:pt>
                <c:pt idx="29">
                  <c:v>47</c:v>
                </c:pt>
                <c:pt idx="30">
                  <c:v>30</c:v>
                </c:pt>
                <c:pt idx="31">
                  <c:v>46</c:v>
                </c:pt>
                <c:pt idx="32">
                  <c:v>44</c:v>
                </c:pt>
                <c:pt idx="33">
                  <c:v>33</c:v>
                </c:pt>
                <c:pt idx="34">
                  <c:v>39</c:v>
                </c:pt>
                <c:pt idx="35">
                  <c:v>32</c:v>
                </c:pt>
                <c:pt idx="36">
                  <c:v>33</c:v>
                </c:pt>
                <c:pt idx="37">
                  <c:v>44</c:v>
                </c:pt>
                <c:pt idx="38">
                  <c:v>46</c:v>
                </c:pt>
                <c:pt idx="39">
                  <c:v>46</c:v>
                </c:pt>
                <c:pt idx="40">
                  <c:v>43</c:v>
                </c:pt>
                <c:pt idx="41">
                  <c:v>36</c:v>
                </c:pt>
                <c:pt idx="42">
                  <c:v>33</c:v>
                </c:pt>
                <c:pt idx="43">
                  <c:v>26</c:v>
                </c:pt>
                <c:pt idx="44">
                  <c:v>16</c:v>
                </c:pt>
                <c:pt idx="45">
                  <c:v>34</c:v>
                </c:pt>
                <c:pt idx="46">
                  <c:v>42</c:v>
                </c:pt>
                <c:pt idx="47">
                  <c:v>29</c:v>
                </c:pt>
                <c:pt idx="48">
                  <c:v>25</c:v>
                </c:pt>
                <c:pt idx="49">
                  <c:v>25</c:v>
                </c:pt>
                <c:pt idx="50">
                  <c:v>31</c:v>
                </c:pt>
                <c:pt idx="51">
                  <c:v>40</c:v>
                </c:pt>
                <c:pt idx="52">
                  <c:v>29</c:v>
                </c:pt>
                <c:pt idx="53">
                  <c:v>33</c:v>
                </c:pt>
                <c:pt idx="54">
                  <c:v>24</c:v>
                </c:pt>
                <c:pt idx="55">
                  <c:v>20</c:v>
                </c:pt>
                <c:pt idx="56">
                  <c:v>32</c:v>
                </c:pt>
                <c:pt idx="57">
                  <c:v>30</c:v>
                </c:pt>
                <c:pt idx="58">
                  <c:v>29</c:v>
                </c:pt>
                <c:pt idx="59">
                  <c:v>32</c:v>
                </c:pt>
                <c:pt idx="60">
                  <c:v>26</c:v>
                </c:pt>
                <c:pt idx="61">
                  <c:v>27</c:v>
                </c:pt>
                <c:pt idx="62">
                  <c:v>27</c:v>
                </c:pt>
                <c:pt idx="63">
                  <c:v>39</c:v>
                </c:pt>
                <c:pt idx="64">
                  <c:v>25</c:v>
                </c:pt>
                <c:pt idx="65">
                  <c:v>35</c:v>
                </c:pt>
                <c:pt idx="66">
                  <c:v>20</c:v>
                </c:pt>
                <c:pt idx="67">
                  <c:v>19</c:v>
                </c:pt>
                <c:pt idx="68">
                  <c:v>25</c:v>
                </c:pt>
                <c:pt idx="69">
                  <c:v>27</c:v>
                </c:pt>
                <c:pt idx="70">
                  <c:v>27</c:v>
                </c:pt>
                <c:pt idx="71">
                  <c:v>20</c:v>
                </c:pt>
                <c:pt idx="72">
                  <c:v>25</c:v>
                </c:pt>
                <c:pt idx="73">
                  <c:v>28</c:v>
                </c:pt>
                <c:pt idx="74">
                  <c:v>33</c:v>
                </c:pt>
                <c:pt idx="75">
                  <c:v>26</c:v>
                </c:pt>
                <c:pt idx="76">
                  <c:v>32</c:v>
                </c:pt>
                <c:pt idx="77">
                  <c:v>20</c:v>
                </c:pt>
                <c:pt idx="78">
                  <c:v>18</c:v>
                </c:pt>
                <c:pt idx="79">
                  <c:v>20</c:v>
                </c:pt>
                <c:pt idx="80">
                  <c:v>23</c:v>
                </c:pt>
                <c:pt idx="81">
                  <c:v>17</c:v>
                </c:pt>
                <c:pt idx="82">
                  <c:v>26</c:v>
                </c:pt>
                <c:pt idx="83">
                  <c:v>20</c:v>
                </c:pt>
                <c:pt idx="84">
                  <c:v>15</c:v>
                </c:pt>
                <c:pt idx="85">
                  <c:v>19</c:v>
                </c:pt>
                <c:pt idx="86">
                  <c:v>24</c:v>
                </c:pt>
                <c:pt idx="87">
                  <c:v>21</c:v>
                </c:pt>
                <c:pt idx="88">
                  <c:v>20</c:v>
                </c:pt>
                <c:pt idx="89">
                  <c:v>19</c:v>
                </c:pt>
                <c:pt idx="90">
                  <c:v>19</c:v>
                </c:pt>
                <c:pt idx="91">
                  <c:v>15</c:v>
                </c:pt>
                <c:pt idx="92">
                  <c:v>19</c:v>
                </c:pt>
                <c:pt idx="93">
                  <c:v>20</c:v>
                </c:pt>
                <c:pt idx="94">
                  <c:v>23</c:v>
                </c:pt>
                <c:pt idx="95">
                  <c:v>18</c:v>
                </c:pt>
                <c:pt idx="96">
                  <c:v>18</c:v>
                </c:pt>
                <c:pt idx="97">
                  <c:v>16</c:v>
                </c:pt>
                <c:pt idx="98">
                  <c:v>19</c:v>
                </c:pt>
                <c:pt idx="99">
                  <c:v>21</c:v>
                </c:pt>
                <c:pt idx="100">
                  <c:v>22</c:v>
                </c:pt>
                <c:pt idx="101">
                  <c:v>14</c:v>
                </c:pt>
                <c:pt idx="102">
                  <c:v>13</c:v>
                </c:pt>
                <c:pt idx="103">
                  <c:v>11</c:v>
                </c:pt>
                <c:pt idx="104">
                  <c:v>19</c:v>
                </c:pt>
                <c:pt idx="105">
                  <c:v>21</c:v>
                </c:pt>
                <c:pt idx="106">
                  <c:v>17</c:v>
                </c:pt>
                <c:pt idx="107">
                  <c:v>14</c:v>
                </c:pt>
                <c:pt idx="108">
                  <c:v>16</c:v>
                </c:pt>
                <c:pt idx="109">
                  <c:v>16</c:v>
                </c:pt>
                <c:pt idx="110">
                  <c:v>17</c:v>
                </c:pt>
                <c:pt idx="111">
                  <c:v>19</c:v>
                </c:pt>
                <c:pt idx="112">
                  <c:v>15</c:v>
                </c:pt>
                <c:pt idx="113">
                  <c:v>16</c:v>
                </c:pt>
                <c:pt idx="114">
                  <c:v>12</c:v>
                </c:pt>
                <c:pt idx="115">
                  <c:v>13</c:v>
                </c:pt>
                <c:pt idx="116">
                  <c:v>16</c:v>
                </c:pt>
                <c:pt idx="117">
                  <c:v>14</c:v>
                </c:pt>
                <c:pt idx="118">
                  <c:v>17</c:v>
                </c:pt>
                <c:pt idx="119">
                  <c:v>15</c:v>
                </c:pt>
                <c:pt idx="120">
                  <c:v>11</c:v>
                </c:pt>
                <c:pt idx="121">
                  <c:v>14</c:v>
                </c:pt>
                <c:pt idx="122">
                  <c:v>14</c:v>
                </c:pt>
                <c:pt idx="123">
                  <c:v>15</c:v>
                </c:pt>
                <c:pt idx="124">
                  <c:v>15</c:v>
                </c:pt>
                <c:pt idx="125">
                  <c:v>12</c:v>
                </c:pt>
                <c:pt idx="126">
                  <c:v>11</c:v>
                </c:pt>
                <c:pt idx="127">
                  <c:v>11</c:v>
                </c:pt>
                <c:pt idx="128">
                  <c:v>10</c:v>
                </c:pt>
                <c:pt idx="129">
                  <c:v>12</c:v>
                </c:pt>
                <c:pt idx="130">
                  <c:v>17</c:v>
                </c:pt>
                <c:pt idx="131">
                  <c:v>13</c:v>
                </c:pt>
                <c:pt idx="132">
                  <c:v>14</c:v>
                </c:pt>
                <c:pt idx="133">
                  <c:v>13</c:v>
                </c:pt>
                <c:pt idx="134">
                  <c:v>14</c:v>
                </c:pt>
                <c:pt idx="135">
                  <c:v>15</c:v>
                </c:pt>
                <c:pt idx="136">
                  <c:v>14</c:v>
                </c:pt>
                <c:pt idx="137">
                  <c:v>12</c:v>
                </c:pt>
                <c:pt idx="138">
                  <c:v>11</c:v>
                </c:pt>
                <c:pt idx="139">
                  <c:v>8</c:v>
                </c:pt>
                <c:pt idx="140">
                  <c:v>13</c:v>
                </c:pt>
                <c:pt idx="141">
                  <c:v>13</c:v>
                </c:pt>
                <c:pt idx="142">
                  <c:v>12</c:v>
                </c:pt>
                <c:pt idx="143">
                  <c:v>14</c:v>
                </c:pt>
                <c:pt idx="144">
                  <c:v>10</c:v>
                </c:pt>
                <c:pt idx="145">
                  <c:v>11</c:v>
                </c:pt>
                <c:pt idx="146">
                  <c:v>10</c:v>
                </c:pt>
                <c:pt idx="147">
                  <c:v>10</c:v>
                </c:pt>
                <c:pt idx="148">
                  <c:v>14</c:v>
                </c:pt>
                <c:pt idx="149">
                  <c:v>10</c:v>
                </c:pt>
                <c:pt idx="150">
                  <c:v>8</c:v>
                </c:pt>
                <c:pt idx="151">
                  <c:v>8</c:v>
                </c:pt>
                <c:pt idx="152">
                  <c:v>7</c:v>
                </c:pt>
                <c:pt idx="153">
                  <c:v>11</c:v>
                </c:pt>
                <c:pt idx="154">
                  <c:v>9</c:v>
                </c:pt>
                <c:pt idx="155">
                  <c:v>8</c:v>
                </c:pt>
                <c:pt idx="156">
                  <c:v>8</c:v>
                </c:pt>
                <c:pt idx="157">
                  <c:v>11</c:v>
                </c:pt>
                <c:pt idx="158">
                  <c:v>9</c:v>
                </c:pt>
                <c:pt idx="159">
                  <c:v>8</c:v>
                </c:pt>
                <c:pt idx="160">
                  <c:v>12</c:v>
                </c:pt>
                <c:pt idx="161">
                  <c:v>6</c:v>
                </c:pt>
                <c:pt idx="162">
                  <c:v>7</c:v>
                </c:pt>
                <c:pt idx="163">
                  <c:v>7</c:v>
                </c:pt>
                <c:pt idx="164">
                  <c:v>9</c:v>
                </c:pt>
                <c:pt idx="165">
                  <c:v>9</c:v>
                </c:pt>
                <c:pt idx="166">
                  <c:v>9</c:v>
                </c:pt>
                <c:pt idx="167">
                  <c:v>10</c:v>
                </c:pt>
                <c:pt idx="168">
                  <c:v>8</c:v>
                </c:pt>
                <c:pt idx="169">
                  <c:v>9</c:v>
                </c:pt>
                <c:pt idx="170">
                  <c:v>9</c:v>
                </c:pt>
                <c:pt idx="171">
                  <c:v>11</c:v>
                </c:pt>
                <c:pt idx="172">
                  <c:v>10</c:v>
                </c:pt>
                <c:pt idx="173">
                  <c:v>8</c:v>
                </c:pt>
                <c:pt idx="174">
                  <c:v>6</c:v>
                </c:pt>
                <c:pt idx="175">
                  <c:v>4</c:v>
                </c:pt>
                <c:pt idx="176">
                  <c:v>7</c:v>
                </c:pt>
                <c:pt idx="177">
                  <c:v>7</c:v>
                </c:pt>
                <c:pt idx="178">
                  <c:v>10</c:v>
                </c:pt>
                <c:pt idx="179">
                  <c:v>8</c:v>
                </c:pt>
                <c:pt idx="180">
                  <c:v>6</c:v>
                </c:pt>
                <c:pt idx="181">
                  <c:v>8</c:v>
                </c:pt>
              </c:numCache>
            </c:numRef>
          </c:val>
          <c:smooth val="0"/>
          <c:extLst>
            <c:ext xmlns:c16="http://schemas.microsoft.com/office/drawing/2014/chart" uri="{C3380CC4-5D6E-409C-BE32-E72D297353CC}">
              <c16:uniqueId val="{00000000-F985-4DC5-A0F7-BE23F5CC18D7}"/>
            </c:ext>
          </c:extLst>
        </c:ser>
        <c:dLbls>
          <c:showLegendKey val="0"/>
          <c:showVal val="0"/>
          <c:showCatName val="0"/>
          <c:showSerName val="0"/>
          <c:showPercent val="0"/>
          <c:showBubbleSize val="0"/>
        </c:dLbls>
        <c:smooth val="0"/>
        <c:axId val="595363776"/>
        <c:axId val="595367696"/>
      </c:lineChart>
      <c:catAx>
        <c:axId val="59536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7696"/>
        <c:crosses val="autoZero"/>
        <c:auto val="1"/>
        <c:lblAlgn val="ctr"/>
        <c:lblOffset val="100"/>
        <c:noMultiLvlLbl val="0"/>
      </c:catAx>
      <c:valAx>
        <c:axId val="59536769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3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Economic Value Added</c:v>
          </c:tx>
          <c:spPr>
            <a:ln w="28575" cap="rnd">
              <a:solidFill>
                <a:schemeClr val="accent1"/>
              </a:solidFill>
              <a:round/>
            </a:ln>
            <a:effectLst/>
          </c:spPr>
          <c:marker>
            <c:symbol val="none"/>
          </c:marker>
          <c:cat>
            <c:strRef>
              <c:f>'Google trends - EVA v RI 3-1-19'!$A$4:$A$185</c:f>
              <c:strCache>
                <c:ptCount val="182"/>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strCache>
            </c:strRef>
          </c:cat>
          <c:val>
            <c:numRef>
              <c:f>'Google trends - EVA v RI 3-1-19'!$B$4:$B$185</c:f>
              <c:numCache>
                <c:formatCode>General</c:formatCode>
                <c:ptCount val="182"/>
                <c:pt idx="0">
                  <c:v>75</c:v>
                </c:pt>
                <c:pt idx="1">
                  <c:v>78</c:v>
                </c:pt>
                <c:pt idx="2">
                  <c:v>99</c:v>
                </c:pt>
                <c:pt idx="3">
                  <c:v>79</c:v>
                </c:pt>
                <c:pt idx="4">
                  <c:v>97</c:v>
                </c:pt>
                <c:pt idx="5">
                  <c:v>83</c:v>
                </c:pt>
                <c:pt idx="6">
                  <c:v>94</c:v>
                </c:pt>
                <c:pt idx="7">
                  <c:v>69</c:v>
                </c:pt>
                <c:pt idx="8">
                  <c:v>82</c:v>
                </c:pt>
                <c:pt idx="9">
                  <c:v>76</c:v>
                </c:pt>
                <c:pt idx="10">
                  <c:v>100</c:v>
                </c:pt>
                <c:pt idx="11">
                  <c:v>62</c:v>
                </c:pt>
                <c:pt idx="12">
                  <c:v>77</c:v>
                </c:pt>
                <c:pt idx="13">
                  <c:v>77</c:v>
                </c:pt>
                <c:pt idx="14">
                  <c:v>67</c:v>
                </c:pt>
                <c:pt idx="15">
                  <c:v>68</c:v>
                </c:pt>
                <c:pt idx="16">
                  <c:v>73</c:v>
                </c:pt>
                <c:pt idx="17">
                  <c:v>69</c:v>
                </c:pt>
                <c:pt idx="18">
                  <c:v>56</c:v>
                </c:pt>
                <c:pt idx="19">
                  <c:v>58</c:v>
                </c:pt>
                <c:pt idx="20">
                  <c:v>67</c:v>
                </c:pt>
                <c:pt idx="21">
                  <c:v>64</c:v>
                </c:pt>
                <c:pt idx="22">
                  <c:v>68</c:v>
                </c:pt>
                <c:pt idx="23">
                  <c:v>60</c:v>
                </c:pt>
                <c:pt idx="24">
                  <c:v>48</c:v>
                </c:pt>
                <c:pt idx="25">
                  <c:v>59</c:v>
                </c:pt>
                <c:pt idx="26">
                  <c:v>62</c:v>
                </c:pt>
                <c:pt idx="27">
                  <c:v>59</c:v>
                </c:pt>
                <c:pt idx="28">
                  <c:v>53</c:v>
                </c:pt>
                <c:pt idx="29">
                  <c:v>50</c:v>
                </c:pt>
                <c:pt idx="30">
                  <c:v>33</c:v>
                </c:pt>
                <c:pt idx="31">
                  <c:v>48</c:v>
                </c:pt>
                <c:pt idx="32">
                  <c:v>50</c:v>
                </c:pt>
                <c:pt idx="33">
                  <c:v>41</c:v>
                </c:pt>
                <c:pt idx="34">
                  <c:v>38</c:v>
                </c:pt>
                <c:pt idx="35">
                  <c:v>37</c:v>
                </c:pt>
                <c:pt idx="36">
                  <c:v>34</c:v>
                </c:pt>
                <c:pt idx="37">
                  <c:v>46</c:v>
                </c:pt>
                <c:pt idx="38">
                  <c:v>46</c:v>
                </c:pt>
                <c:pt idx="39">
                  <c:v>47</c:v>
                </c:pt>
                <c:pt idx="40">
                  <c:v>42</c:v>
                </c:pt>
                <c:pt idx="41">
                  <c:v>41</c:v>
                </c:pt>
                <c:pt idx="42">
                  <c:v>34</c:v>
                </c:pt>
                <c:pt idx="43">
                  <c:v>30</c:v>
                </c:pt>
                <c:pt idx="44">
                  <c:v>27</c:v>
                </c:pt>
                <c:pt idx="45">
                  <c:v>41</c:v>
                </c:pt>
                <c:pt idx="46">
                  <c:v>45</c:v>
                </c:pt>
                <c:pt idx="47">
                  <c:v>34</c:v>
                </c:pt>
                <c:pt idx="48">
                  <c:v>30</c:v>
                </c:pt>
                <c:pt idx="49">
                  <c:v>34</c:v>
                </c:pt>
                <c:pt idx="50">
                  <c:v>36</c:v>
                </c:pt>
                <c:pt idx="51">
                  <c:v>39</c:v>
                </c:pt>
                <c:pt idx="52">
                  <c:v>35</c:v>
                </c:pt>
                <c:pt idx="53">
                  <c:v>34</c:v>
                </c:pt>
                <c:pt idx="54">
                  <c:v>33</c:v>
                </c:pt>
                <c:pt idx="55">
                  <c:v>27</c:v>
                </c:pt>
                <c:pt idx="56">
                  <c:v>30</c:v>
                </c:pt>
                <c:pt idx="57">
                  <c:v>35</c:v>
                </c:pt>
                <c:pt idx="58">
                  <c:v>33</c:v>
                </c:pt>
                <c:pt idx="59">
                  <c:v>29</c:v>
                </c:pt>
                <c:pt idx="60">
                  <c:v>27</c:v>
                </c:pt>
                <c:pt idx="61">
                  <c:v>32</c:v>
                </c:pt>
                <c:pt idx="62">
                  <c:v>32</c:v>
                </c:pt>
                <c:pt idx="63">
                  <c:v>42</c:v>
                </c:pt>
                <c:pt idx="64">
                  <c:v>31</c:v>
                </c:pt>
                <c:pt idx="65">
                  <c:v>36</c:v>
                </c:pt>
                <c:pt idx="66">
                  <c:v>22</c:v>
                </c:pt>
                <c:pt idx="67">
                  <c:v>22</c:v>
                </c:pt>
                <c:pt idx="68">
                  <c:v>28</c:v>
                </c:pt>
                <c:pt idx="69">
                  <c:v>33</c:v>
                </c:pt>
                <c:pt idx="70">
                  <c:v>32</c:v>
                </c:pt>
                <c:pt idx="71">
                  <c:v>23</c:v>
                </c:pt>
                <c:pt idx="72">
                  <c:v>27</c:v>
                </c:pt>
                <c:pt idx="73">
                  <c:v>29</c:v>
                </c:pt>
                <c:pt idx="74">
                  <c:v>30</c:v>
                </c:pt>
                <c:pt idx="75">
                  <c:v>33</c:v>
                </c:pt>
                <c:pt idx="76">
                  <c:v>38</c:v>
                </c:pt>
                <c:pt idx="77">
                  <c:v>24</c:v>
                </c:pt>
                <c:pt idx="78">
                  <c:v>19</c:v>
                </c:pt>
                <c:pt idx="79">
                  <c:v>20</c:v>
                </c:pt>
                <c:pt idx="80">
                  <c:v>25</c:v>
                </c:pt>
                <c:pt idx="81">
                  <c:v>23</c:v>
                </c:pt>
                <c:pt idx="82">
                  <c:v>28</c:v>
                </c:pt>
                <c:pt idx="83">
                  <c:v>25</c:v>
                </c:pt>
                <c:pt idx="84">
                  <c:v>20</c:v>
                </c:pt>
                <c:pt idx="85">
                  <c:v>18</c:v>
                </c:pt>
                <c:pt idx="86">
                  <c:v>27</c:v>
                </c:pt>
                <c:pt idx="87">
                  <c:v>24</c:v>
                </c:pt>
                <c:pt idx="88">
                  <c:v>25</c:v>
                </c:pt>
                <c:pt idx="89">
                  <c:v>23</c:v>
                </c:pt>
                <c:pt idx="90">
                  <c:v>19</c:v>
                </c:pt>
                <c:pt idx="91">
                  <c:v>16</c:v>
                </c:pt>
                <c:pt idx="92">
                  <c:v>20</c:v>
                </c:pt>
                <c:pt idx="93">
                  <c:v>25</c:v>
                </c:pt>
                <c:pt idx="94">
                  <c:v>24</c:v>
                </c:pt>
                <c:pt idx="95">
                  <c:v>22</c:v>
                </c:pt>
                <c:pt idx="96">
                  <c:v>20</c:v>
                </c:pt>
                <c:pt idx="97">
                  <c:v>20</c:v>
                </c:pt>
                <c:pt idx="98">
                  <c:v>21</c:v>
                </c:pt>
                <c:pt idx="99">
                  <c:v>22</c:v>
                </c:pt>
                <c:pt idx="100">
                  <c:v>23</c:v>
                </c:pt>
                <c:pt idx="101">
                  <c:v>18</c:v>
                </c:pt>
                <c:pt idx="102">
                  <c:v>16</c:v>
                </c:pt>
                <c:pt idx="103">
                  <c:v>14</c:v>
                </c:pt>
                <c:pt idx="104">
                  <c:v>19</c:v>
                </c:pt>
                <c:pt idx="105">
                  <c:v>21</c:v>
                </c:pt>
                <c:pt idx="106">
                  <c:v>17</c:v>
                </c:pt>
                <c:pt idx="107">
                  <c:v>16</c:v>
                </c:pt>
                <c:pt idx="108">
                  <c:v>17</c:v>
                </c:pt>
                <c:pt idx="109">
                  <c:v>20</c:v>
                </c:pt>
                <c:pt idx="110">
                  <c:v>19</c:v>
                </c:pt>
                <c:pt idx="111">
                  <c:v>23</c:v>
                </c:pt>
                <c:pt idx="112">
                  <c:v>20</c:v>
                </c:pt>
                <c:pt idx="113">
                  <c:v>16</c:v>
                </c:pt>
                <c:pt idx="114">
                  <c:v>15</c:v>
                </c:pt>
                <c:pt idx="115">
                  <c:v>14</c:v>
                </c:pt>
                <c:pt idx="116">
                  <c:v>17</c:v>
                </c:pt>
                <c:pt idx="117">
                  <c:v>16</c:v>
                </c:pt>
                <c:pt idx="118">
                  <c:v>20</c:v>
                </c:pt>
                <c:pt idx="119">
                  <c:v>19</c:v>
                </c:pt>
                <c:pt idx="120">
                  <c:v>12</c:v>
                </c:pt>
                <c:pt idx="121">
                  <c:v>17</c:v>
                </c:pt>
                <c:pt idx="122">
                  <c:v>15</c:v>
                </c:pt>
                <c:pt idx="123">
                  <c:v>16</c:v>
                </c:pt>
                <c:pt idx="124">
                  <c:v>17</c:v>
                </c:pt>
                <c:pt idx="125">
                  <c:v>14</c:v>
                </c:pt>
                <c:pt idx="126">
                  <c:v>13</c:v>
                </c:pt>
                <c:pt idx="127">
                  <c:v>12</c:v>
                </c:pt>
                <c:pt idx="128">
                  <c:v>14</c:v>
                </c:pt>
                <c:pt idx="129">
                  <c:v>15</c:v>
                </c:pt>
                <c:pt idx="130">
                  <c:v>19</c:v>
                </c:pt>
                <c:pt idx="131">
                  <c:v>13</c:v>
                </c:pt>
                <c:pt idx="132">
                  <c:v>15</c:v>
                </c:pt>
                <c:pt idx="133">
                  <c:v>15</c:v>
                </c:pt>
                <c:pt idx="134">
                  <c:v>15</c:v>
                </c:pt>
                <c:pt idx="135">
                  <c:v>16</c:v>
                </c:pt>
                <c:pt idx="136">
                  <c:v>16</c:v>
                </c:pt>
                <c:pt idx="137">
                  <c:v>14</c:v>
                </c:pt>
                <c:pt idx="138">
                  <c:v>11</c:v>
                </c:pt>
                <c:pt idx="139">
                  <c:v>9</c:v>
                </c:pt>
                <c:pt idx="140">
                  <c:v>15</c:v>
                </c:pt>
                <c:pt idx="141">
                  <c:v>14</c:v>
                </c:pt>
                <c:pt idx="142">
                  <c:v>14</c:v>
                </c:pt>
                <c:pt idx="143">
                  <c:v>14</c:v>
                </c:pt>
                <c:pt idx="144">
                  <c:v>11</c:v>
                </c:pt>
                <c:pt idx="145">
                  <c:v>11</c:v>
                </c:pt>
                <c:pt idx="146">
                  <c:v>11</c:v>
                </c:pt>
                <c:pt idx="147">
                  <c:v>11</c:v>
                </c:pt>
                <c:pt idx="148">
                  <c:v>14</c:v>
                </c:pt>
                <c:pt idx="149">
                  <c:v>12</c:v>
                </c:pt>
                <c:pt idx="150">
                  <c:v>9</c:v>
                </c:pt>
                <c:pt idx="151">
                  <c:v>9</c:v>
                </c:pt>
                <c:pt idx="152">
                  <c:v>9</c:v>
                </c:pt>
                <c:pt idx="153">
                  <c:v>11</c:v>
                </c:pt>
                <c:pt idx="154">
                  <c:v>12</c:v>
                </c:pt>
                <c:pt idx="155">
                  <c:v>10</c:v>
                </c:pt>
                <c:pt idx="156">
                  <c:v>7</c:v>
                </c:pt>
                <c:pt idx="157">
                  <c:v>11</c:v>
                </c:pt>
                <c:pt idx="158">
                  <c:v>11</c:v>
                </c:pt>
                <c:pt idx="159">
                  <c:v>11</c:v>
                </c:pt>
                <c:pt idx="160">
                  <c:v>12</c:v>
                </c:pt>
                <c:pt idx="161">
                  <c:v>8</c:v>
                </c:pt>
                <c:pt idx="162">
                  <c:v>7</c:v>
                </c:pt>
                <c:pt idx="163">
                  <c:v>7</c:v>
                </c:pt>
                <c:pt idx="164">
                  <c:v>9</c:v>
                </c:pt>
                <c:pt idx="165">
                  <c:v>11</c:v>
                </c:pt>
                <c:pt idx="166">
                  <c:v>11</c:v>
                </c:pt>
                <c:pt idx="167">
                  <c:v>10</c:v>
                </c:pt>
                <c:pt idx="168">
                  <c:v>9</c:v>
                </c:pt>
                <c:pt idx="169">
                  <c:v>11</c:v>
                </c:pt>
                <c:pt idx="170">
                  <c:v>10</c:v>
                </c:pt>
                <c:pt idx="171">
                  <c:v>12</c:v>
                </c:pt>
                <c:pt idx="172">
                  <c:v>12</c:v>
                </c:pt>
                <c:pt idx="173">
                  <c:v>8</c:v>
                </c:pt>
                <c:pt idx="174">
                  <c:v>7</c:v>
                </c:pt>
                <c:pt idx="175">
                  <c:v>5</c:v>
                </c:pt>
                <c:pt idx="176">
                  <c:v>9</c:v>
                </c:pt>
                <c:pt idx="177">
                  <c:v>9</c:v>
                </c:pt>
                <c:pt idx="178">
                  <c:v>10</c:v>
                </c:pt>
                <c:pt idx="179">
                  <c:v>10</c:v>
                </c:pt>
                <c:pt idx="180">
                  <c:v>8</c:v>
                </c:pt>
                <c:pt idx="181">
                  <c:v>9</c:v>
                </c:pt>
              </c:numCache>
            </c:numRef>
          </c:val>
          <c:smooth val="0"/>
          <c:extLst>
            <c:ext xmlns:c16="http://schemas.microsoft.com/office/drawing/2014/chart" uri="{C3380CC4-5D6E-409C-BE32-E72D297353CC}">
              <c16:uniqueId val="{00000000-EE74-45F4-B300-2CB59C3364F1}"/>
            </c:ext>
          </c:extLst>
        </c:ser>
        <c:ser>
          <c:idx val="1"/>
          <c:order val="1"/>
          <c:tx>
            <c:v>Residual Income</c:v>
          </c:tx>
          <c:spPr>
            <a:ln w="28575" cap="rnd">
              <a:solidFill>
                <a:schemeClr val="accent2"/>
              </a:solidFill>
              <a:round/>
            </a:ln>
            <a:effectLst/>
          </c:spPr>
          <c:marker>
            <c:symbol val="none"/>
          </c:marker>
          <c:cat>
            <c:strRef>
              <c:f>'Google trends - EVA v RI 3-1-19'!$A$4:$A$185</c:f>
              <c:strCache>
                <c:ptCount val="182"/>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strCache>
            </c:strRef>
          </c:cat>
          <c:val>
            <c:numRef>
              <c:f>'Google trends - EVA v RI 3-1-19'!$C$4:$C$185</c:f>
              <c:numCache>
                <c:formatCode>General</c:formatCode>
                <c:ptCount val="182"/>
                <c:pt idx="0">
                  <c:v>26</c:v>
                </c:pt>
                <c:pt idx="1">
                  <c:v>43</c:v>
                </c:pt>
                <c:pt idx="2">
                  <c:v>71</c:v>
                </c:pt>
                <c:pt idx="3">
                  <c:v>38</c:v>
                </c:pt>
                <c:pt idx="4">
                  <c:v>50</c:v>
                </c:pt>
                <c:pt idx="5">
                  <c:v>47</c:v>
                </c:pt>
                <c:pt idx="6">
                  <c:v>42</c:v>
                </c:pt>
                <c:pt idx="7">
                  <c:v>44</c:v>
                </c:pt>
                <c:pt idx="8">
                  <c:v>38</c:v>
                </c:pt>
                <c:pt idx="9">
                  <c:v>41</c:v>
                </c:pt>
                <c:pt idx="10">
                  <c:v>37</c:v>
                </c:pt>
                <c:pt idx="11">
                  <c:v>42</c:v>
                </c:pt>
                <c:pt idx="12">
                  <c:v>44</c:v>
                </c:pt>
                <c:pt idx="13">
                  <c:v>22</c:v>
                </c:pt>
                <c:pt idx="14">
                  <c:v>30</c:v>
                </c:pt>
                <c:pt idx="15">
                  <c:v>38</c:v>
                </c:pt>
                <c:pt idx="16">
                  <c:v>41</c:v>
                </c:pt>
                <c:pt idx="17">
                  <c:v>40</c:v>
                </c:pt>
                <c:pt idx="18">
                  <c:v>41</c:v>
                </c:pt>
                <c:pt idx="19">
                  <c:v>29</c:v>
                </c:pt>
                <c:pt idx="20">
                  <c:v>32</c:v>
                </c:pt>
                <c:pt idx="21">
                  <c:v>31</c:v>
                </c:pt>
                <c:pt idx="22">
                  <c:v>37</c:v>
                </c:pt>
                <c:pt idx="23">
                  <c:v>28</c:v>
                </c:pt>
                <c:pt idx="24">
                  <c:v>36</c:v>
                </c:pt>
                <c:pt idx="25">
                  <c:v>18</c:v>
                </c:pt>
                <c:pt idx="26">
                  <c:v>44</c:v>
                </c:pt>
                <c:pt idx="27">
                  <c:v>34</c:v>
                </c:pt>
                <c:pt idx="28">
                  <c:v>44</c:v>
                </c:pt>
                <c:pt idx="29">
                  <c:v>24</c:v>
                </c:pt>
                <c:pt idx="30">
                  <c:v>33</c:v>
                </c:pt>
                <c:pt idx="31">
                  <c:v>26</c:v>
                </c:pt>
                <c:pt idx="32">
                  <c:v>42</c:v>
                </c:pt>
                <c:pt idx="33">
                  <c:v>32</c:v>
                </c:pt>
                <c:pt idx="34">
                  <c:v>32</c:v>
                </c:pt>
                <c:pt idx="35">
                  <c:v>26</c:v>
                </c:pt>
                <c:pt idx="36">
                  <c:v>25</c:v>
                </c:pt>
                <c:pt idx="37">
                  <c:v>36</c:v>
                </c:pt>
                <c:pt idx="38">
                  <c:v>27</c:v>
                </c:pt>
                <c:pt idx="39">
                  <c:v>30</c:v>
                </c:pt>
                <c:pt idx="40">
                  <c:v>32</c:v>
                </c:pt>
                <c:pt idx="41">
                  <c:v>36</c:v>
                </c:pt>
                <c:pt idx="42">
                  <c:v>28</c:v>
                </c:pt>
                <c:pt idx="43">
                  <c:v>21</c:v>
                </c:pt>
                <c:pt idx="44">
                  <c:v>29</c:v>
                </c:pt>
                <c:pt idx="45">
                  <c:v>25</c:v>
                </c:pt>
                <c:pt idx="46">
                  <c:v>33</c:v>
                </c:pt>
                <c:pt idx="47">
                  <c:v>27</c:v>
                </c:pt>
                <c:pt idx="48">
                  <c:v>31</c:v>
                </c:pt>
                <c:pt idx="49">
                  <c:v>28</c:v>
                </c:pt>
                <c:pt idx="50">
                  <c:v>30</c:v>
                </c:pt>
                <c:pt idx="51">
                  <c:v>38</c:v>
                </c:pt>
                <c:pt idx="52">
                  <c:v>43</c:v>
                </c:pt>
                <c:pt idx="53">
                  <c:v>26</c:v>
                </c:pt>
                <c:pt idx="54">
                  <c:v>23</c:v>
                </c:pt>
                <c:pt idx="55">
                  <c:v>29</c:v>
                </c:pt>
                <c:pt idx="56">
                  <c:v>26</c:v>
                </c:pt>
                <c:pt idx="57">
                  <c:v>24</c:v>
                </c:pt>
                <c:pt idx="58">
                  <c:v>37</c:v>
                </c:pt>
                <c:pt idx="59">
                  <c:v>34</c:v>
                </c:pt>
                <c:pt idx="60">
                  <c:v>31</c:v>
                </c:pt>
                <c:pt idx="61">
                  <c:v>31</c:v>
                </c:pt>
                <c:pt idx="62">
                  <c:v>32</c:v>
                </c:pt>
                <c:pt idx="63">
                  <c:v>38</c:v>
                </c:pt>
                <c:pt idx="64">
                  <c:v>39</c:v>
                </c:pt>
                <c:pt idx="65">
                  <c:v>31</c:v>
                </c:pt>
                <c:pt idx="66">
                  <c:v>30</c:v>
                </c:pt>
                <c:pt idx="67">
                  <c:v>29</c:v>
                </c:pt>
                <c:pt idx="68">
                  <c:v>32</c:v>
                </c:pt>
                <c:pt idx="69">
                  <c:v>30</c:v>
                </c:pt>
                <c:pt idx="70">
                  <c:v>37</c:v>
                </c:pt>
                <c:pt idx="71">
                  <c:v>33</c:v>
                </c:pt>
                <c:pt idx="72">
                  <c:v>28</c:v>
                </c:pt>
                <c:pt idx="73">
                  <c:v>29</c:v>
                </c:pt>
                <c:pt idx="74">
                  <c:v>39</c:v>
                </c:pt>
                <c:pt idx="75">
                  <c:v>35</c:v>
                </c:pt>
                <c:pt idx="76">
                  <c:v>36</c:v>
                </c:pt>
                <c:pt idx="77">
                  <c:v>31</c:v>
                </c:pt>
                <c:pt idx="78">
                  <c:v>31</c:v>
                </c:pt>
                <c:pt idx="79">
                  <c:v>27</c:v>
                </c:pt>
                <c:pt idx="80">
                  <c:v>26</c:v>
                </c:pt>
                <c:pt idx="81">
                  <c:v>31</c:v>
                </c:pt>
                <c:pt idx="82">
                  <c:v>30</c:v>
                </c:pt>
                <c:pt idx="83">
                  <c:v>30</c:v>
                </c:pt>
                <c:pt idx="84">
                  <c:v>30</c:v>
                </c:pt>
                <c:pt idx="85">
                  <c:v>28</c:v>
                </c:pt>
                <c:pt idx="86">
                  <c:v>33</c:v>
                </c:pt>
                <c:pt idx="87">
                  <c:v>35</c:v>
                </c:pt>
                <c:pt idx="88">
                  <c:v>37</c:v>
                </c:pt>
                <c:pt idx="89">
                  <c:v>27</c:v>
                </c:pt>
                <c:pt idx="90">
                  <c:v>25</c:v>
                </c:pt>
                <c:pt idx="91">
                  <c:v>24</c:v>
                </c:pt>
                <c:pt idx="92">
                  <c:v>25</c:v>
                </c:pt>
                <c:pt idx="93">
                  <c:v>32</c:v>
                </c:pt>
                <c:pt idx="94">
                  <c:v>34</c:v>
                </c:pt>
                <c:pt idx="95">
                  <c:v>33</c:v>
                </c:pt>
                <c:pt idx="96">
                  <c:v>26</c:v>
                </c:pt>
                <c:pt idx="97">
                  <c:v>27</c:v>
                </c:pt>
                <c:pt idx="98">
                  <c:v>30</c:v>
                </c:pt>
                <c:pt idx="99">
                  <c:v>36</c:v>
                </c:pt>
                <c:pt idx="100">
                  <c:v>30</c:v>
                </c:pt>
                <c:pt idx="101">
                  <c:v>29</c:v>
                </c:pt>
                <c:pt idx="102">
                  <c:v>27</c:v>
                </c:pt>
                <c:pt idx="103">
                  <c:v>33</c:v>
                </c:pt>
                <c:pt idx="104">
                  <c:v>28</c:v>
                </c:pt>
                <c:pt idx="105">
                  <c:v>32</c:v>
                </c:pt>
                <c:pt idx="106">
                  <c:v>32</c:v>
                </c:pt>
                <c:pt idx="107">
                  <c:v>27</c:v>
                </c:pt>
                <c:pt idx="108">
                  <c:v>26</c:v>
                </c:pt>
                <c:pt idx="109">
                  <c:v>29</c:v>
                </c:pt>
                <c:pt idx="110">
                  <c:v>33</c:v>
                </c:pt>
                <c:pt idx="111">
                  <c:v>45</c:v>
                </c:pt>
                <c:pt idx="112">
                  <c:v>38</c:v>
                </c:pt>
                <c:pt idx="113">
                  <c:v>33</c:v>
                </c:pt>
                <c:pt idx="114">
                  <c:v>32</c:v>
                </c:pt>
                <c:pt idx="115">
                  <c:v>31</c:v>
                </c:pt>
                <c:pt idx="116">
                  <c:v>34</c:v>
                </c:pt>
                <c:pt idx="117">
                  <c:v>35</c:v>
                </c:pt>
                <c:pt idx="118">
                  <c:v>37</c:v>
                </c:pt>
                <c:pt idx="119">
                  <c:v>38</c:v>
                </c:pt>
                <c:pt idx="120">
                  <c:v>36</c:v>
                </c:pt>
                <c:pt idx="121">
                  <c:v>40</c:v>
                </c:pt>
                <c:pt idx="122">
                  <c:v>45</c:v>
                </c:pt>
                <c:pt idx="123">
                  <c:v>55</c:v>
                </c:pt>
                <c:pt idx="124">
                  <c:v>54</c:v>
                </c:pt>
                <c:pt idx="125">
                  <c:v>39</c:v>
                </c:pt>
                <c:pt idx="126">
                  <c:v>36</c:v>
                </c:pt>
                <c:pt idx="127">
                  <c:v>34</c:v>
                </c:pt>
                <c:pt idx="128">
                  <c:v>33</c:v>
                </c:pt>
                <c:pt idx="129">
                  <c:v>39</c:v>
                </c:pt>
                <c:pt idx="130">
                  <c:v>40</c:v>
                </c:pt>
                <c:pt idx="131">
                  <c:v>38</c:v>
                </c:pt>
                <c:pt idx="132">
                  <c:v>33</c:v>
                </c:pt>
                <c:pt idx="133">
                  <c:v>34</c:v>
                </c:pt>
                <c:pt idx="134">
                  <c:v>40</c:v>
                </c:pt>
                <c:pt idx="135">
                  <c:v>49</c:v>
                </c:pt>
                <c:pt idx="136">
                  <c:v>41</c:v>
                </c:pt>
                <c:pt idx="137">
                  <c:v>40</c:v>
                </c:pt>
                <c:pt idx="138">
                  <c:v>33</c:v>
                </c:pt>
                <c:pt idx="139">
                  <c:v>36</c:v>
                </c:pt>
                <c:pt idx="140">
                  <c:v>29</c:v>
                </c:pt>
                <c:pt idx="141">
                  <c:v>35</c:v>
                </c:pt>
                <c:pt idx="142">
                  <c:v>38</c:v>
                </c:pt>
                <c:pt idx="143">
                  <c:v>36</c:v>
                </c:pt>
                <c:pt idx="144">
                  <c:v>28</c:v>
                </c:pt>
                <c:pt idx="145">
                  <c:v>34</c:v>
                </c:pt>
                <c:pt idx="146">
                  <c:v>41</c:v>
                </c:pt>
                <c:pt idx="147">
                  <c:v>50</c:v>
                </c:pt>
                <c:pt idx="148">
                  <c:v>43</c:v>
                </c:pt>
                <c:pt idx="149">
                  <c:v>34</c:v>
                </c:pt>
                <c:pt idx="150">
                  <c:v>35</c:v>
                </c:pt>
                <c:pt idx="151">
                  <c:v>33</c:v>
                </c:pt>
                <c:pt idx="152">
                  <c:v>30</c:v>
                </c:pt>
                <c:pt idx="153">
                  <c:v>33</c:v>
                </c:pt>
                <c:pt idx="154">
                  <c:v>41</c:v>
                </c:pt>
                <c:pt idx="155">
                  <c:v>40</c:v>
                </c:pt>
                <c:pt idx="156">
                  <c:v>33</c:v>
                </c:pt>
                <c:pt idx="157">
                  <c:v>35</c:v>
                </c:pt>
                <c:pt idx="158">
                  <c:v>38</c:v>
                </c:pt>
                <c:pt idx="159">
                  <c:v>50</c:v>
                </c:pt>
                <c:pt idx="160">
                  <c:v>47</c:v>
                </c:pt>
                <c:pt idx="161">
                  <c:v>40</c:v>
                </c:pt>
                <c:pt idx="162">
                  <c:v>33</c:v>
                </c:pt>
                <c:pt idx="163">
                  <c:v>32</c:v>
                </c:pt>
                <c:pt idx="164">
                  <c:v>29</c:v>
                </c:pt>
                <c:pt idx="165">
                  <c:v>36</c:v>
                </c:pt>
                <c:pt idx="166">
                  <c:v>36</c:v>
                </c:pt>
                <c:pt idx="167">
                  <c:v>38</c:v>
                </c:pt>
                <c:pt idx="168">
                  <c:v>33</c:v>
                </c:pt>
                <c:pt idx="169">
                  <c:v>33</c:v>
                </c:pt>
                <c:pt idx="170">
                  <c:v>35</c:v>
                </c:pt>
                <c:pt idx="171">
                  <c:v>48</c:v>
                </c:pt>
                <c:pt idx="172">
                  <c:v>40</c:v>
                </c:pt>
                <c:pt idx="173">
                  <c:v>36</c:v>
                </c:pt>
                <c:pt idx="174">
                  <c:v>35</c:v>
                </c:pt>
                <c:pt idx="175">
                  <c:v>36</c:v>
                </c:pt>
                <c:pt idx="176">
                  <c:v>32</c:v>
                </c:pt>
                <c:pt idx="177">
                  <c:v>33</c:v>
                </c:pt>
                <c:pt idx="178">
                  <c:v>36</c:v>
                </c:pt>
                <c:pt idx="179">
                  <c:v>32</c:v>
                </c:pt>
                <c:pt idx="180">
                  <c:v>33</c:v>
                </c:pt>
                <c:pt idx="181">
                  <c:v>32</c:v>
                </c:pt>
              </c:numCache>
            </c:numRef>
          </c:val>
          <c:smooth val="0"/>
          <c:extLst>
            <c:ext xmlns:c16="http://schemas.microsoft.com/office/drawing/2014/chart" uri="{C3380CC4-5D6E-409C-BE32-E72D297353CC}">
              <c16:uniqueId val="{00000001-EE74-45F4-B300-2CB59C3364F1}"/>
            </c:ext>
          </c:extLst>
        </c:ser>
        <c:dLbls>
          <c:showLegendKey val="0"/>
          <c:showVal val="0"/>
          <c:showCatName val="0"/>
          <c:showSerName val="0"/>
          <c:showPercent val="0"/>
          <c:showBubbleSize val="0"/>
        </c:dLbls>
        <c:smooth val="0"/>
        <c:axId val="595364168"/>
        <c:axId val="595364560"/>
      </c:lineChart>
      <c:catAx>
        <c:axId val="595364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4560"/>
        <c:crosses val="autoZero"/>
        <c:auto val="1"/>
        <c:lblAlgn val="ctr"/>
        <c:lblOffset val="100"/>
        <c:noMultiLvlLbl val="0"/>
      </c:catAx>
      <c:valAx>
        <c:axId val="59536456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5364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27D91-5E5C-4826-B609-F5C43C3CC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38729</Words>
  <Characters>220760</Characters>
  <Application>Microsoft Office Word</Application>
  <DocSecurity>0</DocSecurity>
  <Lines>1839</Lines>
  <Paragraphs>51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5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dc:creator>
  <cp:keywords/>
  <dc:description/>
  <cp:lastModifiedBy>Dag</cp:lastModifiedBy>
  <cp:revision>8</cp:revision>
  <cp:lastPrinted>2021-09-12T03:00:00Z</cp:lastPrinted>
  <dcterms:created xsi:type="dcterms:W3CDTF">2021-09-12T02:56:00Z</dcterms:created>
  <dcterms:modified xsi:type="dcterms:W3CDTF">2021-09-12T03:06:00Z</dcterms:modified>
</cp:coreProperties>
</file>